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outlineLvl w:val="0"/>
        <w:rPr>
          <w:rFonts w:ascii="Times New Roman" w:hAnsi="Times New Roman" w:cs="Times New Roman"/>
          <w:b/>
          <w:color w:val="000000" w:themeColor="text1"/>
          <w:sz w:val="24"/>
          <w:szCs w:val="24"/>
          <w14:textFill>
            <w14:solidFill>
              <w14:schemeClr w14:val="tx1"/>
            </w14:solidFill>
          </w14:textFill>
        </w:rPr>
      </w:pPr>
      <w:bookmarkStart w:id="3" w:name="_GoBack"/>
      <w:bookmarkEnd w:id="3"/>
      <w:r>
        <w:rPr>
          <w:rFonts w:ascii="Times New Roman" w:hAnsi="Times New Roman" w:cs="Times New Roman"/>
          <w:b/>
          <w:color w:val="000000" w:themeColor="text1"/>
          <w:sz w:val="24"/>
          <w:szCs w:val="24"/>
          <w14:textFill>
            <w14:solidFill>
              <w14:schemeClr w14:val="tx1"/>
            </w14:solidFill>
          </w14:textFill>
        </w:rPr>
        <w:t>Supplementary Methods</w:t>
      </w:r>
    </w:p>
    <w:p>
      <w:pPr>
        <w:spacing w:line="480" w:lineRule="auto"/>
        <w:outlineLvl w:val="0"/>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Animals and tissue collection</w:t>
      </w:r>
    </w:p>
    <w:p>
      <w:pPr>
        <w:spacing w:line="480" w:lineRule="auto"/>
        <w:jc w:val="both"/>
        <w:outlineLvl w:val="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Eight weeks old C57BL/6 mice were purchased from Beijing HFK Bioscience Co., LTD (Beijing, China). Mice were administrated under a standard housing environment (a specific pathogen-free, temperature-controlled micro-environment with a 12-hour day/night cycle). </w:t>
      </w:r>
      <w:r>
        <w:rPr>
          <w:rFonts w:ascii="Times New Roman" w:hAnsi="Times New Roman" w:eastAsia="宋体" w:cs="Times New Roman"/>
          <w:color w:val="000000"/>
          <w:sz w:val="24"/>
          <w:szCs w:val="24"/>
        </w:rPr>
        <w:t>E</w:t>
      </w:r>
      <w:r>
        <w:rPr>
          <w:rFonts w:ascii="Times New Roman" w:hAnsi="Times New Roman" w:eastAsia="宋体" w:cs="Times New Roman"/>
          <w:color w:val="000000" w:themeColor="text1"/>
          <w:sz w:val="24"/>
          <w:szCs w:val="24"/>
          <w14:textFill>
            <w14:solidFill>
              <w14:schemeClr w14:val="tx1"/>
            </w14:solidFill>
          </w14:textFill>
        </w:rPr>
        <w:t>mbryonic and infant livers were not sexed. Livers from male mice were collected from postnatal</w:t>
      </w:r>
      <w:r>
        <w:rPr>
          <w:rFonts w:hint="eastAsia" w:ascii="Times New Roman" w:hAnsi="Times New Roman" w:eastAsia="宋体" w:cs="Times New Roman"/>
          <w:color w:val="000000" w:themeColor="text1"/>
          <w:sz w:val="24"/>
          <w:szCs w:val="24"/>
          <w14:textFill>
            <w14:solidFill>
              <w14:schemeClr w14:val="tx1"/>
            </w14:solidFill>
          </w14:textFill>
        </w:rPr>
        <w:t xml:space="preserve"> </w:t>
      </w:r>
      <w:r>
        <w:rPr>
          <w:rFonts w:ascii="Times New Roman" w:hAnsi="Times New Roman" w:eastAsia="宋体" w:cs="Times New Roman"/>
          <w:color w:val="000000" w:themeColor="text1"/>
          <w:sz w:val="24"/>
          <w:szCs w:val="24"/>
          <w14:textFill>
            <w14:solidFill>
              <w14:schemeClr w14:val="tx1"/>
            </w14:solidFill>
          </w14:textFill>
        </w:rPr>
        <w:t xml:space="preserve">W1 to W8 when sex determination was possible. </w:t>
      </w:r>
      <w:r>
        <w:rPr>
          <w:rFonts w:ascii="Times New Roman" w:hAnsi="Times New Roman" w:cs="Times New Roman"/>
          <w:color w:val="000000" w:themeColor="text1"/>
          <w:sz w:val="24"/>
          <w:szCs w:val="24"/>
          <w14:textFill>
            <w14:solidFill>
              <w14:schemeClr w14:val="tx1"/>
            </w14:solidFill>
          </w14:textFill>
        </w:rPr>
        <w:t>Mice were euthanized by cervical dislocation. Livers were resected, removed, and collected at 15 time points spanning the major developmental stages: 1) the embryonic period (</w:t>
      </w:r>
      <w:r>
        <w:rPr>
          <w:rFonts w:ascii="Times New Roman" w:hAnsi="Times New Roman" w:eastAsia="宋体" w:cs="Times New Roman"/>
          <w:color w:val="000000" w:themeColor="text1"/>
          <w:sz w:val="24"/>
          <w:szCs w:val="24"/>
          <w14:textFill>
            <w14:solidFill>
              <w14:schemeClr w14:val="tx1"/>
            </w14:solidFill>
          </w14:textFill>
        </w:rPr>
        <w:t>E12.5, E13.5, E14.5, E15.5, E16.5, E17.5, E18.5)</w:t>
      </w:r>
      <w:r>
        <w:rPr>
          <w:rFonts w:hint="eastAsia" w:ascii="Times New Roman" w:hAnsi="Times New Roman" w:eastAsia="宋体" w:cs="Times New Roman"/>
          <w:color w:val="000000" w:themeColor="text1"/>
          <w:sz w:val="24"/>
          <w:szCs w:val="24"/>
          <w14:textFill>
            <w14:solidFill>
              <w14:schemeClr w14:val="tx1"/>
            </w14:solidFill>
          </w14:textFill>
        </w:rPr>
        <w:t>;</w:t>
      </w:r>
      <w:r>
        <w:rPr>
          <w:rFonts w:ascii="Times New Roman" w:hAnsi="Times New Roman" w:eastAsia="宋体" w:cs="Times New Roman"/>
          <w:color w:val="000000" w:themeColor="text1"/>
          <w:sz w:val="24"/>
          <w:szCs w:val="24"/>
          <w14:textFill>
            <w14:solidFill>
              <w14:schemeClr w14:val="tx1"/>
            </w14:solidFill>
          </w14:textFill>
        </w:rPr>
        <w:t xml:space="preserve"> and 2) the postnatal period (Postnatal Days: D1, D3, D5; Postnatal Weeks: W1, W2, W3, W6, W8)</w:t>
      </w:r>
      <w:r>
        <w:rPr>
          <w:rFonts w:ascii="Times New Roman" w:hAnsi="Times New Roman" w:cs="Times New Roman"/>
          <w:color w:val="000000" w:themeColor="text1"/>
          <w:sz w:val="24"/>
          <w:szCs w:val="24"/>
          <w14:textFill>
            <w14:solidFill>
              <w14:schemeClr w14:val="tx1"/>
            </w14:solidFill>
          </w14:textFill>
        </w:rPr>
        <w:t>. Livers were flash frozen in liquid nitrogen and then stored at -80°C prior to protein and RNA extractions. This study has ethical and scientific approval in compliance with the animal care regulations of the State Key Laboratory of Proteomics, Beijing Proteome Research Center, Institute of Lifeomics.</w:t>
      </w:r>
    </w:p>
    <w:p>
      <w:pPr>
        <w:spacing w:line="480" w:lineRule="auto"/>
        <w:jc w:val="both"/>
        <w:outlineLvl w:val="0"/>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Protein Extraction, TFRE pulldowns, Trypsinization, and LC-MS/MS Analysis</w:t>
      </w:r>
    </w:p>
    <w:p>
      <w:pPr>
        <w:autoSpaceDE w:val="0"/>
        <w:autoSpaceDN w:val="0"/>
        <w:adjustRightInd w:val="0"/>
        <w:spacing w:line="48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Liver tissues were washed with ice-cold phosphate-buffered saline (PBS) twice, minced with a tissue grinder</w:t>
      </w:r>
      <w:r>
        <w:rPr>
          <w:rFonts w:hint="eastAsia"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 xml:space="preserve"> and subjected to protein extraction in lysis buffer (8M Urea, 100mM Tris Hydrochloride, pH=8.0) supplemented with protease and phosphatase inhibitors (Thermo Scientific) for 15 min followed by 1 min sonication on ice (a 3s on/off cycle with 25% amplitude). Lysates were centrifuged at 16,000g for 10 min at 4</w:t>
      </w:r>
      <w:r>
        <w:rPr>
          <w:rFonts w:ascii="Times New Roman" w:hAnsi="Times New Roman" w:eastAsia="宋体"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and supernatants with whole protein extracts were collected. Protein concentration was determined by Bradford protein assay. About 100 µg of protein samples was reduced with 10 mM dithiothreitol (DTT) at 56°C for 30 min and alkylated with 10 mM iodoacetamide (IAA) at room temperature in the dark for additional 30 min. Tryptic peptides were fractionated with small scale C18 reversed phase (sRP)</w:t>
      </w:r>
      <w:r>
        <w:rPr>
          <w:rFonts w:hint="eastAsia"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chromatography </w:t>
      </w:r>
      <w:r>
        <w:rPr>
          <w:rFonts w:ascii="Times New Roman" w:hAnsi="Times New Roman" w:cs="Times New Roman"/>
          <w:color w:val="000000" w:themeColor="text1"/>
          <w:sz w:val="24"/>
          <w:szCs w:val="24"/>
          <w14:textFill>
            <w14:solidFill>
              <w14:schemeClr w14:val="tx1"/>
            </w14:solidFill>
          </w14:textFill>
        </w:rPr>
        <w:fldChar w:fldCharType="begin">
          <w:fldData xml:space="preserve">PEVuZE5vdGU+PENpdGU+PEF1dGhvcj5KdW5nPC9BdXRob3I+PFllYXI+MjAxNzwvWWVhcj48UmVj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</w:fldData>
        </w:fldChar>
      </w:r>
      <w:r>
        <w:rPr>
          <w:rFonts w:ascii="Times New Roman" w:hAnsi="Times New Roman" w:cs="Times New Roman"/>
          <w:color w:val="000000" w:themeColor="text1"/>
          <w:sz w:val="24"/>
          <w:szCs w:val="24"/>
          <w14:textFill>
            <w14:solidFill>
              <w14:schemeClr w14:val="tx1"/>
            </w14:solidFill>
          </w14:textFill>
        </w:rPr>
        <w:instrText xml:space="preserve"> ADDIN EN.CITE </w:instrText>
      </w:r>
      <w:r>
        <w:rPr>
          <w:rFonts w:ascii="Times New Roman" w:hAnsi="Times New Roman" w:cs="Times New Roman"/>
          <w:color w:val="000000" w:themeColor="text1"/>
          <w:sz w:val="24"/>
          <w:szCs w:val="24"/>
          <w14:textFill>
            <w14:solidFill>
              <w14:schemeClr w14:val="tx1"/>
            </w14:solidFill>
          </w14:textFill>
        </w:rPr>
        <w:fldChar w:fldCharType="begin">
          <w:fldData xml:space="preserve">PEVuZE5vdGU+PENpdGU+PEF1dGhvcj5KdW5nPC9BdXRob3I+PFllYXI+MjAxNzwvWWVhcj48UmVj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</w:fldData>
        </w:fldChar>
      </w:r>
      <w:r>
        <w:rPr>
          <w:rFonts w:ascii="Times New Roman" w:hAnsi="Times New Roman" w:cs="Times New Roman"/>
          <w:color w:val="000000" w:themeColor="text1"/>
          <w:sz w:val="24"/>
          <w:szCs w:val="24"/>
          <w14:textFill>
            <w14:solidFill>
              <w14:schemeClr w14:val="tx1"/>
            </w14:solidFill>
          </w14:textFill>
        </w:rPr>
        <w:instrText xml:space="preserve"> ADDIN EN.CITE.DATA </w:instrTex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Ding et al. 2013b; Jung et al. 2017)</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into 9 fractions by using stepwise increase of acetonitrile (6%, 9%, 12%, 15%, 18%, 21%, 25%, 30%, and 35%) at pH=10. The nine fractions were combined to six aliquots, and then vacuum dried in a SpeedVac concentrator (Thermo Scientific). </w:t>
      </w:r>
    </w:p>
    <w:p>
      <w:pPr>
        <w:autoSpaceDE w:val="0"/>
        <w:autoSpaceDN w:val="0"/>
        <w:adjustRightInd w:val="0"/>
        <w:spacing w:line="48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For TFRE pulldowns, nuclear extracts of liver tissues were incubated with a biotinylated DNA fragment containing a concatenated tandem array of 100 selected consensus TFREs (catTFRE) for the majority of TF families.</w:t>
      </w:r>
      <w:r>
        <w:rPr>
          <w:rFonts w:ascii="AdvOT88ac8687" w:hAnsi="AdvOT88ac8687" w:cs="AdvOT88ac8687"/>
          <w:sz w:val="18"/>
          <w:szCs w:val="18"/>
        </w:rPr>
        <w:t xml:space="preserve"> </w:t>
      </w:r>
      <w:r>
        <w:rPr>
          <w:rFonts w:ascii="Times New Roman" w:hAnsi="Times New Roman" w:cs="Times New Roman"/>
          <w:color w:val="000000" w:themeColor="text1"/>
          <w:sz w:val="24"/>
          <w:szCs w:val="24"/>
          <w14:textFill>
            <w14:solidFill>
              <w14:schemeClr w14:val="tx1"/>
            </w14:solidFill>
          </w14:textFill>
        </w:rPr>
        <w:t xml:space="preserve">Proteins on the Dynabeads were digested with trypsin in 50mM ammonium bicarbonate at 37 °C for 6 h. Peptide mixtures were dissolved in 0.1% formic acid before they were subjected to LC-MS/MS analysis. </w:t>
      </w:r>
    </w:p>
    <w:p>
      <w:pPr>
        <w:autoSpaceDE w:val="0"/>
        <w:autoSpaceDN w:val="0"/>
        <w:adjustRightInd w:val="0"/>
        <w:spacing w:line="48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Dried peptide samples were re-dissolved in 0.1% formic acid and resolved on a home-made silica column (column size: 150 µm × 12 cm; particle size: 1.9 µm; pore size, 120 Å; SunChrom, USA) connected to an UltiMate 3000 RSLCnano System (Thermo Fisher Scientific) operating a 75 min linear gradient (5-35% acetonitrile in 0.1% formic acid) at a flow rate of 600 nl/min. Tandem mass spectra were acquired by a QExactive HF mass spectrometer (Thermo Fisher Scientific, Rockford, IL, USA) under a data-dependent mode: one full scan in 300-1400 m/z at resolution of 60,000 followed by up to 20 MS2 scans with higher-energy collision dissociation with normalized collision energy of 27% at resolution of 15,000. Quality control samples were made from trypsin digests of 293T cells and were routinely analyzed to assess the LC-MS/MS sensitivity and reproducibility. </w:t>
      </w:r>
    </w:p>
    <w:p>
      <w:pPr>
        <w:spacing w:line="480" w:lineRule="auto"/>
        <w:outlineLvl w:val="0"/>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High-throughput RNA Sequencing and Data Analysis</w:t>
      </w:r>
    </w:p>
    <w:p>
      <w:pPr>
        <w:spacing w:line="480" w:lineRule="auto"/>
        <w:jc w:val="both"/>
        <w:outlineLvl w:val="0"/>
        <w:rPr>
          <w:rFonts w:ascii="Times New Roman" w:hAnsi="Times New Roman" w:cs="Times New Roman"/>
          <w:bCs/>
          <w:color w:val="000000" w:themeColor="text1"/>
          <w:sz w:val="24"/>
          <w:szCs w:val="24"/>
          <w14:textFill>
            <w14:solidFill>
              <w14:schemeClr w14:val="tx1"/>
            </w14:solidFill>
          </w14:textFill>
        </w:rPr>
      </w:pPr>
      <w:r>
        <w:rPr>
          <w:rFonts w:ascii="Times New Roman" w:hAnsi="Times New Roman" w:cs="Times New Roman"/>
          <w:bCs/>
          <w:color w:val="000000" w:themeColor="text1"/>
          <w:sz w:val="24"/>
          <w:szCs w:val="24"/>
          <w14:textFill>
            <w14:solidFill>
              <w14:schemeClr w14:val="tx1"/>
            </w14:solidFill>
          </w14:textFill>
        </w:rPr>
        <w:t>RNA sequencing (</w:t>
      </w:r>
      <w:r>
        <w:rPr>
          <w:rFonts w:ascii="Cambria" w:hAnsi="Cambria"/>
        </w:rPr>
        <w:t>RNA-seq</w:t>
      </w:r>
      <w:r>
        <w:rPr>
          <w:rFonts w:ascii="Times New Roman" w:hAnsi="Times New Roman" w:cs="Times New Roman"/>
          <w:bCs/>
          <w:color w:val="000000" w:themeColor="text1"/>
          <w:sz w:val="24"/>
          <w:szCs w:val="24"/>
          <w14:textFill>
            <w14:solidFill>
              <w14:schemeClr w14:val="tx1"/>
            </w14:solidFill>
          </w14:textFill>
        </w:rPr>
        <w:t xml:space="preserve">) experiments were performed by </w:t>
      </w:r>
      <w:r>
        <w:rPr>
          <w:rFonts w:ascii="Times New Roman" w:hAnsi="Times New Roman" w:eastAsia="宋体" w:cs="Times New Roman"/>
          <w:color w:val="000000"/>
          <w:sz w:val="24"/>
          <w:szCs w:val="24"/>
        </w:rPr>
        <w:t>Illumina HiSeq 4000</w:t>
      </w:r>
      <w:r>
        <w:rPr>
          <w:rFonts w:ascii="Times New Roman" w:hAnsi="Times New Roman" w:cs="Times New Roman"/>
          <w:bCs/>
          <w:color w:val="000000" w:themeColor="text1"/>
          <w:sz w:val="24"/>
          <w:szCs w:val="24"/>
          <w14:textFill>
            <w14:solidFill>
              <w14:schemeClr w14:val="tx1"/>
            </w14:solidFill>
          </w14:textFill>
        </w:rPr>
        <w:t xml:space="preserve"> based on Illumina comprehensive next-generation sequencing (NGS) technique. Briefly, the total RNA was extracted and treated with DNase I. </w:t>
      </w:r>
      <w:r>
        <w:rPr>
          <w:rFonts w:hint="eastAsia" w:ascii="Times New Roman" w:hAnsi="Times New Roman" w:cs="Times New Roman"/>
          <w:bCs/>
          <w:color w:val="000000" w:themeColor="text1"/>
          <w:sz w:val="24"/>
          <w:szCs w:val="24"/>
          <w14:textFill>
            <w14:solidFill>
              <w14:schemeClr w14:val="tx1"/>
            </w14:solidFill>
          </w14:textFill>
        </w:rPr>
        <w:t>O</w:t>
      </w:r>
      <w:r>
        <w:rPr>
          <w:rFonts w:ascii="Times New Roman" w:hAnsi="Times New Roman" w:cs="Times New Roman"/>
          <w:bCs/>
          <w:color w:val="000000" w:themeColor="text1"/>
          <w:sz w:val="24"/>
          <w:szCs w:val="24"/>
          <w14:textFill>
            <w14:solidFill>
              <w14:schemeClr w14:val="tx1"/>
            </w14:solidFill>
          </w14:textFill>
        </w:rPr>
        <w:t>nce mRNA was isolated by magnetic beads with Oligo (dT), it was fragmented into short pieces followed by cDNA synthesis using the mRNA fragments as templates. Short fragments were purified, extended with single nucleotide adenines, ligated with adapters, and finally amplified by PCR prior to sequencing.</w:t>
      </w:r>
    </w:p>
    <w:p>
      <w:pPr>
        <w:spacing w:line="480" w:lineRule="auto"/>
        <w:jc w:val="both"/>
        <w:outlineLvl w:val="0"/>
        <w:rPr>
          <w:rFonts w:ascii="Times New Roman" w:hAnsi="Times New Roman" w:cs="Times New Roman"/>
          <w:bCs/>
          <w:color w:val="000000" w:themeColor="text1"/>
          <w:sz w:val="24"/>
          <w:szCs w:val="24"/>
          <w14:textFill>
            <w14:solidFill>
              <w14:schemeClr w14:val="tx1"/>
            </w14:solidFill>
          </w14:textFill>
        </w:rPr>
      </w:pPr>
      <w:r>
        <w:rPr>
          <w:rFonts w:ascii="Cambria" w:hAnsi="Cambria"/>
        </w:rPr>
        <w:t>RNA-seq</w:t>
      </w:r>
      <w:r>
        <w:rPr>
          <w:rFonts w:ascii="Times New Roman" w:hAnsi="Times New Roman" w:cs="Times New Roman"/>
          <w:bCs/>
          <w:color w:val="000000" w:themeColor="text1"/>
          <w:sz w:val="24"/>
          <w:szCs w:val="24"/>
          <w14:textFill>
            <w14:solidFill>
              <w14:schemeClr w14:val="tx1"/>
            </w14:solidFill>
          </w14:textFill>
        </w:rPr>
        <w:t xml:space="preserve"> reads</w:t>
      </w:r>
      <w:r>
        <w:rPr>
          <w:rFonts w:ascii="Calibri" w:hAnsi="Calibri" w:cs="Calibri"/>
          <w:bCs/>
          <w:color w:val="000000" w:themeColor="text1"/>
          <w:sz w:val="24"/>
          <w:szCs w:val="24"/>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 xml:space="preserve">were adapter trimmed and those reads shorter than 50 nt (nucleotide) or with a Phred quality score below 20 were removed. The quality control and data filtering were processed by the FastQC software (Version 0.11.5, Available online at: </w:t>
      </w:r>
      <w:r>
        <w:fldChar w:fldCharType="begin"/>
      </w:r>
      <w:r>
        <w:instrText xml:space="preserve"> HYPERLINK "http://www.bioinformatics.babraham.ac.uk/projects/fastqc" </w:instrText>
      </w:r>
      <w:r>
        <w:fldChar w:fldCharType="separate"/>
      </w:r>
      <w:r>
        <w:rPr>
          <w:rStyle w:val="14"/>
          <w:rFonts w:ascii="Times New Roman" w:hAnsi="Times New Roman" w:cs="Times New Roman"/>
          <w:color w:val="000000" w:themeColor="text1"/>
          <w:sz w:val="24"/>
          <w:szCs w:val="24"/>
          <w14:textFill>
            <w14:solidFill>
              <w14:schemeClr w14:val="tx1"/>
            </w14:solidFill>
          </w14:textFill>
        </w:rPr>
        <w:t>http://www.bioinformatics.babraham.ac.uk/projects/fastqc</w:t>
      </w:r>
      <w:r>
        <w:rPr>
          <w:rStyle w:val="14"/>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bCs/>
          <w:color w:val="000000" w:themeColor="text1"/>
          <w:sz w:val="24"/>
          <w:szCs w:val="24"/>
          <w14:textFill>
            <w14:solidFill>
              <w14:schemeClr w14:val="tx1"/>
            </w14:solidFill>
          </w14:textFill>
        </w:rPr>
        <w:t xml:space="preserve">). The processed reads were mapped onto the mouse reference genome (GRCm38.p2.genome, available on 12/10/2013) by using the HISAT2 software (Version 2.1.0) </w:t>
      </w:r>
      <w:r>
        <w:rPr>
          <w:rFonts w:ascii="Times New Roman" w:hAnsi="Times New Roman" w:cs="Times New Roman"/>
          <w:bCs/>
          <w:color w:val="000000" w:themeColor="text1"/>
          <w:sz w:val="24"/>
          <w:szCs w:val="24"/>
          <w14:textFill>
            <w14:solidFill>
              <w14:schemeClr w14:val="tx1"/>
            </w14:solidFill>
          </w14:textFill>
        </w:rPr>
        <w:fldChar w:fldCharType="begin"/>
      </w:r>
      <w:r>
        <w:rPr>
          <w:rFonts w:ascii="Times New Roman" w:hAnsi="Times New Roman" w:cs="Times New Roman"/>
          <w:bCs/>
          <w:color w:val="000000" w:themeColor="text1"/>
          <w:sz w:val="24"/>
          <w:szCs w:val="24"/>
          <w14:textFill>
            <w14:solidFill>
              <w14:schemeClr w14:val="tx1"/>
            </w14:solidFill>
          </w14:textFill>
        </w:rPr>
        <w:instrText xml:space="preserve"> ADDIN EN.CITE &lt;EndNote&gt;&lt;Cite&gt;&lt;Author&gt;Kim&lt;/Author&gt;&lt;Year&gt;2015&lt;/Year&gt;&lt;RecNum&gt;49&lt;/RecNum&gt;&lt;DisplayText&gt;(Kim et al. 2015)&lt;/DisplayText&gt;&lt;record&gt;&lt;rec-number&gt;49&lt;/rec-number&gt;&lt;foreign-keys&gt;&lt;key app="EN" db-id="sstrprzt5a950zexzwnvxt0wzzee20vrvt02" timestamp="1520310256"&gt;49&lt;/key&gt;&lt;/foreign-keys&gt;&lt;ref-type name="Journal Article"&gt;17&lt;/ref-type&gt;&lt;contributors&gt;&lt;authors&gt;&lt;author&gt;Kim, D.&lt;/author&gt;&lt;author&gt;Langmead, B.&lt;/author&gt;&lt;author&gt;Salzberg, S. L.&lt;/author&gt;&lt;/authors&gt;&lt;/contributors&gt;&lt;auth-address&gt;1] Center for Computational Biology, McKusick-Nathans Institute of Genetic Medicine, Johns Hopkins University School of Medicine, Baltimore, Maryland, USA. [2] Department of Biostatistics, Bloomberg School of Public Health, Johns Hopkins University, Baltimore, Maryland, USA.&amp;#xD;1] Center for Computational Biology, McKusick-Nathans Institute of Genetic Medicine, Johns Hopkins University School of Medicine, Baltimore, Maryland, USA. [2] Department of Biostatistics, Bloomberg School of Public Health, Johns Hopkins University, Baltimore, Maryland, USA. [3] Department of Computer Science, Johns Hopkins University, Baltimore, Maryland, USA.&lt;/auth-address&gt;&lt;titles&gt;&lt;title&gt;HISAT: a fast spliced aligner with low memory requirements&lt;/title&gt;&lt;secondary-title&gt;Nat Methods&lt;/secondary-title&gt;&lt;/titles&gt;&lt;periodical&gt;&lt;full-title&gt;Nat Methods&lt;/full-title&gt;&lt;/periodical&gt;&lt;pages&gt;357-60&lt;/pages&gt;&lt;volume&gt;12&lt;/volume&gt;&lt;number&gt;4&lt;/number&gt;&lt;keywords&gt;&lt;keyword&gt;Humans&lt;/keyword&gt;&lt;keyword&gt;Limit of Detection&lt;/keyword&gt;&lt;keyword&gt;Pseudogenes/genetics&lt;/keyword&gt;&lt;keyword&gt;Sequence Alignment/*methods&lt;/keyword&gt;&lt;keyword&gt;Sequence Analysis, DNA/*instrumentation&lt;/keyword&gt;&lt;keyword&gt;Sequence Analysis, RNA&lt;/keyword&gt;&lt;/keywords&gt;&lt;dates&gt;&lt;year&gt;2015&lt;/year&gt;&lt;pub-dates&gt;&lt;date&gt;Apr&lt;/date&gt;&lt;/pub-dates&gt;&lt;/dates&gt;&lt;isbn&gt;1548-7105 (Electronic)&amp;#xD;1548-7091 (Linking)&lt;/isbn&gt;&lt;accession-num&gt;25751142&lt;/accession-num&gt;&lt;urls&gt;&lt;related-urls&gt;&lt;url&gt;https://www.ncbi.nlm.nih.gov/pubmed/25751142&lt;/url&gt;&lt;/related-urls&gt;&lt;/urls&gt;&lt;custom2&gt;PMC4655817&lt;/custom2&gt;&lt;electronic-resource-num&gt;10.1038/nmeth.3317&lt;/electronic-resource-num&gt;&lt;/record&gt;&lt;/Cite&gt;&lt;/EndNote&gt;</w:instrText>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 w:val="24"/>
          <w:szCs w:val="24"/>
          <w14:textFill>
            <w14:solidFill>
              <w14:schemeClr w14:val="tx1"/>
            </w14:solidFill>
          </w14:textFill>
        </w:rPr>
        <w:t>(Kim et al. 2015)</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bCs/>
          <w:color w:val="000000" w:themeColor="text1"/>
          <w:sz w:val="24"/>
          <w:szCs w:val="24"/>
          <w14:textFill>
            <w14:solidFill>
              <w14:schemeClr w14:val="tx1"/>
            </w14:solidFill>
          </w14:textFill>
        </w:rPr>
        <w:t xml:space="preserve">. Transcripts were assembled and quantified by using the StringTie software (Version 1.3.1) with a reference genome annotation file (gencode.vM2.annotation downloaded from the homepage of GENCODE website) </w:t>
      </w:r>
      <w:r>
        <w:rPr>
          <w:rFonts w:ascii="Times New Roman" w:hAnsi="Times New Roman" w:cs="Times New Roman"/>
          <w:bCs/>
          <w:color w:val="000000" w:themeColor="text1"/>
          <w:sz w:val="24"/>
          <w:szCs w:val="24"/>
          <w14:textFill>
            <w14:solidFill>
              <w14:schemeClr w14:val="tx1"/>
            </w14:solidFill>
          </w14:textFill>
        </w:rPr>
        <w:fldChar w:fldCharType="begin">
          <w:fldData xml:space="preserve">PEVuZE5vdGU+PENpdGU+PEF1dGhvcj5QZXJ0ZWE8L0F1dGhvcj48WWVhcj4yMDE1PC9ZZWFyPjxS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==
</w:fldData>
        </w:fldChar>
      </w:r>
      <w:r>
        <w:rPr>
          <w:rFonts w:ascii="Times New Roman" w:hAnsi="Times New Roman" w:cs="Times New Roman"/>
          <w:bCs/>
          <w:color w:val="000000" w:themeColor="text1"/>
          <w:sz w:val="24"/>
          <w:szCs w:val="24"/>
          <w14:textFill>
            <w14:solidFill>
              <w14:schemeClr w14:val="tx1"/>
            </w14:solidFill>
          </w14:textFill>
        </w:rPr>
        <w:instrText xml:space="preserve"> ADDIN EN.CITE </w:instrText>
      </w:r>
      <w:r>
        <w:rPr>
          <w:rFonts w:ascii="Times New Roman" w:hAnsi="Times New Roman" w:cs="Times New Roman"/>
          <w:bCs/>
          <w:color w:val="000000" w:themeColor="text1"/>
          <w:sz w:val="24"/>
          <w:szCs w:val="24"/>
          <w14:textFill>
            <w14:solidFill>
              <w14:schemeClr w14:val="tx1"/>
            </w14:solidFill>
          </w14:textFill>
        </w:rPr>
        <w:fldChar w:fldCharType="begin">
          <w:fldData xml:space="preserve">PEVuZE5vdGU+PENpdGU+PEF1dGhvcj5QZXJ0ZWE8L0F1dGhvcj48WWVhcj4yMDE1PC9ZZWFyPjxS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==
</w:fldData>
        </w:fldChar>
      </w:r>
      <w:r>
        <w:rPr>
          <w:rFonts w:ascii="Times New Roman" w:hAnsi="Times New Roman" w:cs="Times New Roman"/>
          <w:bCs/>
          <w:color w:val="000000" w:themeColor="text1"/>
          <w:sz w:val="24"/>
          <w:szCs w:val="24"/>
          <w14:textFill>
            <w14:solidFill>
              <w14:schemeClr w14:val="tx1"/>
            </w14:solidFill>
          </w14:textFill>
        </w:rPr>
        <w:instrText xml:space="preserve"> ADDIN EN.CITE.DATA </w:instrTex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 w:val="24"/>
          <w:szCs w:val="24"/>
          <w14:textFill>
            <w14:solidFill>
              <w14:schemeClr w14:val="tx1"/>
            </w14:solidFill>
          </w14:textFill>
        </w:rPr>
        <w:t>(Pertea et al. 2015)</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bCs/>
          <w:color w:val="000000" w:themeColor="text1"/>
          <w:sz w:val="24"/>
          <w:szCs w:val="24"/>
          <w14:textFill>
            <w14:solidFill>
              <w14:schemeClr w14:val="tx1"/>
            </w14:solidFill>
          </w14:textFill>
        </w:rPr>
        <w:t xml:space="preserve">. </w:t>
      </w:r>
      <w:bookmarkStart w:id="0" w:name="OLE_LINK4"/>
      <w:bookmarkStart w:id="1" w:name="OLE_LINK2"/>
      <w:r>
        <w:rPr>
          <w:rFonts w:ascii="Times New Roman" w:hAnsi="Times New Roman" w:cs="Times New Roman"/>
          <w:bCs/>
          <w:color w:val="000000" w:themeColor="text1"/>
          <w:sz w:val="24"/>
          <w:szCs w:val="24"/>
          <w14:textFill>
            <w14:solidFill>
              <w14:schemeClr w14:val="tx1"/>
            </w14:solidFill>
          </w14:textFill>
        </w:rPr>
        <w:t xml:space="preserve">Relative quantification of transcripts was measured as </w:t>
      </w:r>
      <w:bookmarkStart w:id="2" w:name="OLE_LINK3"/>
      <w:r>
        <w:rPr>
          <w:rFonts w:ascii="Times New Roman" w:hAnsi="Times New Roman" w:cs="Times New Roman"/>
          <w:bCs/>
          <w:color w:val="000000" w:themeColor="text1"/>
          <w:sz w:val="24"/>
          <w:szCs w:val="24"/>
          <w14:textFill>
            <w14:solidFill>
              <w14:schemeClr w14:val="tx1"/>
            </w14:solidFill>
          </w14:textFill>
        </w:rPr>
        <w:t>Fragments Per Kilobase of transcript per Million mapped reads</w:t>
      </w:r>
      <w:bookmarkEnd w:id="0"/>
      <w:r>
        <w:rPr>
          <w:rFonts w:ascii="Times New Roman" w:hAnsi="Times New Roman" w:cs="Times New Roman"/>
          <w:bCs/>
          <w:color w:val="000000" w:themeColor="text1"/>
          <w:sz w:val="24"/>
          <w:szCs w:val="24"/>
          <w14:textFill>
            <w14:solidFill>
              <w14:schemeClr w14:val="tx1"/>
            </w14:solidFill>
          </w14:textFill>
        </w:rPr>
        <w:t xml:space="preserve"> </w:t>
      </w:r>
      <w:bookmarkEnd w:id="2"/>
      <w:r>
        <w:rPr>
          <w:rFonts w:ascii="Times New Roman" w:hAnsi="Times New Roman" w:cs="Times New Roman"/>
          <w:bCs/>
          <w:color w:val="000000" w:themeColor="text1"/>
          <w:sz w:val="24"/>
          <w:szCs w:val="24"/>
          <w14:textFill>
            <w14:solidFill>
              <w14:schemeClr w14:val="tx1"/>
            </w14:solidFill>
          </w14:textFill>
        </w:rPr>
        <w:t>(FPKM)</w:t>
      </w:r>
      <w:bookmarkEnd w:id="1"/>
    </w:p>
    <w:p>
      <w:pPr>
        <w:spacing w:line="480" w:lineRule="auto"/>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Bioinformatics and Statistical Analysis</w:t>
      </w:r>
    </w:p>
    <w:p>
      <w:pPr>
        <w:spacing w:line="480" w:lineRule="auto"/>
        <w:outlineLvl w:val="0"/>
        <w:rPr>
          <w:rFonts w:ascii="Times New Roman" w:hAnsi="Times New Roman" w:cs="Times New Roman"/>
          <w:bCs/>
          <w:color w:val="000000" w:themeColor="text1"/>
          <w:sz w:val="24"/>
          <w:szCs w:val="24"/>
          <w14:textFill>
            <w14:solidFill>
              <w14:schemeClr w14:val="tx1"/>
            </w14:solidFill>
          </w14:textFill>
        </w:rPr>
      </w:pPr>
      <w:r>
        <w:rPr>
          <w:rFonts w:ascii="Times New Roman" w:hAnsi="Times New Roman" w:eastAsia="宋体" w:cs="Times New Roman"/>
          <w:color w:val="000000"/>
          <w:sz w:val="24"/>
          <w:szCs w:val="24"/>
        </w:rPr>
        <w:t>The criterion for determination of the number of clusters is based on the scree plot for the k-means clustering analysis. As the number of clusters increases, the variance (within-group sum of squares) decreases. We are looking for the elbow of the plot which represents the balance between minimizing the number of clusters and minimizing the variance within each cluster (Supplemental Fig. S2A-B).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w:instrText>
      </w:r>
      <w:r>
        <w:rPr>
          <w:rFonts w:ascii="Times New Roman" w:hAnsi="Times New Roman" w:cs="Times New Roman"/>
          <w:color w:val="000000" w:themeColor="text1"/>
          <w:sz w:val="24"/>
          <w:szCs w:val="24"/>
          <w14:textFill>
            <w14:solidFill>
              <w14:schemeClr w14:val="tx1"/>
            </w14:solidFill>
          </w14:textFill>
        </w:rPr>
        <w:fldChar w:fldCharType="end"/>
      </w:r>
    </w:p>
    <w:sectPr>
      <w:footerReference r:id="rId3" w:type="default"/>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DejaVu Sans">
    <w:altName w:val="苹方-简"/>
    <w:panose1 w:val="02020603050405020304"/>
    <w:charset w:val="00"/>
    <w:family w:val="roman"/>
    <w:pitch w:val="default"/>
    <w:sig w:usb0="20007A87" w:usb1="80000000" w:usb2="00000008" w:usb3="00000000" w:csb0="000001FF" w:csb1="00000000"/>
  </w:font>
  <w:font w:name="方正书宋_GBK">
    <w:altName w:val="汉仪书宋二KW"/>
    <w:panose1 w:val="02000000000000000000"/>
    <w:charset w:val="86"/>
    <w:family w:val="auto"/>
    <w:pitch w:val="default"/>
    <w:sig w:usb0="00000001" w:usb1="08000000" w:usb2="00000000" w:usb3="00000000" w:csb0="00040000" w:csb1="00000000"/>
  </w:font>
  <w:font w:name="方正黑体_GBK">
    <w:altName w:val="苹方-简"/>
    <w:panose1 w:val="02000000000000000000"/>
    <w:charset w:val="00"/>
    <w:family w:val="auto"/>
    <w:pitch w:val="default"/>
    <w:sig w:usb0="00000001" w:usb1="08000000" w:usb2="00000000" w:usb3="00000000" w:csb0="00040000" w:csb1="00000000"/>
  </w:font>
  <w:font w:name="Cambria">
    <w:panose1 w:val="02040503050406030204"/>
    <w:charset w:val="00"/>
    <w:family w:val="roman"/>
    <w:pitch w:val="default"/>
    <w:sig w:usb0="E00006FF" w:usb1="420024FF" w:usb2="02000000" w:usb3="00000000" w:csb0="2000019F"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Wingdings">
    <w:panose1 w:val="05000000000000000000"/>
    <w:charset w:val="02"/>
    <w:family w:val="auto"/>
    <w:pitch w:val="default"/>
    <w:sig w:usb0="00000000" w:usb1="00000000" w:usb2="00000000" w:usb3="00000000" w:csb0="80000000" w:csb1="00000000"/>
  </w:font>
  <w:font w:name="Symbol">
    <w:panose1 w:val="05050102010706020507"/>
    <w:charset w:val="02"/>
    <w:family w:val="roman"/>
    <w:pitch w:val="default"/>
    <w:sig w:usb0="00000000" w:usb1="00000000" w:usb2="00000000" w:usb3="00000000" w:csb0="80000000" w:csb1="00000000"/>
  </w:font>
  <w:font w:name="Courier New">
    <w:panose1 w:val="02070309020205020404"/>
    <w:charset w:val="00"/>
    <w:family w:val="modern"/>
    <w:pitch w:val="default"/>
    <w:sig w:usb0="E0002AFF" w:usb1="C0007843" w:usb2="00000009" w:usb3="00000000" w:csb0="400001FF" w:csb1="FFFF0000"/>
  </w:font>
  <w:font w:name="Tahoma">
    <w:panose1 w:val="020B0804030504040204"/>
    <w:charset w:val="00"/>
    <w:family w:val="swiss"/>
    <w:pitch w:val="default"/>
    <w:sig w:usb0="E1002AFF" w:usb1="C000605B" w:usb2="00000029" w:usb3="00000000" w:csb0="200101FF" w:csb1="20280000"/>
  </w:font>
  <w:font w:name="Arial">
    <w:panose1 w:val="020B0604020202090204"/>
    <w:charset w:val="00"/>
    <w:family w:val="swiss"/>
    <w:pitch w:val="default"/>
    <w:sig w:usb0="E0000AFF" w:usb1="00007843" w:usb2="00000001" w:usb3="00000000" w:csb0="400001BF" w:csb1="DFF70000"/>
  </w:font>
  <w:font w:name="AdvOT88ac8687">
    <w:altName w:val="苹方-简"/>
    <w:panose1 w:val="00000000000000000000"/>
    <w:charset w:val="00"/>
    <w:family w:val="roman"/>
    <w:pitch w:val="default"/>
    <w:sig w:usb0="00000000" w:usb1="00000000" w:usb2="00000000" w:usb3="00000000" w:csb0="00000001" w:csb1="00000000"/>
  </w:font>
  <w:font w:name="微软雅黑">
    <w:altName w:val="汉仪旗黑KW"/>
    <w:panose1 w:val="020B0503020204020204"/>
    <w:charset w:val="86"/>
    <w:family w:val="swiss"/>
    <w:pitch w:val="default"/>
    <w:sig w:usb0="00000000" w:usb1="00000000" w:usb2="00000016" w:usb3="00000000" w:csb0="0004001F" w:csb1="00000000"/>
  </w:font>
  <w:font w:name="冬青黑体简体中文">
    <w:panose1 w:val="020B0300000000000000"/>
    <w:charset w:val="86"/>
    <w:family w:val="auto"/>
    <w:pitch w:val="default"/>
    <w:sig w:usb0="A00002BF" w:usb1="1ACF7CFA" w:usb2="00000016" w:usb3="00000000" w:csb0="00060007" w:csb1="00000000"/>
  </w:font>
  <w:font w:name="宋体-简">
    <w:panose1 w:val="02010800040101010101"/>
    <w:charset w:val="86"/>
    <w:family w:val="auto"/>
    <w:pitch w:val="default"/>
    <w:sig w:usb0="00000001" w:usb1="080F0000" w:usb2="00000000" w:usb3="00000000" w:csb0="00040000" w:csb1="00000000"/>
  </w:font>
  <w:font w:name="PingFangHK">
    <w:altName w:val="苹方-简"/>
    <w:panose1 w:val="00000000000000000000"/>
    <w:charset w:val="00"/>
    <w:family w:val="auto"/>
    <w:pitch w:val="default"/>
    <w:sig w:usb0="00000000" w:usb1="00000000" w:usb2="00000000" w:usb3="00000000" w:csb0="00000000" w:csb1="00000000"/>
  </w:font>
  <w:font w:name="汉仪旗黑KW">
    <w:panose1 w:val="00020600040101010101"/>
    <w:charset w:val="86"/>
    <w:family w:val="auto"/>
    <w:pitch w:val="default"/>
    <w:sig w:usb0="A00002BF" w:usb1="3ACF7CFA" w:usb2="00000016" w:usb3="00000000" w:csb0="0004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sdtPr>
    <w:sdtContent>
      <w:p>
        <w:pPr>
          <w:pStyle w:val="8"/>
          <w:jc w:val="center"/>
        </w:pPr>
        <w:r>
          <w:rPr>
            <w:color w:val="000000" w:themeColor="text1"/>
            <w:sz w:val="21"/>
            <w:szCs w:val="21"/>
            <w14:textFill>
              <w14:solidFill>
                <w14:schemeClr w14:val="tx1"/>
              </w14:solidFill>
            </w14:textFill>
          </w:rPr>
          <w:fldChar w:fldCharType="begin"/>
        </w:r>
        <w:r>
          <w:rPr>
            <w:color w:val="000000" w:themeColor="text1"/>
            <w:sz w:val="21"/>
            <w:szCs w:val="21"/>
            <w14:textFill>
              <w14:solidFill>
                <w14:schemeClr w14:val="tx1"/>
              </w14:solidFill>
            </w14:textFill>
          </w:rPr>
          <w:instrText xml:space="preserve">PAGE   \* MERGEFORMAT</w:instrText>
        </w:r>
        <w:r>
          <w:rPr>
            <w:color w:val="000000" w:themeColor="text1"/>
            <w:sz w:val="21"/>
            <w:szCs w:val="21"/>
            <w14:textFill>
              <w14:solidFill>
                <w14:schemeClr w14:val="tx1"/>
              </w14:solidFill>
            </w14:textFill>
          </w:rPr>
          <w:fldChar w:fldCharType="separate"/>
        </w:r>
        <w:r>
          <w:rPr>
            <w:color w:val="000000" w:themeColor="text1"/>
            <w:sz w:val="21"/>
            <w:szCs w:val="21"/>
            <w:lang w:val="zh-CN"/>
            <w14:textFill>
              <w14:solidFill>
                <w14:schemeClr w14:val="tx1"/>
              </w14:solidFill>
            </w14:textFill>
          </w:rPr>
          <w:t>1</w:t>
        </w:r>
        <w:r>
          <w:rPr>
            <w:color w:val="000000" w:themeColor="text1"/>
            <w:sz w:val="21"/>
            <w:szCs w:val="21"/>
            <w14:textFill>
              <w14:solidFill>
                <w14:schemeClr w14:val="tx1"/>
              </w14:solidFill>
            </w14:textFill>
          </w:rPr>
          <w:fldChar w:fldCharType="end"/>
        </w:r>
      </w:p>
    </w:sdtContent>
  </w:sdt>
  <w:p>
    <w:pPr>
      <w:pStyle w:val="8"/>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val="1"/>
  <w:bordersDoNotSurroundFooter w:val="1"/>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trprzt5a950zexzwnvxt0wzzee20vrvt02&quot;&gt;My EndNote Library-Liver development&lt;record-ids&gt;&lt;item&gt;1&lt;/item&gt;&lt;item&gt;2&lt;/item&gt;&lt;item&gt;3&lt;/item&gt;&lt;item&gt;6&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2&lt;/item&gt;&lt;item&gt;53&lt;/item&gt;&lt;item&gt;54&lt;/item&gt;&lt;item&gt;55&lt;/item&gt;&lt;item&gt;62&lt;/item&gt;&lt;item&gt;63&lt;/item&gt;&lt;item&gt;68&lt;/item&gt;&lt;item&gt;69&lt;/item&gt;&lt;item&gt;72&lt;/item&gt;&lt;item&gt;77&lt;/item&gt;&lt;item&gt;78&lt;/item&gt;&lt;item&gt;80&lt;/item&gt;&lt;item&gt;81&lt;/item&gt;&lt;item&gt;82&lt;/item&gt;&lt;item&gt;84&lt;/item&gt;&lt;item&gt;88&lt;/item&gt;&lt;item&gt;89&lt;/item&gt;&lt;item&gt;90&lt;/item&gt;&lt;item&gt;91&lt;/item&gt;&lt;item&gt;92&lt;/item&gt;&lt;item&gt;93&lt;/item&gt;&lt;item&gt;94&lt;/item&gt;&lt;item&gt;95&lt;/item&gt;&lt;item&gt;96&lt;/item&gt;&lt;item&gt;97&lt;/item&gt;&lt;item&gt;98&lt;/item&gt;&lt;/record-ids&gt;&lt;/item&gt;&lt;/Libraries&gt;"/>
  </w:docVars>
  <w:rsids>
    <w:rsidRoot w:val="00D0682A"/>
    <w:rsid w:val="000001ED"/>
    <w:rsid w:val="00000531"/>
    <w:rsid w:val="0000055F"/>
    <w:rsid w:val="00000837"/>
    <w:rsid w:val="00000E1E"/>
    <w:rsid w:val="000010AB"/>
    <w:rsid w:val="000015FC"/>
    <w:rsid w:val="00001672"/>
    <w:rsid w:val="00001A06"/>
    <w:rsid w:val="00001B89"/>
    <w:rsid w:val="00001E14"/>
    <w:rsid w:val="00001F42"/>
    <w:rsid w:val="00001F8B"/>
    <w:rsid w:val="00001FCA"/>
    <w:rsid w:val="000020A1"/>
    <w:rsid w:val="000022D6"/>
    <w:rsid w:val="00002370"/>
    <w:rsid w:val="000023BA"/>
    <w:rsid w:val="000023E0"/>
    <w:rsid w:val="000026FE"/>
    <w:rsid w:val="00002704"/>
    <w:rsid w:val="000031B0"/>
    <w:rsid w:val="000031F3"/>
    <w:rsid w:val="00003352"/>
    <w:rsid w:val="0000354B"/>
    <w:rsid w:val="000036E1"/>
    <w:rsid w:val="00003759"/>
    <w:rsid w:val="000037B3"/>
    <w:rsid w:val="00003BA0"/>
    <w:rsid w:val="00004282"/>
    <w:rsid w:val="00004385"/>
    <w:rsid w:val="000044F9"/>
    <w:rsid w:val="00004CBE"/>
    <w:rsid w:val="00004DBC"/>
    <w:rsid w:val="000053EB"/>
    <w:rsid w:val="0000548F"/>
    <w:rsid w:val="00005623"/>
    <w:rsid w:val="00005630"/>
    <w:rsid w:val="0000581E"/>
    <w:rsid w:val="00005A37"/>
    <w:rsid w:val="00005DA8"/>
    <w:rsid w:val="00005E73"/>
    <w:rsid w:val="00006017"/>
    <w:rsid w:val="0000616A"/>
    <w:rsid w:val="00006255"/>
    <w:rsid w:val="000063CC"/>
    <w:rsid w:val="000064CD"/>
    <w:rsid w:val="0000652A"/>
    <w:rsid w:val="0000660E"/>
    <w:rsid w:val="00006A10"/>
    <w:rsid w:val="00006C39"/>
    <w:rsid w:val="00006C87"/>
    <w:rsid w:val="00006CFC"/>
    <w:rsid w:val="00006DDA"/>
    <w:rsid w:val="00006FDC"/>
    <w:rsid w:val="000071BF"/>
    <w:rsid w:val="000072DC"/>
    <w:rsid w:val="0000738F"/>
    <w:rsid w:val="0000740D"/>
    <w:rsid w:val="000076B6"/>
    <w:rsid w:val="0000779E"/>
    <w:rsid w:val="00007CFF"/>
    <w:rsid w:val="00010320"/>
    <w:rsid w:val="000105A8"/>
    <w:rsid w:val="00011161"/>
    <w:rsid w:val="000111F9"/>
    <w:rsid w:val="00011301"/>
    <w:rsid w:val="0001174B"/>
    <w:rsid w:val="00011804"/>
    <w:rsid w:val="000119C2"/>
    <w:rsid w:val="00011A1C"/>
    <w:rsid w:val="00011B95"/>
    <w:rsid w:val="00011CB7"/>
    <w:rsid w:val="00011F16"/>
    <w:rsid w:val="00011F42"/>
    <w:rsid w:val="00011F74"/>
    <w:rsid w:val="00012276"/>
    <w:rsid w:val="00012358"/>
    <w:rsid w:val="0001263A"/>
    <w:rsid w:val="0001282E"/>
    <w:rsid w:val="00012949"/>
    <w:rsid w:val="00012BF0"/>
    <w:rsid w:val="00012DB7"/>
    <w:rsid w:val="000132FD"/>
    <w:rsid w:val="00013558"/>
    <w:rsid w:val="00013865"/>
    <w:rsid w:val="00014815"/>
    <w:rsid w:val="0001489E"/>
    <w:rsid w:val="00014959"/>
    <w:rsid w:val="00014EA9"/>
    <w:rsid w:val="00015182"/>
    <w:rsid w:val="00015B18"/>
    <w:rsid w:val="00015DB4"/>
    <w:rsid w:val="00015F21"/>
    <w:rsid w:val="00015F80"/>
    <w:rsid w:val="00016241"/>
    <w:rsid w:val="00016278"/>
    <w:rsid w:val="00016515"/>
    <w:rsid w:val="00016557"/>
    <w:rsid w:val="000169D5"/>
    <w:rsid w:val="00016B56"/>
    <w:rsid w:val="00016EC2"/>
    <w:rsid w:val="00016F12"/>
    <w:rsid w:val="000170E7"/>
    <w:rsid w:val="00017463"/>
    <w:rsid w:val="000175DC"/>
    <w:rsid w:val="00017844"/>
    <w:rsid w:val="00017A60"/>
    <w:rsid w:val="00017AEB"/>
    <w:rsid w:val="00017B9F"/>
    <w:rsid w:val="00017CE9"/>
    <w:rsid w:val="00017D23"/>
    <w:rsid w:val="00017D78"/>
    <w:rsid w:val="00017F40"/>
    <w:rsid w:val="000200DF"/>
    <w:rsid w:val="00020861"/>
    <w:rsid w:val="0002098F"/>
    <w:rsid w:val="000211BA"/>
    <w:rsid w:val="00021200"/>
    <w:rsid w:val="0002130E"/>
    <w:rsid w:val="00021580"/>
    <w:rsid w:val="00021713"/>
    <w:rsid w:val="00021767"/>
    <w:rsid w:val="00021906"/>
    <w:rsid w:val="00021B40"/>
    <w:rsid w:val="00021F2C"/>
    <w:rsid w:val="00022069"/>
    <w:rsid w:val="000220A7"/>
    <w:rsid w:val="000220C6"/>
    <w:rsid w:val="00022231"/>
    <w:rsid w:val="00022ADD"/>
    <w:rsid w:val="00022BF5"/>
    <w:rsid w:val="00022E96"/>
    <w:rsid w:val="0002305B"/>
    <w:rsid w:val="000233D9"/>
    <w:rsid w:val="00023730"/>
    <w:rsid w:val="000237D9"/>
    <w:rsid w:val="000239A9"/>
    <w:rsid w:val="00023A20"/>
    <w:rsid w:val="00023A2E"/>
    <w:rsid w:val="00023B0A"/>
    <w:rsid w:val="00023BCB"/>
    <w:rsid w:val="00023BFA"/>
    <w:rsid w:val="00023D44"/>
    <w:rsid w:val="00023F93"/>
    <w:rsid w:val="0002400D"/>
    <w:rsid w:val="0002424E"/>
    <w:rsid w:val="000242F1"/>
    <w:rsid w:val="000248B9"/>
    <w:rsid w:val="000248D0"/>
    <w:rsid w:val="00024AC7"/>
    <w:rsid w:val="00024F97"/>
    <w:rsid w:val="00025462"/>
    <w:rsid w:val="0002552E"/>
    <w:rsid w:val="00025DD8"/>
    <w:rsid w:val="00025E4C"/>
    <w:rsid w:val="00026006"/>
    <w:rsid w:val="0002611A"/>
    <w:rsid w:val="00026154"/>
    <w:rsid w:val="000261CA"/>
    <w:rsid w:val="0002643C"/>
    <w:rsid w:val="000267DB"/>
    <w:rsid w:val="00026AC0"/>
    <w:rsid w:val="00026DCE"/>
    <w:rsid w:val="00027212"/>
    <w:rsid w:val="00027261"/>
    <w:rsid w:val="000274C2"/>
    <w:rsid w:val="00027502"/>
    <w:rsid w:val="000277EC"/>
    <w:rsid w:val="00027830"/>
    <w:rsid w:val="00027868"/>
    <w:rsid w:val="00027E07"/>
    <w:rsid w:val="00027FA3"/>
    <w:rsid w:val="0003004D"/>
    <w:rsid w:val="00030285"/>
    <w:rsid w:val="00030335"/>
    <w:rsid w:val="0003045B"/>
    <w:rsid w:val="000306F5"/>
    <w:rsid w:val="00030A03"/>
    <w:rsid w:val="00030B03"/>
    <w:rsid w:val="00030C03"/>
    <w:rsid w:val="000310DF"/>
    <w:rsid w:val="000311E7"/>
    <w:rsid w:val="000314E2"/>
    <w:rsid w:val="00031532"/>
    <w:rsid w:val="00031534"/>
    <w:rsid w:val="000318C3"/>
    <w:rsid w:val="00031D35"/>
    <w:rsid w:val="0003246B"/>
    <w:rsid w:val="00032837"/>
    <w:rsid w:val="00032A3B"/>
    <w:rsid w:val="00032BF2"/>
    <w:rsid w:val="00032DEA"/>
    <w:rsid w:val="00032FA3"/>
    <w:rsid w:val="000330C5"/>
    <w:rsid w:val="0003322A"/>
    <w:rsid w:val="00033669"/>
    <w:rsid w:val="00033766"/>
    <w:rsid w:val="0003383B"/>
    <w:rsid w:val="00033982"/>
    <w:rsid w:val="00033C04"/>
    <w:rsid w:val="00033FFA"/>
    <w:rsid w:val="0003403E"/>
    <w:rsid w:val="00034457"/>
    <w:rsid w:val="00034665"/>
    <w:rsid w:val="00034855"/>
    <w:rsid w:val="00034898"/>
    <w:rsid w:val="00034A7E"/>
    <w:rsid w:val="00034B82"/>
    <w:rsid w:val="00034C73"/>
    <w:rsid w:val="00034E5B"/>
    <w:rsid w:val="00034E8E"/>
    <w:rsid w:val="00034F06"/>
    <w:rsid w:val="00035515"/>
    <w:rsid w:val="00035637"/>
    <w:rsid w:val="00035761"/>
    <w:rsid w:val="0003668B"/>
    <w:rsid w:val="000367AE"/>
    <w:rsid w:val="00036902"/>
    <w:rsid w:val="00036A95"/>
    <w:rsid w:val="00036BBD"/>
    <w:rsid w:val="00036D81"/>
    <w:rsid w:val="000371D4"/>
    <w:rsid w:val="0003756A"/>
    <w:rsid w:val="00037571"/>
    <w:rsid w:val="000375BE"/>
    <w:rsid w:val="0003760D"/>
    <w:rsid w:val="000377E6"/>
    <w:rsid w:val="00037862"/>
    <w:rsid w:val="00037F9F"/>
    <w:rsid w:val="00040014"/>
    <w:rsid w:val="00040095"/>
    <w:rsid w:val="0004011E"/>
    <w:rsid w:val="0004022F"/>
    <w:rsid w:val="00040230"/>
    <w:rsid w:val="0004047F"/>
    <w:rsid w:val="00040745"/>
    <w:rsid w:val="000409AD"/>
    <w:rsid w:val="00040B69"/>
    <w:rsid w:val="00041253"/>
    <w:rsid w:val="00041288"/>
    <w:rsid w:val="00041325"/>
    <w:rsid w:val="000414F9"/>
    <w:rsid w:val="000416FB"/>
    <w:rsid w:val="00041A7A"/>
    <w:rsid w:val="00041B86"/>
    <w:rsid w:val="000421D9"/>
    <w:rsid w:val="000424BF"/>
    <w:rsid w:val="00042BB6"/>
    <w:rsid w:val="00042BFF"/>
    <w:rsid w:val="00042E05"/>
    <w:rsid w:val="00042F3A"/>
    <w:rsid w:val="00042FA0"/>
    <w:rsid w:val="000433B4"/>
    <w:rsid w:val="000437E8"/>
    <w:rsid w:val="0004392C"/>
    <w:rsid w:val="00043CC5"/>
    <w:rsid w:val="000442EE"/>
    <w:rsid w:val="00044B07"/>
    <w:rsid w:val="00044EEB"/>
    <w:rsid w:val="000453BE"/>
    <w:rsid w:val="000453F9"/>
    <w:rsid w:val="00045456"/>
    <w:rsid w:val="000455FA"/>
    <w:rsid w:val="0004563F"/>
    <w:rsid w:val="000458DB"/>
    <w:rsid w:val="00045B39"/>
    <w:rsid w:val="00045BFA"/>
    <w:rsid w:val="00045C8E"/>
    <w:rsid w:val="000462C1"/>
    <w:rsid w:val="00046531"/>
    <w:rsid w:val="000466B1"/>
    <w:rsid w:val="000466C9"/>
    <w:rsid w:val="0004683C"/>
    <w:rsid w:val="000468C8"/>
    <w:rsid w:val="00046CD5"/>
    <w:rsid w:val="00047C46"/>
    <w:rsid w:val="0005060C"/>
    <w:rsid w:val="00050910"/>
    <w:rsid w:val="00050A23"/>
    <w:rsid w:val="00050B0C"/>
    <w:rsid w:val="00050BBF"/>
    <w:rsid w:val="00050D43"/>
    <w:rsid w:val="00050D86"/>
    <w:rsid w:val="00050F5B"/>
    <w:rsid w:val="00050FAF"/>
    <w:rsid w:val="00051360"/>
    <w:rsid w:val="000513C3"/>
    <w:rsid w:val="000517D5"/>
    <w:rsid w:val="00051CF1"/>
    <w:rsid w:val="00051E98"/>
    <w:rsid w:val="0005292F"/>
    <w:rsid w:val="0005295C"/>
    <w:rsid w:val="00052AE1"/>
    <w:rsid w:val="00052B28"/>
    <w:rsid w:val="00052B65"/>
    <w:rsid w:val="00052DFF"/>
    <w:rsid w:val="000530F9"/>
    <w:rsid w:val="0005325E"/>
    <w:rsid w:val="00053403"/>
    <w:rsid w:val="000534A1"/>
    <w:rsid w:val="00053676"/>
    <w:rsid w:val="00053E3B"/>
    <w:rsid w:val="00053EED"/>
    <w:rsid w:val="000543D4"/>
    <w:rsid w:val="0005447A"/>
    <w:rsid w:val="0005489C"/>
    <w:rsid w:val="00054B7A"/>
    <w:rsid w:val="00054ECA"/>
    <w:rsid w:val="00054EF3"/>
    <w:rsid w:val="00054EFA"/>
    <w:rsid w:val="0005504A"/>
    <w:rsid w:val="0005504E"/>
    <w:rsid w:val="000550C8"/>
    <w:rsid w:val="00055226"/>
    <w:rsid w:val="00055435"/>
    <w:rsid w:val="000558B1"/>
    <w:rsid w:val="00055AAF"/>
    <w:rsid w:val="00055D95"/>
    <w:rsid w:val="00055ED0"/>
    <w:rsid w:val="00055F56"/>
    <w:rsid w:val="00056090"/>
    <w:rsid w:val="000561D1"/>
    <w:rsid w:val="000561ED"/>
    <w:rsid w:val="00056358"/>
    <w:rsid w:val="00056720"/>
    <w:rsid w:val="000567FC"/>
    <w:rsid w:val="00056BA3"/>
    <w:rsid w:val="00056D53"/>
    <w:rsid w:val="00056E84"/>
    <w:rsid w:val="00057434"/>
    <w:rsid w:val="00057442"/>
    <w:rsid w:val="0005769D"/>
    <w:rsid w:val="000577AB"/>
    <w:rsid w:val="00057C5E"/>
    <w:rsid w:val="000601CE"/>
    <w:rsid w:val="000601F8"/>
    <w:rsid w:val="00060526"/>
    <w:rsid w:val="000605B4"/>
    <w:rsid w:val="000607DA"/>
    <w:rsid w:val="00060BB2"/>
    <w:rsid w:val="00060BFC"/>
    <w:rsid w:val="00060FD2"/>
    <w:rsid w:val="00061004"/>
    <w:rsid w:val="00061047"/>
    <w:rsid w:val="0006134D"/>
    <w:rsid w:val="000620E0"/>
    <w:rsid w:val="00062202"/>
    <w:rsid w:val="00062583"/>
    <w:rsid w:val="00062797"/>
    <w:rsid w:val="00062B7F"/>
    <w:rsid w:val="00062E6C"/>
    <w:rsid w:val="0006306A"/>
    <w:rsid w:val="000631AB"/>
    <w:rsid w:val="0006330A"/>
    <w:rsid w:val="00063640"/>
    <w:rsid w:val="000637C9"/>
    <w:rsid w:val="00063810"/>
    <w:rsid w:val="00063C59"/>
    <w:rsid w:val="000641C5"/>
    <w:rsid w:val="00064345"/>
    <w:rsid w:val="00064574"/>
    <w:rsid w:val="00064728"/>
    <w:rsid w:val="00064DD7"/>
    <w:rsid w:val="000650BB"/>
    <w:rsid w:val="000654E0"/>
    <w:rsid w:val="00065663"/>
    <w:rsid w:val="00065831"/>
    <w:rsid w:val="0006588B"/>
    <w:rsid w:val="00065A5A"/>
    <w:rsid w:val="00065ADD"/>
    <w:rsid w:val="00065B4B"/>
    <w:rsid w:val="0006619A"/>
    <w:rsid w:val="000664EC"/>
    <w:rsid w:val="000665C7"/>
    <w:rsid w:val="00066685"/>
    <w:rsid w:val="00066784"/>
    <w:rsid w:val="0006689B"/>
    <w:rsid w:val="00066AEF"/>
    <w:rsid w:val="00066B95"/>
    <w:rsid w:val="00066BB8"/>
    <w:rsid w:val="00066F2A"/>
    <w:rsid w:val="00067DB2"/>
    <w:rsid w:val="0007026F"/>
    <w:rsid w:val="000702F7"/>
    <w:rsid w:val="000703CF"/>
    <w:rsid w:val="00070408"/>
    <w:rsid w:val="00070616"/>
    <w:rsid w:val="0007087D"/>
    <w:rsid w:val="00070A07"/>
    <w:rsid w:val="00072380"/>
    <w:rsid w:val="00072524"/>
    <w:rsid w:val="00072769"/>
    <w:rsid w:val="00072804"/>
    <w:rsid w:val="00072AD7"/>
    <w:rsid w:val="00072E2E"/>
    <w:rsid w:val="00072F4B"/>
    <w:rsid w:val="0007311D"/>
    <w:rsid w:val="000731F5"/>
    <w:rsid w:val="00073317"/>
    <w:rsid w:val="00073400"/>
    <w:rsid w:val="00073704"/>
    <w:rsid w:val="000738BE"/>
    <w:rsid w:val="00073B77"/>
    <w:rsid w:val="00073C5C"/>
    <w:rsid w:val="00073E09"/>
    <w:rsid w:val="00073F70"/>
    <w:rsid w:val="00074CDA"/>
    <w:rsid w:val="000751E2"/>
    <w:rsid w:val="00075834"/>
    <w:rsid w:val="0007596F"/>
    <w:rsid w:val="000759D4"/>
    <w:rsid w:val="00075A49"/>
    <w:rsid w:val="00075CFA"/>
    <w:rsid w:val="00075EEF"/>
    <w:rsid w:val="0007634F"/>
    <w:rsid w:val="000763E2"/>
    <w:rsid w:val="0007665C"/>
    <w:rsid w:val="000767BD"/>
    <w:rsid w:val="00076A7D"/>
    <w:rsid w:val="00076F93"/>
    <w:rsid w:val="00077040"/>
    <w:rsid w:val="0007708F"/>
    <w:rsid w:val="00077571"/>
    <w:rsid w:val="0007757B"/>
    <w:rsid w:val="0007764C"/>
    <w:rsid w:val="00077AE8"/>
    <w:rsid w:val="00077B94"/>
    <w:rsid w:val="00077F18"/>
    <w:rsid w:val="0008032E"/>
    <w:rsid w:val="000804E1"/>
    <w:rsid w:val="0008059C"/>
    <w:rsid w:val="000806ED"/>
    <w:rsid w:val="00080A33"/>
    <w:rsid w:val="0008100B"/>
    <w:rsid w:val="00081A39"/>
    <w:rsid w:val="00081A83"/>
    <w:rsid w:val="00081BB6"/>
    <w:rsid w:val="00081F37"/>
    <w:rsid w:val="0008208D"/>
    <w:rsid w:val="000824BB"/>
    <w:rsid w:val="0008259A"/>
    <w:rsid w:val="00082657"/>
    <w:rsid w:val="00082BB3"/>
    <w:rsid w:val="00082D59"/>
    <w:rsid w:val="00082E04"/>
    <w:rsid w:val="000830A1"/>
    <w:rsid w:val="00083108"/>
    <w:rsid w:val="00083253"/>
    <w:rsid w:val="00083384"/>
    <w:rsid w:val="00083502"/>
    <w:rsid w:val="00083C9A"/>
    <w:rsid w:val="00083F41"/>
    <w:rsid w:val="0008405C"/>
    <w:rsid w:val="00084095"/>
    <w:rsid w:val="000841CB"/>
    <w:rsid w:val="00084391"/>
    <w:rsid w:val="00084535"/>
    <w:rsid w:val="0008477C"/>
    <w:rsid w:val="0008487B"/>
    <w:rsid w:val="00084AF3"/>
    <w:rsid w:val="00084B1A"/>
    <w:rsid w:val="00085371"/>
    <w:rsid w:val="00085707"/>
    <w:rsid w:val="00085C8A"/>
    <w:rsid w:val="00085CF4"/>
    <w:rsid w:val="00085E46"/>
    <w:rsid w:val="00085ED7"/>
    <w:rsid w:val="00086098"/>
    <w:rsid w:val="000864BD"/>
    <w:rsid w:val="00086541"/>
    <w:rsid w:val="00086672"/>
    <w:rsid w:val="0008670D"/>
    <w:rsid w:val="0008684A"/>
    <w:rsid w:val="00087336"/>
    <w:rsid w:val="000875F2"/>
    <w:rsid w:val="000879B4"/>
    <w:rsid w:val="00087D1A"/>
    <w:rsid w:val="00087D68"/>
    <w:rsid w:val="00090230"/>
    <w:rsid w:val="0009049E"/>
    <w:rsid w:val="0009063C"/>
    <w:rsid w:val="000907C0"/>
    <w:rsid w:val="00090D5A"/>
    <w:rsid w:val="00090E37"/>
    <w:rsid w:val="00091099"/>
    <w:rsid w:val="000912E5"/>
    <w:rsid w:val="00091889"/>
    <w:rsid w:val="00091941"/>
    <w:rsid w:val="00091C7D"/>
    <w:rsid w:val="000920A2"/>
    <w:rsid w:val="0009229A"/>
    <w:rsid w:val="000923E9"/>
    <w:rsid w:val="000924C9"/>
    <w:rsid w:val="000926FD"/>
    <w:rsid w:val="00092A1F"/>
    <w:rsid w:val="00092BD3"/>
    <w:rsid w:val="00092D23"/>
    <w:rsid w:val="00092E9A"/>
    <w:rsid w:val="00092EBF"/>
    <w:rsid w:val="00093353"/>
    <w:rsid w:val="00093387"/>
    <w:rsid w:val="000934BA"/>
    <w:rsid w:val="00093584"/>
    <w:rsid w:val="000937B9"/>
    <w:rsid w:val="00093AFE"/>
    <w:rsid w:val="00093F22"/>
    <w:rsid w:val="00093FA7"/>
    <w:rsid w:val="00093FE2"/>
    <w:rsid w:val="000941B6"/>
    <w:rsid w:val="00094234"/>
    <w:rsid w:val="000942B7"/>
    <w:rsid w:val="000948FB"/>
    <w:rsid w:val="0009491C"/>
    <w:rsid w:val="000949D7"/>
    <w:rsid w:val="00094AA9"/>
    <w:rsid w:val="00094DCB"/>
    <w:rsid w:val="0009505C"/>
    <w:rsid w:val="00095276"/>
    <w:rsid w:val="0009542B"/>
    <w:rsid w:val="00095974"/>
    <w:rsid w:val="000959AF"/>
    <w:rsid w:val="00095A7B"/>
    <w:rsid w:val="00095BE3"/>
    <w:rsid w:val="00095CFC"/>
    <w:rsid w:val="00096054"/>
    <w:rsid w:val="000961C5"/>
    <w:rsid w:val="00096757"/>
    <w:rsid w:val="00096927"/>
    <w:rsid w:val="00096AF1"/>
    <w:rsid w:val="00096B55"/>
    <w:rsid w:val="00096C30"/>
    <w:rsid w:val="00096DFE"/>
    <w:rsid w:val="00096E97"/>
    <w:rsid w:val="00096EFD"/>
    <w:rsid w:val="00096F41"/>
    <w:rsid w:val="00097246"/>
    <w:rsid w:val="0009755B"/>
    <w:rsid w:val="00097674"/>
    <w:rsid w:val="000977B4"/>
    <w:rsid w:val="00097950"/>
    <w:rsid w:val="000979AF"/>
    <w:rsid w:val="00097E54"/>
    <w:rsid w:val="00097FD4"/>
    <w:rsid w:val="000A028A"/>
    <w:rsid w:val="000A0A2B"/>
    <w:rsid w:val="000A0A9D"/>
    <w:rsid w:val="000A0D31"/>
    <w:rsid w:val="000A0EA8"/>
    <w:rsid w:val="000A0F87"/>
    <w:rsid w:val="000A126B"/>
    <w:rsid w:val="000A1279"/>
    <w:rsid w:val="000A12E0"/>
    <w:rsid w:val="000A1332"/>
    <w:rsid w:val="000A14FB"/>
    <w:rsid w:val="000A15AA"/>
    <w:rsid w:val="000A1618"/>
    <w:rsid w:val="000A17F4"/>
    <w:rsid w:val="000A1AE2"/>
    <w:rsid w:val="000A1B58"/>
    <w:rsid w:val="000A1B79"/>
    <w:rsid w:val="000A1C7C"/>
    <w:rsid w:val="000A1C9A"/>
    <w:rsid w:val="000A208B"/>
    <w:rsid w:val="000A2624"/>
    <w:rsid w:val="000A29F0"/>
    <w:rsid w:val="000A2A47"/>
    <w:rsid w:val="000A300D"/>
    <w:rsid w:val="000A30B6"/>
    <w:rsid w:val="000A313E"/>
    <w:rsid w:val="000A3194"/>
    <w:rsid w:val="000A322C"/>
    <w:rsid w:val="000A3500"/>
    <w:rsid w:val="000A372B"/>
    <w:rsid w:val="000A37DE"/>
    <w:rsid w:val="000A3AE7"/>
    <w:rsid w:val="000A3B48"/>
    <w:rsid w:val="000A3D5E"/>
    <w:rsid w:val="000A4071"/>
    <w:rsid w:val="000A453B"/>
    <w:rsid w:val="000A4682"/>
    <w:rsid w:val="000A4744"/>
    <w:rsid w:val="000A4907"/>
    <w:rsid w:val="000A4BEE"/>
    <w:rsid w:val="000A5163"/>
    <w:rsid w:val="000A51ED"/>
    <w:rsid w:val="000A5C24"/>
    <w:rsid w:val="000A6080"/>
    <w:rsid w:val="000A6597"/>
    <w:rsid w:val="000A65BE"/>
    <w:rsid w:val="000A6881"/>
    <w:rsid w:val="000A6B58"/>
    <w:rsid w:val="000A6E1B"/>
    <w:rsid w:val="000A7078"/>
    <w:rsid w:val="000A7574"/>
    <w:rsid w:val="000A7911"/>
    <w:rsid w:val="000A7942"/>
    <w:rsid w:val="000A7C44"/>
    <w:rsid w:val="000A7E09"/>
    <w:rsid w:val="000A7E11"/>
    <w:rsid w:val="000B01B6"/>
    <w:rsid w:val="000B01E1"/>
    <w:rsid w:val="000B073E"/>
    <w:rsid w:val="000B0913"/>
    <w:rsid w:val="000B098E"/>
    <w:rsid w:val="000B0AE5"/>
    <w:rsid w:val="000B1B5C"/>
    <w:rsid w:val="000B1DD5"/>
    <w:rsid w:val="000B2DE0"/>
    <w:rsid w:val="000B2F14"/>
    <w:rsid w:val="000B32CB"/>
    <w:rsid w:val="000B357F"/>
    <w:rsid w:val="000B35AC"/>
    <w:rsid w:val="000B3A07"/>
    <w:rsid w:val="000B3BA6"/>
    <w:rsid w:val="000B433C"/>
    <w:rsid w:val="000B4730"/>
    <w:rsid w:val="000B4783"/>
    <w:rsid w:val="000B4D16"/>
    <w:rsid w:val="000B50AF"/>
    <w:rsid w:val="000B513F"/>
    <w:rsid w:val="000B5149"/>
    <w:rsid w:val="000B525F"/>
    <w:rsid w:val="000B5458"/>
    <w:rsid w:val="000B5AF3"/>
    <w:rsid w:val="000B5BBC"/>
    <w:rsid w:val="000B5BC7"/>
    <w:rsid w:val="000B5D61"/>
    <w:rsid w:val="000B5D6E"/>
    <w:rsid w:val="000B5F1A"/>
    <w:rsid w:val="000B6129"/>
    <w:rsid w:val="000B63C4"/>
    <w:rsid w:val="000B669A"/>
    <w:rsid w:val="000B66FA"/>
    <w:rsid w:val="000B6B94"/>
    <w:rsid w:val="000B6D41"/>
    <w:rsid w:val="000B72D5"/>
    <w:rsid w:val="000B75BB"/>
    <w:rsid w:val="000B76FB"/>
    <w:rsid w:val="000B7AFD"/>
    <w:rsid w:val="000B7EB0"/>
    <w:rsid w:val="000C021D"/>
    <w:rsid w:val="000C03E6"/>
    <w:rsid w:val="000C05E5"/>
    <w:rsid w:val="000C063B"/>
    <w:rsid w:val="000C0720"/>
    <w:rsid w:val="000C0815"/>
    <w:rsid w:val="000C089F"/>
    <w:rsid w:val="000C0EAA"/>
    <w:rsid w:val="000C1112"/>
    <w:rsid w:val="000C143A"/>
    <w:rsid w:val="000C1AE2"/>
    <w:rsid w:val="000C1B93"/>
    <w:rsid w:val="000C1C0F"/>
    <w:rsid w:val="000C1D80"/>
    <w:rsid w:val="000C24AA"/>
    <w:rsid w:val="000C25E6"/>
    <w:rsid w:val="000C273E"/>
    <w:rsid w:val="000C281B"/>
    <w:rsid w:val="000C2A05"/>
    <w:rsid w:val="000C2E6E"/>
    <w:rsid w:val="000C37EC"/>
    <w:rsid w:val="000C3AB4"/>
    <w:rsid w:val="000C3E07"/>
    <w:rsid w:val="000C42DD"/>
    <w:rsid w:val="000C4797"/>
    <w:rsid w:val="000C47B9"/>
    <w:rsid w:val="000C486C"/>
    <w:rsid w:val="000C4DE1"/>
    <w:rsid w:val="000C4FB9"/>
    <w:rsid w:val="000C4FF7"/>
    <w:rsid w:val="000C5072"/>
    <w:rsid w:val="000C51DF"/>
    <w:rsid w:val="000C5476"/>
    <w:rsid w:val="000C54E1"/>
    <w:rsid w:val="000C5538"/>
    <w:rsid w:val="000C59B7"/>
    <w:rsid w:val="000C5EAE"/>
    <w:rsid w:val="000C5F67"/>
    <w:rsid w:val="000C65CE"/>
    <w:rsid w:val="000C688B"/>
    <w:rsid w:val="000C6B0E"/>
    <w:rsid w:val="000C6FD8"/>
    <w:rsid w:val="000C71F9"/>
    <w:rsid w:val="000C75EF"/>
    <w:rsid w:val="000C7714"/>
    <w:rsid w:val="000C7982"/>
    <w:rsid w:val="000D01A0"/>
    <w:rsid w:val="000D0488"/>
    <w:rsid w:val="000D0545"/>
    <w:rsid w:val="000D07A0"/>
    <w:rsid w:val="000D0E91"/>
    <w:rsid w:val="000D0E92"/>
    <w:rsid w:val="000D0EED"/>
    <w:rsid w:val="000D11AF"/>
    <w:rsid w:val="000D168F"/>
    <w:rsid w:val="000D178E"/>
    <w:rsid w:val="000D19FD"/>
    <w:rsid w:val="000D1B3B"/>
    <w:rsid w:val="000D1D06"/>
    <w:rsid w:val="000D1DE9"/>
    <w:rsid w:val="000D1F57"/>
    <w:rsid w:val="000D1FBB"/>
    <w:rsid w:val="000D21D4"/>
    <w:rsid w:val="000D275C"/>
    <w:rsid w:val="000D27BE"/>
    <w:rsid w:val="000D2947"/>
    <w:rsid w:val="000D29D0"/>
    <w:rsid w:val="000D2AAF"/>
    <w:rsid w:val="000D2C2D"/>
    <w:rsid w:val="000D3193"/>
    <w:rsid w:val="000D3396"/>
    <w:rsid w:val="000D3741"/>
    <w:rsid w:val="000D37CF"/>
    <w:rsid w:val="000D3861"/>
    <w:rsid w:val="000D38C0"/>
    <w:rsid w:val="000D3AD4"/>
    <w:rsid w:val="000D3BBC"/>
    <w:rsid w:val="000D3D89"/>
    <w:rsid w:val="000D4129"/>
    <w:rsid w:val="000D425E"/>
    <w:rsid w:val="000D43D2"/>
    <w:rsid w:val="000D4723"/>
    <w:rsid w:val="000D47AB"/>
    <w:rsid w:val="000D482F"/>
    <w:rsid w:val="000D4AF6"/>
    <w:rsid w:val="000D4B2B"/>
    <w:rsid w:val="000D5167"/>
    <w:rsid w:val="000D550C"/>
    <w:rsid w:val="000D59EB"/>
    <w:rsid w:val="000D5FE3"/>
    <w:rsid w:val="000D600B"/>
    <w:rsid w:val="000D6191"/>
    <w:rsid w:val="000D62C9"/>
    <w:rsid w:val="000D639F"/>
    <w:rsid w:val="000D6734"/>
    <w:rsid w:val="000D67DF"/>
    <w:rsid w:val="000D69BC"/>
    <w:rsid w:val="000D7326"/>
    <w:rsid w:val="000D7487"/>
    <w:rsid w:val="000D77A3"/>
    <w:rsid w:val="000D7ABB"/>
    <w:rsid w:val="000D7AF3"/>
    <w:rsid w:val="000D7DE5"/>
    <w:rsid w:val="000D7E0C"/>
    <w:rsid w:val="000E00A9"/>
    <w:rsid w:val="000E01A7"/>
    <w:rsid w:val="000E0231"/>
    <w:rsid w:val="000E0274"/>
    <w:rsid w:val="000E0A65"/>
    <w:rsid w:val="000E0CC2"/>
    <w:rsid w:val="000E0F03"/>
    <w:rsid w:val="000E1244"/>
    <w:rsid w:val="000E15E0"/>
    <w:rsid w:val="000E1B42"/>
    <w:rsid w:val="000E1B84"/>
    <w:rsid w:val="000E1D67"/>
    <w:rsid w:val="000E203D"/>
    <w:rsid w:val="000E217E"/>
    <w:rsid w:val="000E24AC"/>
    <w:rsid w:val="000E24B3"/>
    <w:rsid w:val="000E24DC"/>
    <w:rsid w:val="000E2625"/>
    <w:rsid w:val="000E2CDA"/>
    <w:rsid w:val="000E30CB"/>
    <w:rsid w:val="000E34AE"/>
    <w:rsid w:val="000E3501"/>
    <w:rsid w:val="000E3CC1"/>
    <w:rsid w:val="000E3D4B"/>
    <w:rsid w:val="000E4039"/>
    <w:rsid w:val="000E4116"/>
    <w:rsid w:val="000E4172"/>
    <w:rsid w:val="000E43CB"/>
    <w:rsid w:val="000E44E8"/>
    <w:rsid w:val="000E4596"/>
    <w:rsid w:val="000E4860"/>
    <w:rsid w:val="000E4DAD"/>
    <w:rsid w:val="000E4E0B"/>
    <w:rsid w:val="000E56E5"/>
    <w:rsid w:val="000E5A41"/>
    <w:rsid w:val="000E5C16"/>
    <w:rsid w:val="000E5C9A"/>
    <w:rsid w:val="000E6206"/>
    <w:rsid w:val="000E6482"/>
    <w:rsid w:val="000E66D9"/>
    <w:rsid w:val="000E6878"/>
    <w:rsid w:val="000E6F24"/>
    <w:rsid w:val="000E700E"/>
    <w:rsid w:val="000E72D8"/>
    <w:rsid w:val="000E7340"/>
    <w:rsid w:val="000E77C3"/>
    <w:rsid w:val="000E7867"/>
    <w:rsid w:val="000E7B3B"/>
    <w:rsid w:val="000F0531"/>
    <w:rsid w:val="000F055D"/>
    <w:rsid w:val="000F060E"/>
    <w:rsid w:val="000F077A"/>
    <w:rsid w:val="000F09A2"/>
    <w:rsid w:val="000F0C96"/>
    <w:rsid w:val="000F0E8E"/>
    <w:rsid w:val="000F0F29"/>
    <w:rsid w:val="000F0F40"/>
    <w:rsid w:val="000F1357"/>
    <w:rsid w:val="000F140E"/>
    <w:rsid w:val="000F1440"/>
    <w:rsid w:val="000F150D"/>
    <w:rsid w:val="000F171B"/>
    <w:rsid w:val="000F20A9"/>
    <w:rsid w:val="000F2590"/>
    <w:rsid w:val="000F2894"/>
    <w:rsid w:val="000F2CA7"/>
    <w:rsid w:val="000F2FEE"/>
    <w:rsid w:val="000F31DD"/>
    <w:rsid w:val="000F3B45"/>
    <w:rsid w:val="000F3CDA"/>
    <w:rsid w:val="000F3E58"/>
    <w:rsid w:val="000F3EFA"/>
    <w:rsid w:val="000F3F63"/>
    <w:rsid w:val="000F3FCE"/>
    <w:rsid w:val="000F406E"/>
    <w:rsid w:val="000F43DD"/>
    <w:rsid w:val="000F4696"/>
    <w:rsid w:val="000F4944"/>
    <w:rsid w:val="000F4D88"/>
    <w:rsid w:val="000F4F71"/>
    <w:rsid w:val="000F526C"/>
    <w:rsid w:val="000F53D4"/>
    <w:rsid w:val="000F577E"/>
    <w:rsid w:val="000F59D5"/>
    <w:rsid w:val="000F5B03"/>
    <w:rsid w:val="000F5C3E"/>
    <w:rsid w:val="000F620E"/>
    <w:rsid w:val="000F64E5"/>
    <w:rsid w:val="000F6671"/>
    <w:rsid w:val="000F66CB"/>
    <w:rsid w:val="000F66F9"/>
    <w:rsid w:val="000F6796"/>
    <w:rsid w:val="000F6C7C"/>
    <w:rsid w:val="000F6FFE"/>
    <w:rsid w:val="000F7292"/>
    <w:rsid w:val="000F730A"/>
    <w:rsid w:val="000F7671"/>
    <w:rsid w:val="000F76F4"/>
    <w:rsid w:val="000F7777"/>
    <w:rsid w:val="000F7906"/>
    <w:rsid w:val="000F7CDF"/>
    <w:rsid w:val="000F7D0E"/>
    <w:rsid w:val="00100012"/>
    <w:rsid w:val="00100124"/>
    <w:rsid w:val="00100304"/>
    <w:rsid w:val="001006DF"/>
    <w:rsid w:val="001007BB"/>
    <w:rsid w:val="0010092C"/>
    <w:rsid w:val="00100942"/>
    <w:rsid w:val="001010F1"/>
    <w:rsid w:val="00101214"/>
    <w:rsid w:val="0010161E"/>
    <w:rsid w:val="00101676"/>
    <w:rsid w:val="00101902"/>
    <w:rsid w:val="00101E25"/>
    <w:rsid w:val="00101F51"/>
    <w:rsid w:val="00101FDE"/>
    <w:rsid w:val="00102337"/>
    <w:rsid w:val="0010246E"/>
    <w:rsid w:val="0010256D"/>
    <w:rsid w:val="001025A4"/>
    <w:rsid w:val="00102928"/>
    <w:rsid w:val="00103154"/>
    <w:rsid w:val="0010341A"/>
    <w:rsid w:val="00103839"/>
    <w:rsid w:val="0010394D"/>
    <w:rsid w:val="001039D3"/>
    <w:rsid w:val="00103F59"/>
    <w:rsid w:val="001045BC"/>
    <w:rsid w:val="001045FD"/>
    <w:rsid w:val="00104937"/>
    <w:rsid w:val="00104A04"/>
    <w:rsid w:val="00104FE5"/>
    <w:rsid w:val="001050E5"/>
    <w:rsid w:val="001052DF"/>
    <w:rsid w:val="00105584"/>
    <w:rsid w:val="00105757"/>
    <w:rsid w:val="0010591D"/>
    <w:rsid w:val="001059E3"/>
    <w:rsid w:val="00105B38"/>
    <w:rsid w:val="001060A3"/>
    <w:rsid w:val="0010613D"/>
    <w:rsid w:val="001064CC"/>
    <w:rsid w:val="001065B9"/>
    <w:rsid w:val="001065ED"/>
    <w:rsid w:val="00106746"/>
    <w:rsid w:val="00106824"/>
    <w:rsid w:val="00106AA5"/>
    <w:rsid w:val="00106D0D"/>
    <w:rsid w:val="00106DCD"/>
    <w:rsid w:val="00106DF3"/>
    <w:rsid w:val="00106EE9"/>
    <w:rsid w:val="00107792"/>
    <w:rsid w:val="00107A0B"/>
    <w:rsid w:val="00107EFA"/>
    <w:rsid w:val="00107F40"/>
    <w:rsid w:val="00107FCF"/>
    <w:rsid w:val="00110289"/>
    <w:rsid w:val="00110309"/>
    <w:rsid w:val="001103B5"/>
    <w:rsid w:val="00110BD0"/>
    <w:rsid w:val="00111167"/>
    <w:rsid w:val="0011161E"/>
    <w:rsid w:val="00111BBA"/>
    <w:rsid w:val="00111FAE"/>
    <w:rsid w:val="0011209E"/>
    <w:rsid w:val="001123AA"/>
    <w:rsid w:val="00112548"/>
    <w:rsid w:val="00112630"/>
    <w:rsid w:val="001128EC"/>
    <w:rsid w:val="00112922"/>
    <w:rsid w:val="00112B24"/>
    <w:rsid w:val="00112FFB"/>
    <w:rsid w:val="0011300B"/>
    <w:rsid w:val="001135F3"/>
    <w:rsid w:val="001137E4"/>
    <w:rsid w:val="0011384E"/>
    <w:rsid w:val="00113866"/>
    <w:rsid w:val="00113AD2"/>
    <w:rsid w:val="00113B61"/>
    <w:rsid w:val="00113D9A"/>
    <w:rsid w:val="00113F36"/>
    <w:rsid w:val="00113F7B"/>
    <w:rsid w:val="00114181"/>
    <w:rsid w:val="001143B2"/>
    <w:rsid w:val="00114491"/>
    <w:rsid w:val="001144D4"/>
    <w:rsid w:val="0011459D"/>
    <w:rsid w:val="0011487D"/>
    <w:rsid w:val="00114979"/>
    <w:rsid w:val="00114B51"/>
    <w:rsid w:val="00114D0F"/>
    <w:rsid w:val="00114D12"/>
    <w:rsid w:val="00115209"/>
    <w:rsid w:val="001159B1"/>
    <w:rsid w:val="0011626B"/>
    <w:rsid w:val="001164D9"/>
    <w:rsid w:val="0011672F"/>
    <w:rsid w:val="00116FC7"/>
    <w:rsid w:val="001171C7"/>
    <w:rsid w:val="00117200"/>
    <w:rsid w:val="001177DA"/>
    <w:rsid w:val="00117A33"/>
    <w:rsid w:val="00117B87"/>
    <w:rsid w:val="00117C18"/>
    <w:rsid w:val="00117E7C"/>
    <w:rsid w:val="001200FB"/>
    <w:rsid w:val="00120189"/>
    <w:rsid w:val="00120338"/>
    <w:rsid w:val="001203E8"/>
    <w:rsid w:val="00120789"/>
    <w:rsid w:val="00120904"/>
    <w:rsid w:val="00120BE5"/>
    <w:rsid w:val="00120E94"/>
    <w:rsid w:val="0012105F"/>
    <w:rsid w:val="001210D0"/>
    <w:rsid w:val="001212A7"/>
    <w:rsid w:val="0012149B"/>
    <w:rsid w:val="001216BB"/>
    <w:rsid w:val="00121B8A"/>
    <w:rsid w:val="001220C2"/>
    <w:rsid w:val="001224AB"/>
    <w:rsid w:val="0012254F"/>
    <w:rsid w:val="001226BB"/>
    <w:rsid w:val="00122758"/>
    <w:rsid w:val="00122871"/>
    <w:rsid w:val="00122B83"/>
    <w:rsid w:val="00122B8F"/>
    <w:rsid w:val="00122B98"/>
    <w:rsid w:val="00122CEA"/>
    <w:rsid w:val="00122D26"/>
    <w:rsid w:val="00122E37"/>
    <w:rsid w:val="00123136"/>
    <w:rsid w:val="00123281"/>
    <w:rsid w:val="00123452"/>
    <w:rsid w:val="0012385B"/>
    <w:rsid w:val="00123B42"/>
    <w:rsid w:val="00123BC7"/>
    <w:rsid w:val="00123BE5"/>
    <w:rsid w:val="00123D93"/>
    <w:rsid w:val="00123D9B"/>
    <w:rsid w:val="001245BD"/>
    <w:rsid w:val="001247AA"/>
    <w:rsid w:val="00124DC1"/>
    <w:rsid w:val="00125108"/>
    <w:rsid w:val="001252D5"/>
    <w:rsid w:val="0012552C"/>
    <w:rsid w:val="00125575"/>
    <w:rsid w:val="00125768"/>
    <w:rsid w:val="001257D4"/>
    <w:rsid w:val="001258C9"/>
    <w:rsid w:val="00125E5B"/>
    <w:rsid w:val="001261C1"/>
    <w:rsid w:val="00126536"/>
    <w:rsid w:val="001267AC"/>
    <w:rsid w:val="00126A3D"/>
    <w:rsid w:val="00126A6B"/>
    <w:rsid w:val="00126B29"/>
    <w:rsid w:val="001271FB"/>
    <w:rsid w:val="00127297"/>
    <w:rsid w:val="00127545"/>
    <w:rsid w:val="00127BB4"/>
    <w:rsid w:val="00127D7B"/>
    <w:rsid w:val="0013010D"/>
    <w:rsid w:val="0013014F"/>
    <w:rsid w:val="00130338"/>
    <w:rsid w:val="001303C6"/>
    <w:rsid w:val="001304D0"/>
    <w:rsid w:val="001307CF"/>
    <w:rsid w:val="001307EB"/>
    <w:rsid w:val="00130C26"/>
    <w:rsid w:val="00130CD2"/>
    <w:rsid w:val="00130E95"/>
    <w:rsid w:val="001316D7"/>
    <w:rsid w:val="00131C9E"/>
    <w:rsid w:val="00131D92"/>
    <w:rsid w:val="00131E27"/>
    <w:rsid w:val="001320E2"/>
    <w:rsid w:val="001321D3"/>
    <w:rsid w:val="0013222F"/>
    <w:rsid w:val="001324CD"/>
    <w:rsid w:val="001326CB"/>
    <w:rsid w:val="00132714"/>
    <w:rsid w:val="00132943"/>
    <w:rsid w:val="00132D67"/>
    <w:rsid w:val="00132ED0"/>
    <w:rsid w:val="0013311E"/>
    <w:rsid w:val="001335BF"/>
    <w:rsid w:val="00133A20"/>
    <w:rsid w:val="00133AD4"/>
    <w:rsid w:val="00133BCF"/>
    <w:rsid w:val="00133C4B"/>
    <w:rsid w:val="00133E61"/>
    <w:rsid w:val="00133ECC"/>
    <w:rsid w:val="00133FDF"/>
    <w:rsid w:val="001347FA"/>
    <w:rsid w:val="0013486C"/>
    <w:rsid w:val="00134BFA"/>
    <w:rsid w:val="001351AE"/>
    <w:rsid w:val="00135816"/>
    <w:rsid w:val="00135B49"/>
    <w:rsid w:val="00135D82"/>
    <w:rsid w:val="00135E5F"/>
    <w:rsid w:val="0013625A"/>
    <w:rsid w:val="001363AC"/>
    <w:rsid w:val="00136452"/>
    <w:rsid w:val="001366E9"/>
    <w:rsid w:val="00136864"/>
    <w:rsid w:val="00136D14"/>
    <w:rsid w:val="00136FDA"/>
    <w:rsid w:val="00136FF9"/>
    <w:rsid w:val="001373BF"/>
    <w:rsid w:val="001376A2"/>
    <w:rsid w:val="00137944"/>
    <w:rsid w:val="001379CD"/>
    <w:rsid w:val="00137E5C"/>
    <w:rsid w:val="00140322"/>
    <w:rsid w:val="00140754"/>
    <w:rsid w:val="001407A6"/>
    <w:rsid w:val="00141265"/>
    <w:rsid w:val="001412BC"/>
    <w:rsid w:val="001412DD"/>
    <w:rsid w:val="00141A94"/>
    <w:rsid w:val="00141BA0"/>
    <w:rsid w:val="00141BCA"/>
    <w:rsid w:val="00142320"/>
    <w:rsid w:val="001423A2"/>
    <w:rsid w:val="001427CC"/>
    <w:rsid w:val="001428BD"/>
    <w:rsid w:val="001429A3"/>
    <w:rsid w:val="00142C59"/>
    <w:rsid w:val="00142DE3"/>
    <w:rsid w:val="00142FAD"/>
    <w:rsid w:val="0014304D"/>
    <w:rsid w:val="00143417"/>
    <w:rsid w:val="0014373E"/>
    <w:rsid w:val="00143741"/>
    <w:rsid w:val="00143881"/>
    <w:rsid w:val="001439B3"/>
    <w:rsid w:val="00143ACA"/>
    <w:rsid w:val="00143CE7"/>
    <w:rsid w:val="00143D4A"/>
    <w:rsid w:val="00144001"/>
    <w:rsid w:val="00144035"/>
    <w:rsid w:val="00144121"/>
    <w:rsid w:val="00144AF5"/>
    <w:rsid w:val="00145390"/>
    <w:rsid w:val="001453AD"/>
    <w:rsid w:val="0014584B"/>
    <w:rsid w:val="00145A79"/>
    <w:rsid w:val="00145AE2"/>
    <w:rsid w:val="00145BF3"/>
    <w:rsid w:val="00145D8D"/>
    <w:rsid w:val="00145E1D"/>
    <w:rsid w:val="00146049"/>
    <w:rsid w:val="001466CD"/>
    <w:rsid w:val="0014671A"/>
    <w:rsid w:val="00146D55"/>
    <w:rsid w:val="0014704A"/>
    <w:rsid w:val="001472A0"/>
    <w:rsid w:val="001472B6"/>
    <w:rsid w:val="00147444"/>
    <w:rsid w:val="00147588"/>
    <w:rsid w:val="00147E40"/>
    <w:rsid w:val="00150329"/>
    <w:rsid w:val="00150476"/>
    <w:rsid w:val="001504AE"/>
    <w:rsid w:val="00150D06"/>
    <w:rsid w:val="00150EAB"/>
    <w:rsid w:val="00151199"/>
    <w:rsid w:val="001512B2"/>
    <w:rsid w:val="001512E6"/>
    <w:rsid w:val="0015143D"/>
    <w:rsid w:val="001514D3"/>
    <w:rsid w:val="0015179F"/>
    <w:rsid w:val="00151998"/>
    <w:rsid w:val="001519FF"/>
    <w:rsid w:val="00151A72"/>
    <w:rsid w:val="00151AE4"/>
    <w:rsid w:val="00151E47"/>
    <w:rsid w:val="00151FEC"/>
    <w:rsid w:val="001521B8"/>
    <w:rsid w:val="00152635"/>
    <w:rsid w:val="00152696"/>
    <w:rsid w:val="0015292B"/>
    <w:rsid w:val="0015297A"/>
    <w:rsid w:val="0015298F"/>
    <w:rsid w:val="00152D74"/>
    <w:rsid w:val="00152DE9"/>
    <w:rsid w:val="00152FF8"/>
    <w:rsid w:val="00153334"/>
    <w:rsid w:val="0015349E"/>
    <w:rsid w:val="00153672"/>
    <w:rsid w:val="00153728"/>
    <w:rsid w:val="0015377E"/>
    <w:rsid w:val="00153BE4"/>
    <w:rsid w:val="00153D29"/>
    <w:rsid w:val="00153F2E"/>
    <w:rsid w:val="00153F49"/>
    <w:rsid w:val="0015428A"/>
    <w:rsid w:val="001542FC"/>
    <w:rsid w:val="00154321"/>
    <w:rsid w:val="001548F1"/>
    <w:rsid w:val="00154A06"/>
    <w:rsid w:val="00154AF1"/>
    <w:rsid w:val="00154FB9"/>
    <w:rsid w:val="00155206"/>
    <w:rsid w:val="00155775"/>
    <w:rsid w:val="001557F3"/>
    <w:rsid w:val="001558B3"/>
    <w:rsid w:val="00155B6B"/>
    <w:rsid w:val="00155D3A"/>
    <w:rsid w:val="00155EA6"/>
    <w:rsid w:val="0015612E"/>
    <w:rsid w:val="0015635F"/>
    <w:rsid w:val="00156377"/>
    <w:rsid w:val="00156473"/>
    <w:rsid w:val="0015691A"/>
    <w:rsid w:val="0015697E"/>
    <w:rsid w:val="00156A48"/>
    <w:rsid w:val="00156C7F"/>
    <w:rsid w:val="00156DC2"/>
    <w:rsid w:val="00156ED8"/>
    <w:rsid w:val="0015701C"/>
    <w:rsid w:val="0015704A"/>
    <w:rsid w:val="0015712C"/>
    <w:rsid w:val="0015714E"/>
    <w:rsid w:val="0015723B"/>
    <w:rsid w:val="0015723E"/>
    <w:rsid w:val="00157588"/>
    <w:rsid w:val="00157A90"/>
    <w:rsid w:val="00157B21"/>
    <w:rsid w:val="00157BC1"/>
    <w:rsid w:val="00157BEC"/>
    <w:rsid w:val="00157E45"/>
    <w:rsid w:val="00157E5A"/>
    <w:rsid w:val="00157EE5"/>
    <w:rsid w:val="0016022D"/>
    <w:rsid w:val="001602A7"/>
    <w:rsid w:val="001602EF"/>
    <w:rsid w:val="001605B3"/>
    <w:rsid w:val="00160661"/>
    <w:rsid w:val="0016067A"/>
    <w:rsid w:val="001607AF"/>
    <w:rsid w:val="00160870"/>
    <w:rsid w:val="0016090E"/>
    <w:rsid w:val="00160F8E"/>
    <w:rsid w:val="00161315"/>
    <w:rsid w:val="00161882"/>
    <w:rsid w:val="0016195D"/>
    <w:rsid w:val="0016201C"/>
    <w:rsid w:val="00162025"/>
    <w:rsid w:val="0016211B"/>
    <w:rsid w:val="0016213E"/>
    <w:rsid w:val="001621BB"/>
    <w:rsid w:val="00162253"/>
    <w:rsid w:val="00162528"/>
    <w:rsid w:val="00162657"/>
    <w:rsid w:val="00162F3D"/>
    <w:rsid w:val="001630FA"/>
    <w:rsid w:val="00163277"/>
    <w:rsid w:val="001633DE"/>
    <w:rsid w:val="001634E2"/>
    <w:rsid w:val="00163CCE"/>
    <w:rsid w:val="00164360"/>
    <w:rsid w:val="0016440E"/>
    <w:rsid w:val="0016447E"/>
    <w:rsid w:val="00164597"/>
    <w:rsid w:val="00164754"/>
    <w:rsid w:val="001647E0"/>
    <w:rsid w:val="00164866"/>
    <w:rsid w:val="00164AA5"/>
    <w:rsid w:val="00164B08"/>
    <w:rsid w:val="00164BCC"/>
    <w:rsid w:val="0016503F"/>
    <w:rsid w:val="001650E2"/>
    <w:rsid w:val="0016530D"/>
    <w:rsid w:val="00165331"/>
    <w:rsid w:val="001654B2"/>
    <w:rsid w:val="001656AF"/>
    <w:rsid w:val="0016587B"/>
    <w:rsid w:val="00165E97"/>
    <w:rsid w:val="00165F7D"/>
    <w:rsid w:val="00165FF2"/>
    <w:rsid w:val="001660F0"/>
    <w:rsid w:val="001662A0"/>
    <w:rsid w:val="001667AB"/>
    <w:rsid w:val="00166FFB"/>
    <w:rsid w:val="001674D7"/>
    <w:rsid w:val="001675E2"/>
    <w:rsid w:val="00167625"/>
    <w:rsid w:val="001676A5"/>
    <w:rsid w:val="00167E8F"/>
    <w:rsid w:val="001702DA"/>
    <w:rsid w:val="001703AF"/>
    <w:rsid w:val="00170485"/>
    <w:rsid w:val="001704B3"/>
    <w:rsid w:val="00170840"/>
    <w:rsid w:val="00170A54"/>
    <w:rsid w:val="00170B6C"/>
    <w:rsid w:val="00170CA8"/>
    <w:rsid w:val="00170F5F"/>
    <w:rsid w:val="00171323"/>
    <w:rsid w:val="0017141D"/>
    <w:rsid w:val="0017144E"/>
    <w:rsid w:val="001714C1"/>
    <w:rsid w:val="001715BE"/>
    <w:rsid w:val="00171718"/>
    <w:rsid w:val="0017176A"/>
    <w:rsid w:val="00171925"/>
    <w:rsid w:val="00171DF5"/>
    <w:rsid w:val="00171E61"/>
    <w:rsid w:val="001723DB"/>
    <w:rsid w:val="0017254E"/>
    <w:rsid w:val="00172824"/>
    <w:rsid w:val="0017293A"/>
    <w:rsid w:val="00172EAF"/>
    <w:rsid w:val="00172EBC"/>
    <w:rsid w:val="00173446"/>
    <w:rsid w:val="001734E9"/>
    <w:rsid w:val="00173D9E"/>
    <w:rsid w:val="00174078"/>
    <w:rsid w:val="00174945"/>
    <w:rsid w:val="001749DD"/>
    <w:rsid w:val="00174A37"/>
    <w:rsid w:val="00174D1E"/>
    <w:rsid w:val="00174DEE"/>
    <w:rsid w:val="00174F1A"/>
    <w:rsid w:val="001752AF"/>
    <w:rsid w:val="0017540A"/>
    <w:rsid w:val="001754EF"/>
    <w:rsid w:val="00175625"/>
    <w:rsid w:val="00175675"/>
    <w:rsid w:val="001757DE"/>
    <w:rsid w:val="001758B5"/>
    <w:rsid w:val="001758F7"/>
    <w:rsid w:val="001760D8"/>
    <w:rsid w:val="00176394"/>
    <w:rsid w:val="0017658A"/>
    <w:rsid w:val="00176916"/>
    <w:rsid w:val="00176950"/>
    <w:rsid w:val="00176B9D"/>
    <w:rsid w:val="00176C29"/>
    <w:rsid w:val="00177058"/>
    <w:rsid w:val="00177301"/>
    <w:rsid w:val="00177383"/>
    <w:rsid w:val="001778BA"/>
    <w:rsid w:val="0017791C"/>
    <w:rsid w:val="00177A66"/>
    <w:rsid w:val="00177EBF"/>
    <w:rsid w:val="00177F5C"/>
    <w:rsid w:val="00177FF0"/>
    <w:rsid w:val="001800EE"/>
    <w:rsid w:val="001804DE"/>
    <w:rsid w:val="0018051B"/>
    <w:rsid w:val="001808F7"/>
    <w:rsid w:val="0018097E"/>
    <w:rsid w:val="00180C12"/>
    <w:rsid w:val="00180FD1"/>
    <w:rsid w:val="001811AE"/>
    <w:rsid w:val="0018130B"/>
    <w:rsid w:val="00181334"/>
    <w:rsid w:val="001813AE"/>
    <w:rsid w:val="0018144E"/>
    <w:rsid w:val="0018149D"/>
    <w:rsid w:val="00181503"/>
    <w:rsid w:val="001816DC"/>
    <w:rsid w:val="001816F8"/>
    <w:rsid w:val="00181FD7"/>
    <w:rsid w:val="001820C1"/>
    <w:rsid w:val="00182897"/>
    <w:rsid w:val="00182A12"/>
    <w:rsid w:val="00182A34"/>
    <w:rsid w:val="00182AFC"/>
    <w:rsid w:val="00182BC6"/>
    <w:rsid w:val="00182E86"/>
    <w:rsid w:val="00183029"/>
    <w:rsid w:val="001831D4"/>
    <w:rsid w:val="00183204"/>
    <w:rsid w:val="00183297"/>
    <w:rsid w:val="001834CC"/>
    <w:rsid w:val="00183660"/>
    <w:rsid w:val="00183AA3"/>
    <w:rsid w:val="00183AE1"/>
    <w:rsid w:val="00183F05"/>
    <w:rsid w:val="00183F2F"/>
    <w:rsid w:val="001840CD"/>
    <w:rsid w:val="0018424A"/>
    <w:rsid w:val="00184251"/>
    <w:rsid w:val="0018433B"/>
    <w:rsid w:val="001843FA"/>
    <w:rsid w:val="001845B1"/>
    <w:rsid w:val="0018483F"/>
    <w:rsid w:val="00184B4E"/>
    <w:rsid w:val="00184BCE"/>
    <w:rsid w:val="00184E5E"/>
    <w:rsid w:val="00184FF9"/>
    <w:rsid w:val="00185237"/>
    <w:rsid w:val="001853BD"/>
    <w:rsid w:val="0018577E"/>
    <w:rsid w:val="00185DFD"/>
    <w:rsid w:val="0018614A"/>
    <w:rsid w:val="00186255"/>
    <w:rsid w:val="00186256"/>
    <w:rsid w:val="0018646F"/>
    <w:rsid w:val="00186536"/>
    <w:rsid w:val="0018663B"/>
    <w:rsid w:val="00186657"/>
    <w:rsid w:val="001870F6"/>
    <w:rsid w:val="00187402"/>
    <w:rsid w:val="0018754A"/>
    <w:rsid w:val="00187562"/>
    <w:rsid w:val="00187700"/>
    <w:rsid w:val="00187D52"/>
    <w:rsid w:val="00187E07"/>
    <w:rsid w:val="00187F43"/>
    <w:rsid w:val="00190022"/>
    <w:rsid w:val="0019009D"/>
    <w:rsid w:val="001903DB"/>
    <w:rsid w:val="0019045B"/>
    <w:rsid w:val="001907DB"/>
    <w:rsid w:val="00190BE8"/>
    <w:rsid w:val="00190CB6"/>
    <w:rsid w:val="001914CE"/>
    <w:rsid w:val="001914F5"/>
    <w:rsid w:val="00191512"/>
    <w:rsid w:val="001917F5"/>
    <w:rsid w:val="00191964"/>
    <w:rsid w:val="00191F66"/>
    <w:rsid w:val="0019265F"/>
    <w:rsid w:val="00192901"/>
    <w:rsid w:val="001929F9"/>
    <w:rsid w:val="00192B0C"/>
    <w:rsid w:val="00192D3A"/>
    <w:rsid w:val="00192E6C"/>
    <w:rsid w:val="00192EF8"/>
    <w:rsid w:val="00192FEA"/>
    <w:rsid w:val="00193462"/>
    <w:rsid w:val="0019379B"/>
    <w:rsid w:val="00193878"/>
    <w:rsid w:val="001938F4"/>
    <w:rsid w:val="00193B36"/>
    <w:rsid w:val="00193CA9"/>
    <w:rsid w:val="0019400E"/>
    <w:rsid w:val="001941E1"/>
    <w:rsid w:val="001943BB"/>
    <w:rsid w:val="00194CD2"/>
    <w:rsid w:val="00194FD6"/>
    <w:rsid w:val="00195009"/>
    <w:rsid w:val="00195361"/>
    <w:rsid w:val="00195454"/>
    <w:rsid w:val="00195695"/>
    <w:rsid w:val="00195A3A"/>
    <w:rsid w:val="00195AD6"/>
    <w:rsid w:val="00196588"/>
    <w:rsid w:val="001965CA"/>
    <w:rsid w:val="00196813"/>
    <w:rsid w:val="0019691A"/>
    <w:rsid w:val="00196989"/>
    <w:rsid w:val="00196A6D"/>
    <w:rsid w:val="00196DDA"/>
    <w:rsid w:val="001971B5"/>
    <w:rsid w:val="001975E1"/>
    <w:rsid w:val="0019760F"/>
    <w:rsid w:val="0019775E"/>
    <w:rsid w:val="0019783D"/>
    <w:rsid w:val="00197FCF"/>
    <w:rsid w:val="001A006C"/>
    <w:rsid w:val="001A0142"/>
    <w:rsid w:val="001A0362"/>
    <w:rsid w:val="001A04A0"/>
    <w:rsid w:val="001A04B8"/>
    <w:rsid w:val="001A0681"/>
    <w:rsid w:val="001A0714"/>
    <w:rsid w:val="001A09A5"/>
    <w:rsid w:val="001A09D3"/>
    <w:rsid w:val="001A0E06"/>
    <w:rsid w:val="001A0ED3"/>
    <w:rsid w:val="001A0F37"/>
    <w:rsid w:val="001A11C8"/>
    <w:rsid w:val="001A1229"/>
    <w:rsid w:val="001A1249"/>
    <w:rsid w:val="001A153A"/>
    <w:rsid w:val="001A1A2A"/>
    <w:rsid w:val="001A1A7C"/>
    <w:rsid w:val="001A1ADE"/>
    <w:rsid w:val="001A2353"/>
    <w:rsid w:val="001A24C0"/>
    <w:rsid w:val="001A2B76"/>
    <w:rsid w:val="001A2F03"/>
    <w:rsid w:val="001A30E9"/>
    <w:rsid w:val="001A3117"/>
    <w:rsid w:val="001A31D4"/>
    <w:rsid w:val="001A32D1"/>
    <w:rsid w:val="001A3379"/>
    <w:rsid w:val="001A344C"/>
    <w:rsid w:val="001A375B"/>
    <w:rsid w:val="001A3CAF"/>
    <w:rsid w:val="001A40D1"/>
    <w:rsid w:val="001A4145"/>
    <w:rsid w:val="001A4208"/>
    <w:rsid w:val="001A422A"/>
    <w:rsid w:val="001A42E3"/>
    <w:rsid w:val="001A4ADC"/>
    <w:rsid w:val="001A4AEF"/>
    <w:rsid w:val="001A4BC3"/>
    <w:rsid w:val="001A4E4F"/>
    <w:rsid w:val="001A4F77"/>
    <w:rsid w:val="001A506D"/>
    <w:rsid w:val="001A5250"/>
    <w:rsid w:val="001A52FD"/>
    <w:rsid w:val="001A54D0"/>
    <w:rsid w:val="001A5549"/>
    <w:rsid w:val="001A55B1"/>
    <w:rsid w:val="001A5739"/>
    <w:rsid w:val="001A5789"/>
    <w:rsid w:val="001A59C6"/>
    <w:rsid w:val="001A5B86"/>
    <w:rsid w:val="001A5BAB"/>
    <w:rsid w:val="001A5E58"/>
    <w:rsid w:val="001A69B8"/>
    <w:rsid w:val="001A6A57"/>
    <w:rsid w:val="001A6BAC"/>
    <w:rsid w:val="001A6ED0"/>
    <w:rsid w:val="001A6F34"/>
    <w:rsid w:val="001A70A0"/>
    <w:rsid w:val="001A71A4"/>
    <w:rsid w:val="001A71B3"/>
    <w:rsid w:val="001A75D1"/>
    <w:rsid w:val="001A770A"/>
    <w:rsid w:val="001A7740"/>
    <w:rsid w:val="001A7AD6"/>
    <w:rsid w:val="001A7BE2"/>
    <w:rsid w:val="001B05C1"/>
    <w:rsid w:val="001B0AAE"/>
    <w:rsid w:val="001B0D5C"/>
    <w:rsid w:val="001B12D4"/>
    <w:rsid w:val="001B1847"/>
    <w:rsid w:val="001B1C0D"/>
    <w:rsid w:val="001B1EAE"/>
    <w:rsid w:val="001B1F58"/>
    <w:rsid w:val="001B1FD4"/>
    <w:rsid w:val="001B20D1"/>
    <w:rsid w:val="001B28FB"/>
    <w:rsid w:val="001B29DB"/>
    <w:rsid w:val="001B2AA3"/>
    <w:rsid w:val="001B2E78"/>
    <w:rsid w:val="001B2FC4"/>
    <w:rsid w:val="001B3591"/>
    <w:rsid w:val="001B35CA"/>
    <w:rsid w:val="001B379B"/>
    <w:rsid w:val="001B3F47"/>
    <w:rsid w:val="001B409A"/>
    <w:rsid w:val="001B43CF"/>
    <w:rsid w:val="001B4943"/>
    <w:rsid w:val="001B49C6"/>
    <w:rsid w:val="001B4A3F"/>
    <w:rsid w:val="001B5314"/>
    <w:rsid w:val="001B5376"/>
    <w:rsid w:val="001B5717"/>
    <w:rsid w:val="001B5977"/>
    <w:rsid w:val="001B5BDF"/>
    <w:rsid w:val="001B5C37"/>
    <w:rsid w:val="001B5C8A"/>
    <w:rsid w:val="001B5CD8"/>
    <w:rsid w:val="001B616C"/>
    <w:rsid w:val="001B6DC2"/>
    <w:rsid w:val="001B6F3E"/>
    <w:rsid w:val="001B70C2"/>
    <w:rsid w:val="001B7479"/>
    <w:rsid w:val="001B7612"/>
    <w:rsid w:val="001B78D2"/>
    <w:rsid w:val="001B7985"/>
    <w:rsid w:val="001B7C37"/>
    <w:rsid w:val="001B7CE4"/>
    <w:rsid w:val="001B7E29"/>
    <w:rsid w:val="001C0014"/>
    <w:rsid w:val="001C0059"/>
    <w:rsid w:val="001C03F4"/>
    <w:rsid w:val="001C06C4"/>
    <w:rsid w:val="001C07E0"/>
    <w:rsid w:val="001C0A01"/>
    <w:rsid w:val="001C0D28"/>
    <w:rsid w:val="001C0F32"/>
    <w:rsid w:val="001C0FAB"/>
    <w:rsid w:val="001C127E"/>
    <w:rsid w:val="001C1EC0"/>
    <w:rsid w:val="001C21E1"/>
    <w:rsid w:val="001C225C"/>
    <w:rsid w:val="001C2353"/>
    <w:rsid w:val="001C253B"/>
    <w:rsid w:val="001C25BA"/>
    <w:rsid w:val="001C26FA"/>
    <w:rsid w:val="001C2E7D"/>
    <w:rsid w:val="001C3172"/>
    <w:rsid w:val="001C31F7"/>
    <w:rsid w:val="001C3412"/>
    <w:rsid w:val="001C35E6"/>
    <w:rsid w:val="001C37E1"/>
    <w:rsid w:val="001C39F9"/>
    <w:rsid w:val="001C3E0D"/>
    <w:rsid w:val="001C3E1B"/>
    <w:rsid w:val="001C3EB0"/>
    <w:rsid w:val="001C4049"/>
    <w:rsid w:val="001C4294"/>
    <w:rsid w:val="001C4587"/>
    <w:rsid w:val="001C4BF8"/>
    <w:rsid w:val="001C4E12"/>
    <w:rsid w:val="001C4F2A"/>
    <w:rsid w:val="001C5103"/>
    <w:rsid w:val="001C5736"/>
    <w:rsid w:val="001C581B"/>
    <w:rsid w:val="001C59D9"/>
    <w:rsid w:val="001C5D61"/>
    <w:rsid w:val="001C5EEC"/>
    <w:rsid w:val="001C5F82"/>
    <w:rsid w:val="001C62BD"/>
    <w:rsid w:val="001C6444"/>
    <w:rsid w:val="001C645B"/>
    <w:rsid w:val="001C676C"/>
    <w:rsid w:val="001C67AE"/>
    <w:rsid w:val="001C6AF9"/>
    <w:rsid w:val="001C6EB5"/>
    <w:rsid w:val="001C6FA0"/>
    <w:rsid w:val="001C738F"/>
    <w:rsid w:val="001C74EC"/>
    <w:rsid w:val="001C774A"/>
    <w:rsid w:val="001C7B10"/>
    <w:rsid w:val="001C7C68"/>
    <w:rsid w:val="001C7E14"/>
    <w:rsid w:val="001D003F"/>
    <w:rsid w:val="001D0266"/>
    <w:rsid w:val="001D0292"/>
    <w:rsid w:val="001D051A"/>
    <w:rsid w:val="001D056B"/>
    <w:rsid w:val="001D076F"/>
    <w:rsid w:val="001D0A91"/>
    <w:rsid w:val="001D0E4F"/>
    <w:rsid w:val="001D0F92"/>
    <w:rsid w:val="001D14E6"/>
    <w:rsid w:val="001D161E"/>
    <w:rsid w:val="001D1737"/>
    <w:rsid w:val="001D18A5"/>
    <w:rsid w:val="001D1A8F"/>
    <w:rsid w:val="001D1B05"/>
    <w:rsid w:val="001D1E4B"/>
    <w:rsid w:val="001D1E7F"/>
    <w:rsid w:val="001D1F89"/>
    <w:rsid w:val="001D22BC"/>
    <w:rsid w:val="001D2366"/>
    <w:rsid w:val="001D2465"/>
    <w:rsid w:val="001D24CA"/>
    <w:rsid w:val="001D2627"/>
    <w:rsid w:val="001D2668"/>
    <w:rsid w:val="001D2707"/>
    <w:rsid w:val="001D29F7"/>
    <w:rsid w:val="001D2C62"/>
    <w:rsid w:val="001D2D8C"/>
    <w:rsid w:val="001D303F"/>
    <w:rsid w:val="001D30C6"/>
    <w:rsid w:val="001D346A"/>
    <w:rsid w:val="001D362F"/>
    <w:rsid w:val="001D38AC"/>
    <w:rsid w:val="001D38D0"/>
    <w:rsid w:val="001D3DFE"/>
    <w:rsid w:val="001D3E46"/>
    <w:rsid w:val="001D3F79"/>
    <w:rsid w:val="001D40E8"/>
    <w:rsid w:val="001D464F"/>
    <w:rsid w:val="001D46F6"/>
    <w:rsid w:val="001D49DB"/>
    <w:rsid w:val="001D4A26"/>
    <w:rsid w:val="001D4F06"/>
    <w:rsid w:val="001D4FA4"/>
    <w:rsid w:val="001D51A4"/>
    <w:rsid w:val="001D54C1"/>
    <w:rsid w:val="001D55C4"/>
    <w:rsid w:val="001D59B3"/>
    <w:rsid w:val="001D5A7F"/>
    <w:rsid w:val="001D5B21"/>
    <w:rsid w:val="001D61CC"/>
    <w:rsid w:val="001D625B"/>
    <w:rsid w:val="001D631D"/>
    <w:rsid w:val="001D6517"/>
    <w:rsid w:val="001D6521"/>
    <w:rsid w:val="001D6805"/>
    <w:rsid w:val="001D6D81"/>
    <w:rsid w:val="001D6E72"/>
    <w:rsid w:val="001D6F66"/>
    <w:rsid w:val="001D7040"/>
    <w:rsid w:val="001D7175"/>
    <w:rsid w:val="001D7350"/>
    <w:rsid w:val="001D7608"/>
    <w:rsid w:val="001D7740"/>
    <w:rsid w:val="001D7B08"/>
    <w:rsid w:val="001D7B4D"/>
    <w:rsid w:val="001D7D55"/>
    <w:rsid w:val="001E0043"/>
    <w:rsid w:val="001E010C"/>
    <w:rsid w:val="001E01E3"/>
    <w:rsid w:val="001E03D7"/>
    <w:rsid w:val="001E043A"/>
    <w:rsid w:val="001E0494"/>
    <w:rsid w:val="001E07D3"/>
    <w:rsid w:val="001E0A3E"/>
    <w:rsid w:val="001E0C2B"/>
    <w:rsid w:val="001E0C78"/>
    <w:rsid w:val="001E0C98"/>
    <w:rsid w:val="001E0E91"/>
    <w:rsid w:val="001E1163"/>
    <w:rsid w:val="001E1295"/>
    <w:rsid w:val="001E12FC"/>
    <w:rsid w:val="001E1534"/>
    <w:rsid w:val="001E1586"/>
    <w:rsid w:val="001E17FF"/>
    <w:rsid w:val="001E1D4A"/>
    <w:rsid w:val="001E2144"/>
    <w:rsid w:val="001E214A"/>
    <w:rsid w:val="001E21CB"/>
    <w:rsid w:val="001E2264"/>
    <w:rsid w:val="001E22CA"/>
    <w:rsid w:val="001E25B4"/>
    <w:rsid w:val="001E2780"/>
    <w:rsid w:val="001E27C2"/>
    <w:rsid w:val="001E2A7C"/>
    <w:rsid w:val="001E2AC9"/>
    <w:rsid w:val="001E2C16"/>
    <w:rsid w:val="001E2CB8"/>
    <w:rsid w:val="001E2E8E"/>
    <w:rsid w:val="001E2F43"/>
    <w:rsid w:val="001E2F89"/>
    <w:rsid w:val="001E30C0"/>
    <w:rsid w:val="001E33E6"/>
    <w:rsid w:val="001E3727"/>
    <w:rsid w:val="001E383F"/>
    <w:rsid w:val="001E38E8"/>
    <w:rsid w:val="001E3D5E"/>
    <w:rsid w:val="001E3F27"/>
    <w:rsid w:val="001E3F73"/>
    <w:rsid w:val="001E45AE"/>
    <w:rsid w:val="001E4D5E"/>
    <w:rsid w:val="001E4D84"/>
    <w:rsid w:val="001E51E9"/>
    <w:rsid w:val="001E5434"/>
    <w:rsid w:val="001E5498"/>
    <w:rsid w:val="001E54F9"/>
    <w:rsid w:val="001E5573"/>
    <w:rsid w:val="001E56FA"/>
    <w:rsid w:val="001E57AF"/>
    <w:rsid w:val="001E5BBC"/>
    <w:rsid w:val="001E5F3D"/>
    <w:rsid w:val="001E6327"/>
    <w:rsid w:val="001E6432"/>
    <w:rsid w:val="001E6B70"/>
    <w:rsid w:val="001E6B9C"/>
    <w:rsid w:val="001E6D54"/>
    <w:rsid w:val="001E6D8E"/>
    <w:rsid w:val="001E6F2A"/>
    <w:rsid w:val="001E6F37"/>
    <w:rsid w:val="001E6F92"/>
    <w:rsid w:val="001E72AC"/>
    <w:rsid w:val="001E77D1"/>
    <w:rsid w:val="001E78F6"/>
    <w:rsid w:val="001E7980"/>
    <w:rsid w:val="001E7ACC"/>
    <w:rsid w:val="001F009D"/>
    <w:rsid w:val="001F014C"/>
    <w:rsid w:val="001F024F"/>
    <w:rsid w:val="001F0506"/>
    <w:rsid w:val="001F054E"/>
    <w:rsid w:val="001F05D3"/>
    <w:rsid w:val="001F0BCD"/>
    <w:rsid w:val="001F0C8B"/>
    <w:rsid w:val="001F0F15"/>
    <w:rsid w:val="001F1007"/>
    <w:rsid w:val="001F1CF9"/>
    <w:rsid w:val="001F1DC3"/>
    <w:rsid w:val="001F1FCB"/>
    <w:rsid w:val="001F20BB"/>
    <w:rsid w:val="001F2101"/>
    <w:rsid w:val="001F2161"/>
    <w:rsid w:val="001F22D4"/>
    <w:rsid w:val="001F28D0"/>
    <w:rsid w:val="001F29CC"/>
    <w:rsid w:val="001F2E0A"/>
    <w:rsid w:val="001F3367"/>
    <w:rsid w:val="001F33B8"/>
    <w:rsid w:val="001F3BFB"/>
    <w:rsid w:val="001F4107"/>
    <w:rsid w:val="001F4114"/>
    <w:rsid w:val="001F415C"/>
    <w:rsid w:val="001F41C0"/>
    <w:rsid w:val="001F4578"/>
    <w:rsid w:val="001F47F0"/>
    <w:rsid w:val="001F4F0E"/>
    <w:rsid w:val="001F5015"/>
    <w:rsid w:val="001F5365"/>
    <w:rsid w:val="001F5405"/>
    <w:rsid w:val="001F548F"/>
    <w:rsid w:val="001F5499"/>
    <w:rsid w:val="001F5A59"/>
    <w:rsid w:val="001F6544"/>
    <w:rsid w:val="001F6712"/>
    <w:rsid w:val="001F6806"/>
    <w:rsid w:val="001F6C5A"/>
    <w:rsid w:val="001F6D1A"/>
    <w:rsid w:val="001F72EC"/>
    <w:rsid w:val="001F7388"/>
    <w:rsid w:val="001F7494"/>
    <w:rsid w:val="001F757D"/>
    <w:rsid w:val="00200142"/>
    <w:rsid w:val="00200C0C"/>
    <w:rsid w:val="00200C90"/>
    <w:rsid w:val="00200DF2"/>
    <w:rsid w:val="00200F0A"/>
    <w:rsid w:val="00200FD8"/>
    <w:rsid w:val="00201164"/>
    <w:rsid w:val="00201183"/>
    <w:rsid w:val="0020139F"/>
    <w:rsid w:val="00201626"/>
    <w:rsid w:val="00201AFC"/>
    <w:rsid w:val="00201BDB"/>
    <w:rsid w:val="00201EAA"/>
    <w:rsid w:val="00201EC7"/>
    <w:rsid w:val="002021FA"/>
    <w:rsid w:val="00202338"/>
    <w:rsid w:val="0020255C"/>
    <w:rsid w:val="002026D5"/>
    <w:rsid w:val="002028C2"/>
    <w:rsid w:val="00202B96"/>
    <w:rsid w:val="00202D28"/>
    <w:rsid w:val="00202D3E"/>
    <w:rsid w:val="00202F15"/>
    <w:rsid w:val="00202F66"/>
    <w:rsid w:val="00202FAC"/>
    <w:rsid w:val="002032AE"/>
    <w:rsid w:val="0020330A"/>
    <w:rsid w:val="002033A4"/>
    <w:rsid w:val="0020376B"/>
    <w:rsid w:val="00203A90"/>
    <w:rsid w:val="00203ACC"/>
    <w:rsid w:val="00203B95"/>
    <w:rsid w:val="00203E9A"/>
    <w:rsid w:val="0020411F"/>
    <w:rsid w:val="0020412A"/>
    <w:rsid w:val="002044DB"/>
    <w:rsid w:val="0020467F"/>
    <w:rsid w:val="002046FF"/>
    <w:rsid w:val="00204B16"/>
    <w:rsid w:val="00204C2B"/>
    <w:rsid w:val="00204FDF"/>
    <w:rsid w:val="002050A9"/>
    <w:rsid w:val="00205430"/>
    <w:rsid w:val="0020550D"/>
    <w:rsid w:val="002057CD"/>
    <w:rsid w:val="002058C5"/>
    <w:rsid w:val="002058D1"/>
    <w:rsid w:val="00205933"/>
    <w:rsid w:val="00205BD9"/>
    <w:rsid w:val="00205CA3"/>
    <w:rsid w:val="00206249"/>
    <w:rsid w:val="00206993"/>
    <w:rsid w:val="00206CD0"/>
    <w:rsid w:val="00207257"/>
    <w:rsid w:val="00207549"/>
    <w:rsid w:val="002076E5"/>
    <w:rsid w:val="00207B4A"/>
    <w:rsid w:val="00207D27"/>
    <w:rsid w:val="00207F09"/>
    <w:rsid w:val="00207F2E"/>
    <w:rsid w:val="00210004"/>
    <w:rsid w:val="00210239"/>
    <w:rsid w:val="00210696"/>
    <w:rsid w:val="0021069C"/>
    <w:rsid w:val="00210E0B"/>
    <w:rsid w:val="00210EFB"/>
    <w:rsid w:val="002114B9"/>
    <w:rsid w:val="0021159A"/>
    <w:rsid w:val="00211A66"/>
    <w:rsid w:val="00211C2E"/>
    <w:rsid w:val="00211CD6"/>
    <w:rsid w:val="002123F1"/>
    <w:rsid w:val="00212446"/>
    <w:rsid w:val="0021281C"/>
    <w:rsid w:val="00212BD4"/>
    <w:rsid w:val="00212E52"/>
    <w:rsid w:val="00213019"/>
    <w:rsid w:val="00213038"/>
    <w:rsid w:val="00213282"/>
    <w:rsid w:val="0021329E"/>
    <w:rsid w:val="0021329F"/>
    <w:rsid w:val="00213456"/>
    <w:rsid w:val="0021365E"/>
    <w:rsid w:val="002136D6"/>
    <w:rsid w:val="00213D9D"/>
    <w:rsid w:val="00214090"/>
    <w:rsid w:val="00214388"/>
    <w:rsid w:val="002144DC"/>
    <w:rsid w:val="00214523"/>
    <w:rsid w:val="00214B59"/>
    <w:rsid w:val="00214C53"/>
    <w:rsid w:val="0021577F"/>
    <w:rsid w:val="0021579A"/>
    <w:rsid w:val="00215BC2"/>
    <w:rsid w:val="00215DA5"/>
    <w:rsid w:val="00216197"/>
    <w:rsid w:val="002161E6"/>
    <w:rsid w:val="00216999"/>
    <w:rsid w:val="002169AA"/>
    <w:rsid w:val="00216BA3"/>
    <w:rsid w:val="00217683"/>
    <w:rsid w:val="0021784A"/>
    <w:rsid w:val="00217C0C"/>
    <w:rsid w:val="00217C58"/>
    <w:rsid w:val="00217D0F"/>
    <w:rsid w:val="002205AD"/>
    <w:rsid w:val="00220916"/>
    <w:rsid w:val="00220A2C"/>
    <w:rsid w:val="00220B26"/>
    <w:rsid w:val="00220B45"/>
    <w:rsid w:val="00220C57"/>
    <w:rsid w:val="00221190"/>
    <w:rsid w:val="0022120F"/>
    <w:rsid w:val="00221281"/>
    <w:rsid w:val="0022165F"/>
    <w:rsid w:val="00221A5E"/>
    <w:rsid w:val="00221A67"/>
    <w:rsid w:val="00221C0A"/>
    <w:rsid w:val="00221DA6"/>
    <w:rsid w:val="00221FCA"/>
    <w:rsid w:val="0022208E"/>
    <w:rsid w:val="002220DB"/>
    <w:rsid w:val="002220F6"/>
    <w:rsid w:val="00222115"/>
    <w:rsid w:val="002222BA"/>
    <w:rsid w:val="002222F9"/>
    <w:rsid w:val="00222360"/>
    <w:rsid w:val="00222727"/>
    <w:rsid w:val="00222972"/>
    <w:rsid w:val="00222D22"/>
    <w:rsid w:val="00222D9E"/>
    <w:rsid w:val="00222DD7"/>
    <w:rsid w:val="0022304E"/>
    <w:rsid w:val="0022349D"/>
    <w:rsid w:val="002236A1"/>
    <w:rsid w:val="00223A94"/>
    <w:rsid w:val="0022434D"/>
    <w:rsid w:val="002243CD"/>
    <w:rsid w:val="002244A2"/>
    <w:rsid w:val="0022471C"/>
    <w:rsid w:val="0022487A"/>
    <w:rsid w:val="00224E3B"/>
    <w:rsid w:val="00225962"/>
    <w:rsid w:val="002261ED"/>
    <w:rsid w:val="00226790"/>
    <w:rsid w:val="00226E72"/>
    <w:rsid w:val="00226F7C"/>
    <w:rsid w:val="002271AC"/>
    <w:rsid w:val="002272A7"/>
    <w:rsid w:val="0022777E"/>
    <w:rsid w:val="00227E9A"/>
    <w:rsid w:val="002303D7"/>
    <w:rsid w:val="00230408"/>
    <w:rsid w:val="0023042D"/>
    <w:rsid w:val="002309F1"/>
    <w:rsid w:val="00230A42"/>
    <w:rsid w:val="00230BFF"/>
    <w:rsid w:val="00230DCC"/>
    <w:rsid w:val="0023100C"/>
    <w:rsid w:val="0023172B"/>
    <w:rsid w:val="00231801"/>
    <w:rsid w:val="00231A67"/>
    <w:rsid w:val="00231CDA"/>
    <w:rsid w:val="00231F9D"/>
    <w:rsid w:val="00232512"/>
    <w:rsid w:val="00232B58"/>
    <w:rsid w:val="00232B6E"/>
    <w:rsid w:val="00232BB5"/>
    <w:rsid w:val="00233010"/>
    <w:rsid w:val="00233385"/>
    <w:rsid w:val="00233619"/>
    <w:rsid w:val="00233938"/>
    <w:rsid w:val="00233B24"/>
    <w:rsid w:val="00233BF8"/>
    <w:rsid w:val="00233CB3"/>
    <w:rsid w:val="00233EF2"/>
    <w:rsid w:val="00234081"/>
    <w:rsid w:val="00234196"/>
    <w:rsid w:val="002341E4"/>
    <w:rsid w:val="00234338"/>
    <w:rsid w:val="00234531"/>
    <w:rsid w:val="002345AD"/>
    <w:rsid w:val="002346C6"/>
    <w:rsid w:val="002349BE"/>
    <w:rsid w:val="00234ABE"/>
    <w:rsid w:val="00234C77"/>
    <w:rsid w:val="00234CCA"/>
    <w:rsid w:val="00234DE7"/>
    <w:rsid w:val="00235197"/>
    <w:rsid w:val="002351A8"/>
    <w:rsid w:val="00235527"/>
    <w:rsid w:val="0023554C"/>
    <w:rsid w:val="00235669"/>
    <w:rsid w:val="00235852"/>
    <w:rsid w:val="00235F45"/>
    <w:rsid w:val="00235F96"/>
    <w:rsid w:val="002361A0"/>
    <w:rsid w:val="0023623E"/>
    <w:rsid w:val="00236411"/>
    <w:rsid w:val="00236476"/>
    <w:rsid w:val="002364D7"/>
    <w:rsid w:val="0023665B"/>
    <w:rsid w:val="0023694F"/>
    <w:rsid w:val="00236A72"/>
    <w:rsid w:val="00236E80"/>
    <w:rsid w:val="00236ED5"/>
    <w:rsid w:val="00236F7B"/>
    <w:rsid w:val="00237033"/>
    <w:rsid w:val="00237304"/>
    <w:rsid w:val="00237637"/>
    <w:rsid w:val="0023769F"/>
    <w:rsid w:val="002376E6"/>
    <w:rsid w:val="00237C18"/>
    <w:rsid w:val="002400B3"/>
    <w:rsid w:val="00240240"/>
    <w:rsid w:val="002403DA"/>
    <w:rsid w:val="00240C9A"/>
    <w:rsid w:val="00240D9C"/>
    <w:rsid w:val="00240F0C"/>
    <w:rsid w:val="0024143B"/>
    <w:rsid w:val="0024155E"/>
    <w:rsid w:val="00241884"/>
    <w:rsid w:val="00242127"/>
    <w:rsid w:val="002426DD"/>
    <w:rsid w:val="00242C54"/>
    <w:rsid w:val="00242E34"/>
    <w:rsid w:val="00243087"/>
    <w:rsid w:val="002434AC"/>
    <w:rsid w:val="002435BE"/>
    <w:rsid w:val="00243641"/>
    <w:rsid w:val="0024389E"/>
    <w:rsid w:val="00243A17"/>
    <w:rsid w:val="00243FCD"/>
    <w:rsid w:val="002445E0"/>
    <w:rsid w:val="002446D5"/>
    <w:rsid w:val="00244ACE"/>
    <w:rsid w:val="00244B72"/>
    <w:rsid w:val="00244CEB"/>
    <w:rsid w:val="00244E17"/>
    <w:rsid w:val="002453A2"/>
    <w:rsid w:val="00245877"/>
    <w:rsid w:val="00245B5C"/>
    <w:rsid w:val="00245CA9"/>
    <w:rsid w:val="00245D05"/>
    <w:rsid w:val="00245DA8"/>
    <w:rsid w:val="00245DAB"/>
    <w:rsid w:val="002460AA"/>
    <w:rsid w:val="0024649F"/>
    <w:rsid w:val="00246540"/>
    <w:rsid w:val="00246566"/>
    <w:rsid w:val="00246610"/>
    <w:rsid w:val="0024662E"/>
    <w:rsid w:val="002466BA"/>
    <w:rsid w:val="00246BCF"/>
    <w:rsid w:val="00246BF3"/>
    <w:rsid w:val="00247007"/>
    <w:rsid w:val="00247162"/>
    <w:rsid w:val="002471ED"/>
    <w:rsid w:val="00247270"/>
    <w:rsid w:val="0024757E"/>
    <w:rsid w:val="00247855"/>
    <w:rsid w:val="0024799C"/>
    <w:rsid w:val="002479B6"/>
    <w:rsid w:val="002500F8"/>
    <w:rsid w:val="00250570"/>
    <w:rsid w:val="002505BB"/>
    <w:rsid w:val="00250B35"/>
    <w:rsid w:val="00250C90"/>
    <w:rsid w:val="00250E38"/>
    <w:rsid w:val="00250EB5"/>
    <w:rsid w:val="00250EE1"/>
    <w:rsid w:val="00250FEE"/>
    <w:rsid w:val="0025107F"/>
    <w:rsid w:val="00251340"/>
    <w:rsid w:val="0025146C"/>
    <w:rsid w:val="00251691"/>
    <w:rsid w:val="00251845"/>
    <w:rsid w:val="00251C4E"/>
    <w:rsid w:val="00251D75"/>
    <w:rsid w:val="00251ECE"/>
    <w:rsid w:val="00252013"/>
    <w:rsid w:val="00252059"/>
    <w:rsid w:val="0025213E"/>
    <w:rsid w:val="00252395"/>
    <w:rsid w:val="00252577"/>
    <w:rsid w:val="00252A4B"/>
    <w:rsid w:val="00252A51"/>
    <w:rsid w:val="00252D10"/>
    <w:rsid w:val="00252D79"/>
    <w:rsid w:val="00252DC6"/>
    <w:rsid w:val="00252E6E"/>
    <w:rsid w:val="00252E9B"/>
    <w:rsid w:val="00252ECA"/>
    <w:rsid w:val="0025320A"/>
    <w:rsid w:val="00253211"/>
    <w:rsid w:val="002535B3"/>
    <w:rsid w:val="00253755"/>
    <w:rsid w:val="002539D7"/>
    <w:rsid w:val="00253B39"/>
    <w:rsid w:val="00253C9C"/>
    <w:rsid w:val="00253CD6"/>
    <w:rsid w:val="00253FF1"/>
    <w:rsid w:val="00254148"/>
    <w:rsid w:val="0025444D"/>
    <w:rsid w:val="002549AF"/>
    <w:rsid w:val="002549DA"/>
    <w:rsid w:val="00254AD2"/>
    <w:rsid w:val="00254D5B"/>
    <w:rsid w:val="002550A8"/>
    <w:rsid w:val="0025556A"/>
    <w:rsid w:val="00255715"/>
    <w:rsid w:val="002557F0"/>
    <w:rsid w:val="00255C20"/>
    <w:rsid w:val="00255CC0"/>
    <w:rsid w:val="00255D7D"/>
    <w:rsid w:val="00256A51"/>
    <w:rsid w:val="00256FCF"/>
    <w:rsid w:val="00257018"/>
    <w:rsid w:val="00257177"/>
    <w:rsid w:val="00257193"/>
    <w:rsid w:val="002571E8"/>
    <w:rsid w:val="002574DE"/>
    <w:rsid w:val="002575BF"/>
    <w:rsid w:val="002575D9"/>
    <w:rsid w:val="002576DD"/>
    <w:rsid w:val="002577D4"/>
    <w:rsid w:val="00257851"/>
    <w:rsid w:val="002578EA"/>
    <w:rsid w:val="00257FB3"/>
    <w:rsid w:val="0026000C"/>
    <w:rsid w:val="00260120"/>
    <w:rsid w:val="00260251"/>
    <w:rsid w:val="00260491"/>
    <w:rsid w:val="002604C4"/>
    <w:rsid w:val="0026062D"/>
    <w:rsid w:val="002606AA"/>
    <w:rsid w:val="00260C31"/>
    <w:rsid w:val="00260C47"/>
    <w:rsid w:val="00260D38"/>
    <w:rsid w:val="00260E1B"/>
    <w:rsid w:val="00260E83"/>
    <w:rsid w:val="00261210"/>
    <w:rsid w:val="0026125E"/>
    <w:rsid w:val="0026130B"/>
    <w:rsid w:val="0026149C"/>
    <w:rsid w:val="0026160E"/>
    <w:rsid w:val="00261714"/>
    <w:rsid w:val="002618BA"/>
    <w:rsid w:val="0026197B"/>
    <w:rsid w:val="00261B50"/>
    <w:rsid w:val="002623D7"/>
    <w:rsid w:val="0026263D"/>
    <w:rsid w:val="002628BD"/>
    <w:rsid w:val="00262A19"/>
    <w:rsid w:val="00262C84"/>
    <w:rsid w:val="00262C97"/>
    <w:rsid w:val="00262E35"/>
    <w:rsid w:val="00262E60"/>
    <w:rsid w:val="00263227"/>
    <w:rsid w:val="00263557"/>
    <w:rsid w:val="002635B3"/>
    <w:rsid w:val="002635C6"/>
    <w:rsid w:val="0026383D"/>
    <w:rsid w:val="00263917"/>
    <w:rsid w:val="00263B19"/>
    <w:rsid w:val="00263B9B"/>
    <w:rsid w:val="00263C6A"/>
    <w:rsid w:val="0026408B"/>
    <w:rsid w:val="00264116"/>
    <w:rsid w:val="0026424C"/>
    <w:rsid w:val="0026448A"/>
    <w:rsid w:val="002645A6"/>
    <w:rsid w:val="0026466C"/>
    <w:rsid w:val="00264779"/>
    <w:rsid w:val="00264860"/>
    <w:rsid w:val="00264C12"/>
    <w:rsid w:val="00264C54"/>
    <w:rsid w:val="0026543E"/>
    <w:rsid w:val="00265583"/>
    <w:rsid w:val="0026577F"/>
    <w:rsid w:val="00265845"/>
    <w:rsid w:val="00265DB6"/>
    <w:rsid w:val="00266063"/>
    <w:rsid w:val="00266205"/>
    <w:rsid w:val="002665E3"/>
    <w:rsid w:val="0026689B"/>
    <w:rsid w:val="00266904"/>
    <w:rsid w:val="002669A5"/>
    <w:rsid w:val="002669AD"/>
    <w:rsid w:val="00266CAF"/>
    <w:rsid w:val="00266CC7"/>
    <w:rsid w:val="00267757"/>
    <w:rsid w:val="002677F1"/>
    <w:rsid w:val="0026794D"/>
    <w:rsid w:val="002679E3"/>
    <w:rsid w:val="00267BF1"/>
    <w:rsid w:val="00270017"/>
    <w:rsid w:val="00270383"/>
    <w:rsid w:val="0027043D"/>
    <w:rsid w:val="0027050E"/>
    <w:rsid w:val="00270579"/>
    <w:rsid w:val="0027068F"/>
    <w:rsid w:val="002709B5"/>
    <w:rsid w:val="0027108B"/>
    <w:rsid w:val="002710C6"/>
    <w:rsid w:val="002712CE"/>
    <w:rsid w:val="00271640"/>
    <w:rsid w:val="002716F8"/>
    <w:rsid w:val="00271883"/>
    <w:rsid w:val="002718EE"/>
    <w:rsid w:val="002719BF"/>
    <w:rsid w:val="00271D58"/>
    <w:rsid w:val="00271D65"/>
    <w:rsid w:val="00271ECD"/>
    <w:rsid w:val="00271EDA"/>
    <w:rsid w:val="0027202F"/>
    <w:rsid w:val="002721D5"/>
    <w:rsid w:val="002721EE"/>
    <w:rsid w:val="002729E1"/>
    <w:rsid w:val="00272A9B"/>
    <w:rsid w:val="00272A9F"/>
    <w:rsid w:val="00272B5A"/>
    <w:rsid w:val="00272C3E"/>
    <w:rsid w:val="00272C55"/>
    <w:rsid w:val="00272D9C"/>
    <w:rsid w:val="00272EC5"/>
    <w:rsid w:val="00272EE5"/>
    <w:rsid w:val="00272F74"/>
    <w:rsid w:val="00272F88"/>
    <w:rsid w:val="00273096"/>
    <w:rsid w:val="002730E9"/>
    <w:rsid w:val="00273129"/>
    <w:rsid w:val="002735D2"/>
    <w:rsid w:val="00273713"/>
    <w:rsid w:val="00273749"/>
    <w:rsid w:val="00273807"/>
    <w:rsid w:val="0027390B"/>
    <w:rsid w:val="00273C94"/>
    <w:rsid w:val="00273F31"/>
    <w:rsid w:val="00274328"/>
    <w:rsid w:val="002746A0"/>
    <w:rsid w:val="002749E6"/>
    <w:rsid w:val="00274A5B"/>
    <w:rsid w:val="00274A6E"/>
    <w:rsid w:val="002755A6"/>
    <w:rsid w:val="002757A1"/>
    <w:rsid w:val="00275E89"/>
    <w:rsid w:val="0027600A"/>
    <w:rsid w:val="00276266"/>
    <w:rsid w:val="002763E7"/>
    <w:rsid w:val="002769F5"/>
    <w:rsid w:val="00276CC2"/>
    <w:rsid w:val="00276E60"/>
    <w:rsid w:val="00276FDA"/>
    <w:rsid w:val="002770A2"/>
    <w:rsid w:val="00277484"/>
    <w:rsid w:val="00277560"/>
    <w:rsid w:val="002775B6"/>
    <w:rsid w:val="00277999"/>
    <w:rsid w:val="00277BA6"/>
    <w:rsid w:val="00277D61"/>
    <w:rsid w:val="00277D8A"/>
    <w:rsid w:val="00277DB8"/>
    <w:rsid w:val="00277E11"/>
    <w:rsid w:val="0028018E"/>
    <w:rsid w:val="00280193"/>
    <w:rsid w:val="00280410"/>
    <w:rsid w:val="002804CD"/>
    <w:rsid w:val="002804DB"/>
    <w:rsid w:val="002804EC"/>
    <w:rsid w:val="00280633"/>
    <w:rsid w:val="002807AC"/>
    <w:rsid w:val="002807AE"/>
    <w:rsid w:val="00280B1F"/>
    <w:rsid w:val="00281127"/>
    <w:rsid w:val="002813F0"/>
    <w:rsid w:val="00281437"/>
    <w:rsid w:val="0028198E"/>
    <w:rsid w:val="00282259"/>
    <w:rsid w:val="002822E0"/>
    <w:rsid w:val="00282312"/>
    <w:rsid w:val="002827DA"/>
    <w:rsid w:val="002829D1"/>
    <w:rsid w:val="00282C6F"/>
    <w:rsid w:val="00282F21"/>
    <w:rsid w:val="00282F92"/>
    <w:rsid w:val="002830FC"/>
    <w:rsid w:val="00283457"/>
    <w:rsid w:val="00283508"/>
    <w:rsid w:val="0028362D"/>
    <w:rsid w:val="00283949"/>
    <w:rsid w:val="00284094"/>
    <w:rsid w:val="0028417F"/>
    <w:rsid w:val="0028462E"/>
    <w:rsid w:val="00284AF0"/>
    <w:rsid w:val="00284B7A"/>
    <w:rsid w:val="00284D31"/>
    <w:rsid w:val="00284D5E"/>
    <w:rsid w:val="00284D93"/>
    <w:rsid w:val="0028503A"/>
    <w:rsid w:val="00285118"/>
    <w:rsid w:val="00285266"/>
    <w:rsid w:val="0028532D"/>
    <w:rsid w:val="0028558F"/>
    <w:rsid w:val="00285687"/>
    <w:rsid w:val="00285E89"/>
    <w:rsid w:val="00285F66"/>
    <w:rsid w:val="0028613D"/>
    <w:rsid w:val="00286163"/>
    <w:rsid w:val="0028669B"/>
    <w:rsid w:val="002866C2"/>
    <w:rsid w:val="0028686D"/>
    <w:rsid w:val="00286C3C"/>
    <w:rsid w:val="0028707F"/>
    <w:rsid w:val="0029003A"/>
    <w:rsid w:val="002907AC"/>
    <w:rsid w:val="00290924"/>
    <w:rsid w:val="00290BA5"/>
    <w:rsid w:val="00291157"/>
    <w:rsid w:val="002914BD"/>
    <w:rsid w:val="002915A6"/>
    <w:rsid w:val="00291804"/>
    <w:rsid w:val="00291A76"/>
    <w:rsid w:val="00291DAE"/>
    <w:rsid w:val="00291FC8"/>
    <w:rsid w:val="002923AB"/>
    <w:rsid w:val="00292879"/>
    <w:rsid w:val="00292948"/>
    <w:rsid w:val="00292F9A"/>
    <w:rsid w:val="002931AE"/>
    <w:rsid w:val="002931F6"/>
    <w:rsid w:val="0029336B"/>
    <w:rsid w:val="0029376E"/>
    <w:rsid w:val="00293994"/>
    <w:rsid w:val="002939CB"/>
    <w:rsid w:val="002939DC"/>
    <w:rsid w:val="00293AB7"/>
    <w:rsid w:val="002942E0"/>
    <w:rsid w:val="002943A1"/>
    <w:rsid w:val="00294416"/>
    <w:rsid w:val="00294806"/>
    <w:rsid w:val="00294842"/>
    <w:rsid w:val="00294939"/>
    <w:rsid w:val="00294FB7"/>
    <w:rsid w:val="00295216"/>
    <w:rsid w:val="00295537"/>
    <w:rsid w:val="00295A8D"/>
    <w:rsid w:val="00295F50"/>
    <w:rsid w:val="00295FF0"/>
    <w:rsid w:val="00296A57"/>
    <w:rsid w:val="00296C2C"/>
    <w:rsid w:val="00296C72"/>
    <w:rsid w:val="002974DD"/>
    <w:rsid w:val="0029786B"/>
    <w:rsid w:val="0029797C"/>
    <w:rsid w:val="002979A3"/>
    <w:rsid w:val="00297A93"/>
    <w:rsid w:val="00297D53"/>
    <w:rsid w:val="00297F51"/>
    <w:rsid w:val="002A058A"/>
    <w:rsid w:val="002A09B2"/>
    <w:rsid w:val="002A0F2A"/>
    <w:rsid w:val="002A165B"/>
    <w:rsid w:val="002A1754"/>
    <w:rsid w:val="002A181E"/>
    <w:rsid w:val="002A18D7"/>
    <w:rsid w:val="002A19F9"/>
    <w:rsid w:val="002A1A52"/>
    <w:rsid w:val="002A1B2C"/>
    <w:rsid w:val="002A1C6F"/>
    <w:rsid w:val="002A1C98"/>
    <w:rsid w:val="002A1EAB"/>
    <w:rsid w:val="002A1F0C"/>
    <w:rsid w:val="002A1F81"/>
    <w:rsid w:val="002A1F87"/>
    <w:rsid w:val="002A2065"/>
    <w:rsid w:val="002A228F"/>
    <w:rsid w:val="002A23F0"/>
    <w:rsid w:val="002A27EC"/>
    <w:rsid w:val="002A2856"/>
    <w:rsid w:val="002A2A7D"/>
    <w:rsid w:val="002A2AFA"/>
    <w:rsid w:val="002A2C43"/>
    <w:rsid w:val="002A2C7E"/>
    <w:rsid w:val="002A30FC"/>
    <w:rsid w:val="002A31FB"/>
    <w:rsid w:val="002A386A"/>
    <w:rsid w:val="002A3898"/>
    <w:rsid w:val="002A3C4F"/>
    <w:rsid w:val="002A3D61"/>
    <w:rsid w:val="002A3F66"/>
    <w:rsid w:val="002A4366"/>
    <w:rsid w:val="002A4BDD"/>
    <w:rsid w:val="002A4C67"/>
    <w:rsid w:val="002A4D6D"/>
    <w:rsid w:val="002A4DB8"/>
    <w:rsid w:val="002A5298"/>
    <w:rsid w:val="002A5329"/>
    <w:rsid w:val="002A55DD"/>
    <w:rsid w:val="002A58D8"/>
    <w:rsid w:val="002A58FC"/>
    <w:rsid w:val="002A5972"/>
    <w:rsid w:val="002A5A2D"/>
    <w:rsid w:val="002A5A5F"/>
    <w:rsid w:val="002A615F"/>
    <w:rsid w:val="002A6265"/>
    <w:rsid w:val="002A6488"/>
    <w:rsid w:val="002A677C"/>
    <w:rsid w:val="002A6A40"/>
    <w:rsid w:val="002A70E2"/>
    <w:rsid w:val="002A70F8"/>
    <w:rsid w:val="002A721B"/>
    <w:rsid w:val="002A7246"/>
    <w:rsid w:val="002A72BA"/>
    <w:rsid w:val="002A755F"/>
    <w:rsid w:val="002A7811"/>
    <w:rsid w:val="002A7BEA"/>
    <w:rsid w:val="002B0708"/>
    <w:rsid w:val="002B0D70"/>
    <w:rsid w:val="002B0E04"/>
    <w:rsid w:val="002B0EF7"/>
    <w:rsid w:val="002B0FAC"/>
    <w:rsid w:val="002B10A3"/>
    <w:rsid w:val="002B10DC"/>
    <w:rsid w:val="002B1448"/>
    <w:rsid w:val="002B1472"/>
    <w:rsid w:val="002B17EB"/>
    <w:rsid w:val="002B1A54"/>
    <w:rsid w:val="002B1AD9"/>
    <w:rsid w:val="002B1AED"/>
    <w:rsid w:val="002B1C1F"/>
    <w:rsid w:val="002B1C3B"/>
    <w:rsid w:val="002B1D12"/>
    <w:rsid w:val="002B1E2B"/>
    <w:rsid w:val="002B20D1"/>
    <w:rsid w:val="002B2147"/>
    <w:rsid w:val="002B2394"/>
    <w:rsid w:val="002B24B4"/>
    <w:rsid w:val="002B261C"/>
    <w:rsid w:val="002B2A21"/>
    <w:rsid w:val="002B2A30"/>
    <w:rsid w:val="002B2B78"/>
    <w:rsid w:val="002B2D89"/>
    <w:rsid w:val="002B300D"/>
    <w:rsid w:val="002B31A5"/>
    <w:rsid w:val="002B3484"/>
    <w:rsid w:val="002B3614"/>
    <w:rsid w:val="002B3904"/>
    <w:rsid w:val="002B3CFA"/>
    <w:rsid w:val="002B3E5D"/>
    <w:rsid w:val="002B4633"/>
    <w:rsid w:val="002B4669"/>
    <w:rsid w:val="002B4B50"/>
    <w:rsid w:val="002B4DFF"/>
    <w:rsid w:val="002B4E3C"/>
    <w:rsid w:val="002B4FFD"/>
    <w:rsid w:val="002B5242"/>
    <w:rsid w:val="002B5424"/>
    <w:rsid w:val="002B556B"/>
    <w:rsid w:val="002B567A"/>
    <w:rsid w:val="002B57BF"/>
    <w:rsid w:val="002B5917"/>
    <w:rsid w:val="002B5A95"/>
    <w:rsid w:val="002B6231"/>
    <w:rsid w:val="002B6536"/>
    <w:rsid w:val="002B676B"/>
    <w:rsid w:val="002B6806"/>
    <w:rsid w:val="002B6947"/>
    <w:rsid w:val="002B6C23"/>
    <w:rsid w:val="002B6D22"/>
    <w:rsid w:val="002B6DE6"/>
    <w:rsid w:val="002B6F36"/>
    <w:rsid w:val="002B7404"/>
    <w:rsid w:val="002B753C"/>
    <w:rsid w:val="002B7839"/>
    <w:rsid w:val="002B7A84"/>
    <w:rsid w:val="002C01BE"/>
    <w:rsid w:val="002C04BB"/>
    <w:rsid w:val="002C04D7"/>
    <w:rsid w:val="002C0546"/>
    <w:rsid w:val="002C0E63"/>
    <w:rsid w:val="002C1476"/>
    <w:rsid w:val="002C1675"/>
    <w:rsid w:val="002C1846"/>
    <w:rsid w:val="002C1945"/>
    <w:rsid w:val="002C1A20"/>
    <w:rsid w:val="002C1A23"/>
    <w:rsid w:val="002C1A5D"/>
    <w:rsid w:val="002C1CD6"/>
    <w:rsid w:val="002C1D74"/>
    <w:rsid w:val="002C1D92"/>
    <w:rsid w:val="002C1E08"/>
    <w:rsid w:val="002C1E23"/>
    <w:rsid w:val="002C232A"/>
    <w:rsid w:val="002C2381"/>
    <w:rsid w:val="002C26B4"/>
    <w:rsid w:val="002C3047"/>
    <w:rsid w:val="002C3061"/>
    <w:rsid w:val="002C3160"/>
    <w:rsid w:val="002C316D"/>
    <w:rsid w:val="002C32FD"/>
    <w:rsid w:val="002C35B5"/>
    <w:rsid w:val="002C3C4F"/>
    <w:rsid w:val="002C3D62"/>
    <w:rsid w:val="002C3DAD"/>
    <w:rsid w:val="002C3E4E"/>
    <w:rsid w:val="002C4414"/>
    <w:rsid w:val="002C446E"/>
    <w:rsid w:val="002C4902"/>
    <w:rsid w:val="002C4A8F"/>
    <w:rsid w:val="002C4AEE"/>
    <w:rsid w:val="002C4FF2"/>
    <w:rsid w:val="002C5378"/>
    <w:rsid w:val="002C574F"/>
    <w:rsid w:val="002C5930"/>
    <w:rsid w:val="002C5C0A"/>
    <w:rsid w:val="002C5C26"/>
    <w:rsid w:val="002C6237"/>
    <w:rsid w:val="002C62A4"/>
    <w:rsid w:val="002C62BD"/>
    <w:rsid w:val="002C67C7"/>
    <w:rsid w:val="002C681E"/>
    <w:rsid w:val="002C685A"/>
    <w:rsid w:val="002C6BBA"/>
    <w:rsid w:val="002C6DEA"/>
    <w:rsid w:val="002C7038"/>
    <w:rsid w:val="002C70A4"/>
    <w:rsid w:val="002C721F"/>
    <w:rsid w:val="002C74E2"/>
    <w:rsid w:val="002C78FE"/>
    <w:rsid w:val="002C79ED"/>
    <w:rsid w:val="002C7D2D"/>
    <w:rsid w:val="002D00BA"/>
    <w:rsid w:val="002D0153"/>
    <w:rsid w:val="002D0865"/>
    <w:rsid w:val="002D0B9C"/>
    <w:rsid w:val="002D0D9E"/>
    <w:rsid w:val="002D1436"/>
    <w:rsid w:val="002D16A8"/>
    <w:rsid w:val="002D1AF5"/>
    <w:rsid w:val="002D1D5E"/>
    <w:rsid w:val="002D1F01"/>
    <w:rsid w:val="002D2215"/>
    <w:rsid w:val="002D2332"/>
    <w:rsid w:val="002D277F"/>
    <w:rsid w:val="002D2C35"/>
    <w:rsid w:val="002D34B8"/>
    <w:rsid w:val="002D3522"/>
    <w:rsid w:val="002D4006"/>
    <w:rsid w:val="002D40ED"/>
    <w:rsid w:val="002D4257"/>
    <w:rsid w:val="002D4306"/>
    <w:rsid w:val="002D44F3"/>
    <w:rsid w:val="002D48CB"/>
    <w:rsid w:val="002D498A"/>
    <w:rsid w:val="002D4B0D"/>
    <w:rsid w:val="002D4B67"/>
    <w:rsid w:val="002D4B83"/>
    <w:rsid w:val="002D4B92"/>
    <w:rsid w:val="002D4BC4"/>
    <w:rsid w:val="002D4FCF"/>
    <w:rsid w:val="002D50DA"/>
    <w:rsid w:val="002D50F3"/>
    <w:rsid w:val="002D5227"/>
    <w:rsid w:val="002D5290"/>
    <w:rsid w:val="002D546B"/>
    <w:rsid w:val="002D57C6"/>
    <w:rsid w:val="002D5887"/>
    <w:rsid w:val="002D5BA8"/>
    <w:rsid w:val="002D5BD7"/>
    <w:rsid w:val="002D6064"/>
    <w:rsid w:val="002D62F4"/>
    <w:rsid w:val="002D6305"/>
    <w:rsid w:val="002D631E"/>
    <w:rsid w:val="002D6326"/>
    <w:rsid w:val="002D661A"/>
    <w:rsid w:val="002D6C6E"/>
    <w:rsid w:val="002D7348"/>
    <w:rsid w:val="002D74FB"/>
    <w:rsid w:val="002D7728"/>
    <w:rsid w:val="002D77EA"/>
    <w:rsid w:val="002D79FF"/>
    <w:rsid w:val="002D7A3C"/>
    <w:rsid w:val="002D7A5D"/>
    <w:rsid w:val="002D7D39"/>
    <w:rsid w:val="002E0258"/>
    <w:rsid w:val="002E0428"/>
    <w:rsid w:val="002E06AC"/>
    <w:rsid w:val="002E07E7"/>
    <w:rsid w:val="002E0B1E"/>
    <w:rsid w:val="002E0EB8"/>
    <w:rsid w:val="002E0F60"/>
    <w:rsid w:val="002E1039"/>
    <w:rsid w:val="002E1049"/>
    <w:rsid w:val="002E1431"/>
    <w:rsid w:val="002E1671"/>
    <w:rsid w:val="002E16B1"/>
    <w:rsid w:val="002E1815"/>
    <w:rsid w:val="002E185D"/>
    <w:rsid w:val="002E1A66"/>
    <w:rsid w:val="002E1B8F"/>
    <w:rsid w:val="002E1CB3"/>
    <w:rsid w:val="002E1DB2"/>
    <w:rsid w:val="002E2074"/>
    <w:rsid w:val="002E207F"/>
    <w:rsid w:val="002E216B"/>
    <w:rsid w:val="002E21B4"/>
    <w:rsid w:val="002E2833"/>
    <w:rsid w:val="002E2B0D"/>
    <w:rsid w:val="002E2BDF"/>
    <w:rsid w:val="002E2D4F"/>
    <w:rsid w:val="002E2F45"/>
    <w:rsid w:val="002E3126"/>
    <w:rsid w:val="002E3136"/>
    <w:rsid w:val="002E3180"/>
    <w:rsid w:val="002E3E21"/>
    <w:rsid w:val="002E3E24"/>
    <w:rsid w:val="002E3EA4"/>
    <w:rsid w:val="002E3EE7"/>
    <w:rsid w:val="002E3EF0"/>
    <w:rsid w:val="002E4016"/>
    <w:rsid w:val="002E42B9"/>
    <w:rsid w:val="002E42BE"/>
    <w:rsid w:val="002E44D9"/>
    <w:rsid w:val="002E4689"/>
    <w:rsid w:val="002E46D0"/>
    <w:rsid w:val="002E4872"/>
    <w:rsid w:val="002E48AE"/>
    <w:rsid w:val="002E4DD1"/>
    <w:rsid w:val="002E4E73"/>
    <w:rsid w:val="002E50EC"/>
    <w:rsid w:val="002E5171"/>
    <w:rsid w:val="002E51D5"/>
    <w:rsid w:val="002E577D"/>
    <w:rsid w:val="002E5809"/>
    <w:rsid w:val="002E5A8A"/>
    <w:rsid w:val="002E5E49"/>
    <w:rsid w:val="002E61AE"/>
    <w:rsid w:val="002E6518"/>
    <w:rsid w:val="002E65F7"/>
    <w:rsid w:val="002E66A9"/>
    <w:rsid w:val="002E66C7"/>
    <w:rsid w:val="002E68E0"/>
    <w:rsid w:val="002E72BF"/>
    <w:rsid w:val="002E7417"/>
    <w:rsid w:val="002E75F1"/>
    <w:rsid w:val="002E7B7D"/>
    <w:rsid w:val="002E7E69"/>
    <w:rsid w:val="002F00E0"/>
    <w:rsid w:val="002F01C7"/>
    <w:rsid w:val="002F04E9"/>
    <w:rsid w:val="002F05F9"/>
    <w:rsid w:val="002F0B15"/>
    <w:rsid w:val="002F0BF3"/>
    <w:rsid w:val="002F0F0B"/>
    <w:rsid w:val="002F0FC7"/>
    <w:rsid w:val="002F143F"/>
    <w:rsid w:val="002F154F"/>
    <w:rsid w:val="002F17A6"/>
    <w:rsid w:val="002F1832"/>
    <w:rsid w:val="002F1A64"/>
    <w:rsid w:val="002F1D59"/>
    <w:rsid w:val="002F1FC7"/>
    <w:rsid w:val="002F214C"/>
    <w:rsid w:val="002F2394"/>
    <w:rsid w:val="002F244F"/>
    <w:rsid w:val="002F2463"/>
    <w:rsid w:val="002F27AC"/>
    <w:rsid w:val="002F299C"/>
    <w:rsid w:val="002F31F7"/>
    <w:rsid w:val="002F3567"/>
    <w:rsid w:val="002F35A6"/>
    <w:rsid w:val="002F366C"/>
    <w:rsid w:val="002F3776"/>
    <w:rsid w:val="002F3AFF"/>
    <w:rsid w:val="002F3C9D"/>
    <w:rsid w:val="002F4321"/>
    <w:rsid w:val="002F451B"/>
    <w:rsid w:val="002F4630"/>
    <w:rsid w:val="002F47E5"/>
    <w:rsid w:val="002F4A47"/>
    <w:rsid w:val="002F4CEF"/>
    <w:rsid w:val="002F4FCB"/>
    <w:rsid w:val="002F5368"/>
    <w:rsid w:val="002F5436"/>
    <w:rsid w:val="002F55B1"/>
    <w:rsid w:val="002F565E"/>
    <w:rsid w:val="002F589B"/>
    <w:rsid w:val="002F5AA0"/>
    <w:rsid w:val="002F5BED"/>
    <w:rsid w:val="002F5CDE"/>
    <w:rsid w:val="002F5E3A"/>
    <w:rsid w:val="002F6401"/>
    <w:rsid w:val="002F6AE1"/>
    <w:rsid w:val="002F6B47"/>
    <w:rsid w:val="002F6C23"/>
    <w:rsid w:val="002F7280"/>
    <w:rsid w:val="002F7697"/>
    <w:rsid w:val="002F77EE"/>
    <w:rsid w:val="002F782C"/>
    <w:rsid w:val="002F7ADF"/>
    <w:rsid w:val="002F7BD0"/>
    <w:rsid w:val="002F7D02"/>
    <w:rsid w:val="002F7D35"/>
    <w:rsid w:val="002F7D44"/>
    <w:rsid w:val="002F7FD4"/>
    <w:rsid w:val="0030012A"/>
    <w:rsid w:val="00300236"/>
    <w:rsid w:val="00300733"/>
    <w:rsid w:val="00300AFF"/>
    <w:rsid w:val="00301135"/>
    <w:rsid w:val="00301203"/>
    <w:rsid w:val="0030145D"/>
    <w:rsid w:val="00301733"/>
    <w:rsid w:val="00301902"/>
    <w:rsid w:val="003019FD"/>
    <w:rsid w:val="00301BE6"/>
    <w:rsid w:val="00301F5B"/>
    <w:rsid w:val="0030209B"/>
    <w:rsid w:val="00302120"/>
    <w:rsid w:val="00302387"/>
    <w:rsid w:val="003026B8"/>
    <w:rsid w:val="00302783"/>
    <w:rsid w:val="003029E1"/>
    <w:rsid w:val="00302A0C"/>
    <w:rsid w:val="00302C8C"/>
    <w:rsid w:val="00302CDF"/>
    <w:rsid w:val="00302F95"/>
    <w:rsid w:val="00303009"/>
    <w:rsid w:val="0030310C"/>
    <w:rsid w:val="0030370A"/>
    <w:rsid w:val="00303A3F"/>
    <w:rsid w:val="00303B29"/>
    <w:rsid w:val="00303EEF"/>
    <w:rsid w:val="00303F36"/>
    <w:rsid w:val="003046A6"/>
    <w:rsid w:val="003047B5"/>
    <w:rsid w:val="003047BC"/>
    <w:rsid w:val="003048A4"/>
    <w:rsid w:val="00304905"/>
    <w:rsid w:val="00304AE2"/>
    <w:rsid w:val="00304B0A"/>
    <w:rsid w:val="00304CA0"/>
    <w:rsid w:val="00304E44"/>
    <w:rsid w:val="00304EBE"/>
    <w:rsid w:val="00304FDC"/>
    <w:rsid w:val="003051B3"/>
    <w:rsid w:val="003051DC"/>
    <w:rsid w:val="00305575"/>
    <w:rsid w:val="0030560D"/>
    <w:rsid w:val="0030598A"/>
    <w:rsid w:val="00305BF9"/>
    <w:rsid w:val="00306BAA"/>
    <w:rsid w:val="00306BF5"/>
    <w:rsid w:val="00306D99"/>
    <w:rsid w:val="00306E42"/>
    <w:rsid w:val="0030707F"/>
    <w:rsid w:val="003075F8"/>
    <w:rsid w:val="0030764F"/>
    <w:rsid w:val="0030778E"/>
    <w:rsid w:val="00307993"/>
    <w:rsid w:val="00307A16"/>
    <w:rsid w:val="00307C3C"/>
    <w:rsid w:val="00310143"/>
    <w:rsid w:val="003107CF"/>
    <w:rsid w:val="00310814"/>
    <w:rsid w:val="00310A53"/>
    <w:rsid w:val="00310BF0"/>
    <w:rsid w:val="00310D68"/>
    <w:rsid w:val="00310F34"/>
    <w:rsid w:val="00310F3C"/>
    <w:rsid w:val="003110EE"/>
    <w:rsid w:val="0031117B"/>
    <w:rsid w:val="003111EA"/>
    <w:rsid w:val="00311505"/>
    <w:rsid w:val="0031159B"/>
    <w:rsid w:val="003116FB"/>
    <w:rsid w:val="0031184E"/>
    <w:rsid w:val="00312041"/>
    <w:rsid w:val="00312195"/>
    <w:rsid w:val="003127FA"/>
    <w:rsid w:val="00312B00"/>
    <w:rsid w:val="00312BAF"/>
    <w:rsid w:val="00312D53"/>
    <w:rsid w:val="00313064"/>
    <w:rsid w:val="00313131"/>
    <w:rsid w:val="0031314A"/>
    <w:rsid w:val="00313DE8"/>
    <w:rsid w:val="003141E0"/>
    <w:rsid w:val="0031459A"/>
    <w:rsid w:val="00314966"/>
    <w:rsid w:val="003149DD"/>
    <w:rsid w:val="00314A6D"/>
    <w:rsid w:val="003150FC"/>
    <w:rsid w:val="003153C7"/>
    <w:rsid w:val="00315677"/>
    <w:rsid w:val="00315711"/>
    <w:rsid w:val="003159C9"/>
    <w:rsid w:val="00315A82"/>
    <w:rsid w:val="00315CBE"/>
    <w:rsid w:val="00315DAD"/>
    <w:rsid w:val="00315DC8"/>
    <w:rsid w:val="00315FA8"/>
    <w:rsid w:val="00316539"/>
    <w:rsid w:val="0031674F"/>
    <w:rsid w:val="00316A11"/>
    <w:rsid w:val="00316ACE"/>
    <w:rsid w:val="00316C86"/>
    <w:rsid w:val="0031718B"/>
    <w:rsid w:val="003173FC"/>
    <w:rsid w:val="0031745F"/>
    <w:rsid w:val="003174F9"/>
    <w:rsid w:val="003175B7"/>
    <w:rsid w:val="0031788E"/>
    <w:rsid w:val="00317909"/>
    <w:rsid w:val="00317937"/>
    <w:rsid w:val="00317BD5"/>
    <w:rsid w:val="00317CA3"/>
    <w:rsid w:val="00320229"/>
    <w:rsid w:val="00320C3B"/>
    <w:rsid w:val="00320F20"/>
    <w:rsid w:val="00321050"/>
    <w:rsid w:val="003213D6"/>
    <w:rsid w:val="003215B8"/>
    <w:rsid w:val="00321661"/>
    <w:rsid w:val="00321A04"/>
    <w:rsid w:val="00321ABB"/>
    <w:rsid w:val="00321B4B"/>
    <w:rsid w:val="00321B68"/>
    <w:rsid w:val="00321C89"/>
    <w:rsid w:val="003223E9"/>
    <w:rsid w:val="00322525"/>
    <w:rsid w:val="003227B2"/>
    <w:rsid w:val="00322DCB"/>
    <w:rsid w:val="00322FA3"/>
    <w:rsid w:val="00322FE7"/>
    <w:rsid w:val="00323003"/>
    <w:rsid w:val="0032321A"/>
    <w:rsid w:val="00323370"/>
    <w:rsid w:val="00323390"/>
    <w:rsid w:val="00323869"/>
    <w:rsid w:val="0032389F"/>
    <w:rsid w:val="003238AE"/>
    <w:rsid w:val="00323ADA"/>
    <w:rsid w:val="00323BBA"/>
    <w:rsid w:val="00323D50"/>
    <w:rsid w:val="00323FC1"/>
    <w:rsid w:val="003240E9"/>
    <w:rsid w:val="0032418D"/>
    <w:rsid w:val="003241FF"/>
    <w:rsid w:val="0032440D"/>
    <w:rsid w:val="00324870"/>
    <w:rsid w:val="00324B20"/>
    <w:rsid w:val="00324B43"/>
    <w:rsid w:val="00324C52"/>
    <w:rsid w:val="00324F63"/>
    <w:rsid w:val="00324FAC"/>
    <w:rsid w:val="00325297"/>
    <w:rsid w:val="003252A0"/>
    <w:rsid w:val="003253BA"/>
    <w:rsid w:val="0032548B"/>
    <w:rsid w:val="00325589"/>
    <w:rsid w:val="003259A1"/>
    <w:rsid w:val="00325A6D"/>
    <w:rsid w:val="00325BC9"/>
    <w:rsid w:val="00325C45"/>
    <w:rsid w:val="00325F33"/>
    <w:rsid w:val="00326096"/>
    <w:rsid w:val="003264A4"/>
    <w:rsid w:val="003267C1"/>
    <w:rsid w:val="003269A4"/>
    <w:rsid w:val="003269A7"/>
    <w:rsid w:val="00326C22"/>
    <w:rsid w:val="00327016"/>
    <w:rsid w:val="003274D0"/>
    <w:rsid w:val="00327849"/>
    <w:rsid w:val="00327A02"/>
    <w:rsid w:val="00327BB6"/>
    <w:rsid w:val="00327E36"/>
    <w:rsid w:val="00327E3A"/>
    <w:rsid w:val="00327ECD"/>
    <w:rsid w:val="003301C1"/>
    <w:rsid w:val="003302DD"/>
    <w:rsid w:val="003302E2"/>
    <w:rsid w:val="003303D6"/>
    <w:rsid w:val="003308F5"/>
    <w:rsid w:val="00330941"/>
    <w:rsid w:val="00330BB8"/>
    <w:rsid w:val="00330D51"/>
    <w:rsid w:val="00330E08"/>
    <w:rsid w:val="00331105"/>
    <w:rsid w:val="003311ED"/>
    <w:rsid w:val="00331257"/>
    <w:rsid w:val="003312BC"/>
    <w:rsid w:val="003312E6"/>
    <w:rsid w:val="0033161C"/>
    <w:rsid w:val="0033182B"/>
    <w:rsid w:val="00331F4D"/>
    <w:rsid w:val="00331FE0"/>
    <w:rsid w:val="00332151"/>
    <w:rsid w:val="0033230E"/>
    <w:rsid w:val="0033247B"/>
    <w:rsid w:val="00332602"/>
    <w:rsid w:val="00332CE1"/>
    <w:rsid w:val="003330E5"/>
    <w:rsid w:val="00333109"/>
    <w:rsid w:val="00333171"/>
    <w:rsid w:val="003331AF"/>
    <w:rsid w:val="0033377F"/>
    <w:rsid w:val="00333C8E"/>
    <w:rsid w:val="00333C96"/>
    <w:rsid w:val="00333D02"/>
    <w:rsid w:val="00333D2A"/>
    <w:rsid w:val="00334323"/>
    <w:rsid w:val="00334386"/>
    <w:rsid w:val="003344C5"/>
    <w:rsid w:val="003344F8"/>
    <w:rsid w:val="00334635"/>
    <w:rsid w:val="0033469D"/>
    <w:rsid w:val="00334AE1"/>
    <w:rsid w:val="00334B7E"/>
    <w:rsid w:val="00334BB2"/>
    <w:rsid w:val="00334E65"/>
    <w:rsid w:val="00334EAC"/>
    <w:rsid w:val="003351BF"/>
    <w:rsid w:val="003357E7"/>
    <w:rsid w:val="0033589F"/>
    <w:rsid w:val="00335A4F"/>
    <w:rsid w:val="00335B41"/>
    <w:rsid w:val="00335B45"/>
    <w:rsid w:val="00335C8B"/>
    <w:rsid w:val="00335E68"/>
    <w:rsid w:val="003360E4"/>
    <w:rsid w:val="00336199"/>
    <w:rsid w:val="003361D4"/>
    <w:rsid w:val="00336E4E"/>
    <w:rsid w:val="00337060"/>
    <w:rsid w:val="00337083"/>
    <w:rsid w:val="0033710E"/>
    <w:rsid w:val="00337170"/>
    <w:rsid w:val="0033772D"/>
    <w:rsid w:val="003378FE"/>
    <w:rsid w:val="00337B72"/>
    <w:rsid w:val="00337D07"/>
    <w:rsid w:val="00337E3E"/>
    <w:rsid w:val="00337E84"/>
    <w:rsid w:val="00340080"/>
    <w:rsid w:val="003403C7"/>
    <w:rsid w:val="00340853"/>
    <w:rsid w:val="00340C1F"/>
    <w:rsid w:val="00340C88"/>
    <w:rsid w:val="00341128"/>
    <w:rsid w:val="0034127A"/>
    <w:rsid w:val="00341409"/>
    <w:rsid w:val="003415B4"/>
    <w:rsid w:val="00341744"/>
    <w:rsid w:val="003418AF"/>
    <w:rsid w:val="003419BE"/>
    <w:rsid w:val="00341BEE"/>
    <w:rsid w:val="00341F9E"/>
    <w:rsid w:val="00342050"/>
    <w:rsid w:val="00342561"/>
    <w:rsid w:val="00342696"/>
    <w:rsid w:val="003428FD"/>
    <w:rsid w:val="00342BD0"/>
    <w:rsid w:val="00342D1A"/>
    <w:rsid w:val="00343052"/>
    <w:rsid w:val="00343110"/>
    <w:rsid w:val="0034328D"/>
    <w:rsid w:val="003433CA"/>
    <w:rsid w:val="00343456"/>
    <w:rsid w:val="00343600"/>
    <w:rsid w:val="0034382E"/>
    <w:rsid w:val="0034387F"/>
    <w:rsid w:val="003438B5"/>
    <w:rsid w:val="003438F5"/>
    <w:rsid w:val="00343E56"/>
    <w:rsid w:val="00344392"/>
    <w:rsid w:val="003444E0"/>
    <w:rsid w:val="003446F0"/>
    <w:rsid w:val="003453B4"/>
    <w:rsid w:val="00345574"/>
    <w:rsid w:val="0034567D"/>
    <w:rsid w:val="003457AB"/>
    <w:rsid w:val="00345895"/>
    <w:rsid w:val="00345B7C"/>
    <w:rsid w:val="00345EFF"/>
    <w:rsid w:val="00345FDB"/>
    <w:rsid w:val="00346092"/>
    <w:rsid w:val="00346301"/>
    <w:rsid w:val="003465FB"/>
    <w:rsid w:val="003466CA"/>
    <w:rsid w:val="00347136"/>
    <w:rsid w:val="00347172"/>
    <w:rsid w:val="003474C0"/>
    <w:rsid w:val="003477DA"/>
    <w:rsid w:val="00347DA5"/>
    <w:rsid w:val="00347DCB"/>
    <w:rsid w:val="00347F1B"/>
    <w:rsid w:val="003501A5"/>
    <w:rsid w:val="00350858"/>
    <w:rsid w:val="00350940"/>
    <w:rsid w:val="003513B5"/>
    <w:rsid w:val="00351804"/>
    <w:rsid w:val="00351846"/>
    <w:rsid w:val="00351A18"/>
    <w:rsid w:val="00351BA6"/>
    <w:rsid w:val="00351DB3"/>
    <w:rsid w:val="00351E7A"/>
    <w:rsid w:val="00351F9F"/>
    <w:rsid w:val="00352234"/>
    <w:rsid w:val="0035234C"/>
    <w:rsid w:val="0035298A"/>
    <w:rsid w:val="00352AC0"/>
    <w:rsid w:val="00352B5A"/>
    <w:rsid w:val="00352C38"/>
    <w:rsid w:val="00352D5D"/>
    <w:rsid w:val="00352D62"/>
    <w:rsid w:val="00352E8B"/>
    <w:rsid w:val="00352ED0"/>
    <w:rsid w:val="003532CC"/>
    <w:rsid w:val="00353307"/>
    <w:rsid w:val="00353952"/>
    <w:rsid w:val="00353AE1"/>
    <w:rsid w:val="00353C5B"/>
    <w:rsid w:val="0035400F"/>
    <w:rsid w:val="003546A8"/>
    <w:rsid w:val="003546DA"/>
    <w:rsid w:val="0035472B"/>
    <w:rsid w:val="003548E6"/>
    <w:rsid w:val="00354D06"/>
    <w:rsid w:val="00354EE6"/>
    <w:rsid w:val="00355379"/>
    <w:rsid w:val="003553D7"/>
    <w:rsid w:val="003554FB"/>
    <w:rsid w:val="0035578F"/>
    <w:rsid w:val="003558B3"/>
    <w:rsid w:val="00355A63"/>
    <w:rsid w:val="003560C5"/>
    <w:rsid w:val="003561ED"/>
    <w:rsid w:val="0035629C"/>
    <w:rsid w:val="003563E9"/>
    <w:rsid w:val="0035653F"/>
    <w:rsid w:val="00356607"/>
    <w:rsid w:val="00356B76"/>
    <w:rsid w:val="00356EF6"/>
    <w:rsid w:val="003570F1"/>
    <w:rsid w:val="00357168"/>
    <w:rsid w:val="003576A2"/>
    <w:rsid w:val="003578B0"/>
    <w:rsid w:val="00357915"/>
    <w:rsid w:val="0035794B"/>
    <w:rsid w:val="00357965"/>
    <w:rsid w:val="00357B53"/>
    <w:rsid w:val="00357BCF"/>
    <w:rsid w:val="00357EFB"/>
    <w:rsid w:val="003602D2"/>
    <w:rsid w:val="00360399"/>
    <w:rsid w:val="0036064E"/>
    <w:rsid w:val="003606E9"/>
    <w:rsid w:val="00360A1F"/>
    <w:rsid w:val="00360D33"/>
    <w:rsid w:val="00360F49"/>
    <w:rsid w:val="003612C0"/>
    <w:rsid w:val="00361926"/>
    <w:rsid w:val="00361A08"/>
    <w:rsid w:val="00361A2F"/>
    <w:rsid w:val="00361D06"/>
    <w:rsid w:val="00361E03"/>
    <w:rsid w:val="0036224C"/>
    <w:rsid w:val="00362964"/>
    <w:rsid w:val="00362BA3"/>
    <w:rsid w:val="003630F0"/>
    <w:rsid w:val="00363319"/>
    <w:rsid w:val="00363764"/>
    <w:rsid w:val="00363878"/>
    <w:rsid w:val="00363934"/>
    <w:rsid w:val="0036397D"/>
    <w:rsid w:val="00363D62"/>
    <w:rsid w:val="00363E77"/>
    <w:rsid w:val="003640D7"/>
    <w:rsid w:val="003642A4"/>
    <w:rsid w:val="003645B7"/>
    <w:rsid w:val="0036493F"/>
    <w:rsid w:val="00364C57"/>
    <w:rsid w:val="00364DA6"/>
    <w:rsid w:val="00364E81"/>
    <w:rsid w:val="00364EB9"/>
    <w:rsid w:val="00364F71"/>
    <w:rsid w:val="003651F5"/>
    <w:rsid w:val="003652BB"/>
    <w:rsid w:val="00365339"/>
    <w:rsid w:val="00365483"/>
    <w:rsid w:val="00365506"/>
    <w:rsid w:val="003657CF"/>
    <w:rsid w:val="00365866"/>
    <w:rsid w:val="00365991"/>
    <w:rsid w:val="00366074"/>
    <w:rsid w:val="003662F1"/>
    <w:rsid w:val="00366CC1"/>
    <w:rsid w:val="00367078"/>
    <w:rsid w:val="00367468"/>
    <w:rsid w:val="0036750D"/>
    <w:rsid w:val="003677BB"/>
    <w:rsid w:val="00367BCB"/>
    <w:rsid w:val="00367FCE"/>
    <w:rsid w:val="0037012F"/>
    <w:rsid w:val="00370190"/>
    <w:rsid w:val="00370246"/>
    <w:rsid w:val="00370599"/>
    <w:rsid w:val="003705F8"/>
    <w:rsid w:val="00370B4B"/>
    <w:rsid w:val="00370B93"/>
    <w:rsid w:val="00370C88"/>
    <w:rsid w:val="00370E3C"/>
    <w:rsid w:val="00371602"/>
    <w:rsid w:val="003716EE"/>
    <w:rsid w:val="00371CBA"/>
    <w:rsid w:val="003729A7"/>
    <w:rsid w:val="00372BFE"/>
    <w:rsid w:val="00372E87"/>
    <w:rsid w:val="0037306C"/>
    <w:rsid w:val="003734CF"/>
    <w:rsid w:val="003736D5"/>
    <w:rsid w:val="00373940"/>
    <w:rsid w:val="00373A23"/>
    <w:rsid w:val="00373A32"/>
    <w:rsid w:val="00373B12"/>
    <w:rsid w:val="00373D7D"/>
    <w:rsid w:val="0037414A"/>
    <w:rsid w:val="003744CB"/>
    <w:rsid w:val="0037454E"/>
    <w:rsid w:val="003745F2"/>
    <w:rsid w:val="003749B5"/>
    <w:rsid w:val="00374E24"/>
    <w:rsid w:val="00374EFD"/>
    <w:rsid w:val="00374F96"/>
    <w:rsid w:val="0037512E"/>
    <w:rsid w:val="00375332"/>
    <w:rsid w:val="0037548F"/>
    <w:rsid w:val="003758FD"/>
    <w:rsid w:val="00375A15"/>
    <w:rsid w:val="003763B2"/>
    <w:rsid w:val="00376408"/>
    <w:rsid w:val="00376943"/>
    <w:rsid w:val="00376B0D"/>
    <w:rsid w:val="00376C36"/>
    <w:rsid w:val="00376DFC"/>
    <w:rsid w:val="00377034"/>
    <w:rsid w:val="0037729D"/>
    <w:rsid w:val="003773DD"/>
    <w:rsid w:val="00377731"/>
    <w:rsid w:val="003779AA"/>
    <w:rsid w:val="00377CA7"/>
    <w:rsid w:val="00377DE7"/>
    <w:rsid w:val="00377E09"/>
    <w:rsid w:val="00380E1F"/>
    <w:rsid w:val="00380F7E"/>
    <w:rsid w:val="003810A0"/>
    <w:rsid w:val="003810DC"/>
    <w:rsid w:val="003811C8"/>
    <w:rsid w:val="0038139F"/>
    <w:rsid w:val="003817BB"/>
    <w:rsid w:val="00381895"/>
    <w:rsid w:val="00381915"/>
    <w:rsid w:val="00381ECB"/>
    <w:rsid w:val="00381FEE"/>
    <w:rsid w:val="00382190"/>
    <w:rsid w:val="0038270E"/>
    <w:rsid w:val="00382A7F"/>
    <w:rsid w:val="00382DD5"/>
    <w:rsid w:val="00382F04"/>
    <w:rsid w:val="0038357D"/>
    <w:rsid w:val="003836FE"/>
    <w:rsid w:val="0038384C"/>
    <w:rsid w:val="00383928"/>
    <w:rsid w:val="00383CF3"/>
    <w:rsid w:val="00384242"/>
    <w:rsid w:val="00384574"/>
    <w:rsid w:val="003846B1"/>
    <w:rsid w:val="00384794"/>
    <w:rsid w:val="00384C7D"/>
    <w:rsid w:val="00384DF4"/>
    <w:rsid w:val="00384EF6"/>
    <w:rsid w:val="003851A5"/>
    <w:rsid w:val="0038550A"/>
    <w:rsid w:val="003855C7"/>
    <w:rsid w:val="00385637"/>
    <w:rsid w:val="0038591A"/>
    <w:rsid w:val="0038599C"/>
    <w:rsid w:val="00385A7D"/>
    <w:rsid w:val="00385AED"/>
    <w:rsid w:val="00385BF6"/>
    <w:rsid w:val="00385DA7"/>
    <w:rsid w:val="0038601B"/>
    <w:rsid w:val="003866EB"/>
    <w:rsid w:val="003869E3"/>
    <w:rsid w:val="00386D0E"/>
    <w:rsid w:val="00386EB3"/>
    <w:rsid w:val="003871F8"/>
    <w:rsid w:val="00387261"/>
    <w:rsid w:val="003872CC"/>
    <w:rsid w:val="0038744C"/>
    <w:rsid w:val="003877F1"/>
    <w:rsid w:val="00387AE5"/>
    <w:rsid w:val="00387BCF"/>
    <w:rsid w:val="00387C89"/>
    <w:rsid w:val="00387E14"/>
    <w:rsid w:val="00387EE2"/>
    <w:rsid w:val="003900A9"/>
    <w:rsid w:val="0039076C"/>
    <w:rsid w:val="00390889"/>
    <w:rsid w:val="00390B60"/>
    <w:rsid w:val="00390EE9"/>
    <w:rsid w:val="00391357"/>
    <w:rsid w:val="00391736"/>
    <w:rsid w:val="00391B4D"/>
    <w:rsid w:val="003922B7"/>
    <w:rsid w:val="0039248F"/>
    <w:rsid w:val="0039295A"/>
    <w:rsid w:val="00392E09"/>
    <w:rsid w:val="00393547"/>
    <w:rsid w:val="00393631"/>
    <w:rsid w:val="003938AC"/>
    <w:rsid w:val="00394805"/>
    <w:rsid w:val="003949C7"/>
    <w:rsid w:val="00394E03"/>
    <w:rsid w:val="00394E5B"/>
    <w:rsid w:val="00394FE1"/>
    <w:rsid w:val="00395039"/>
    <w:rsid w:val="00395088"/>
    <w:rsid w:val="00395327"/>
    <w:rsid w:val="003954D4"/>
    <w:rsid w:val="00395547"/>
    <w:rsid w:val="00395919"/>
    <w:rsid w:val="00396045"/>
    <w:rsid w:val="00396171"/>
    <w:rsid w:val="003964C3"/>
    <w:rsid w:val="00396543"/>
    <w:rsid w:val="003966ED"/>
    <w:rsid w:val="00397CBA"/>
    <w:rsid w:val="003A00F0"/>
    <w:rsid w:val="003A0123"/>
    <w:rsid w:val="003A01BE"/>
    <w:rsid w:val="003A04D1"/>
    <w:rsid w:val="003A0563"/>
    <w:rsid w:val="003A06DB"/>
    <w:rsid w:val="003A07F1"/>
    <w:rsid w:val="003A095D"/>
    <w:rsid w:val="003A0BC1"/>
    <w:rsid w:val="003A0C2B"/>
    <w:rsid w:val="003A13C4"/>
    <w:rsid w:val="003A1F00"/>
    <w:rsid w:val="003A1FC9"/>
    <w:rsid w:val="003A2129"/>
    <w:rsid w:val="003A21B4"/>
    <w:rsid w:val="003A2434"/>
    <w:rsid w:val="003A24B0"/>
    <w:rsid w:val="003A26E8"/>
    <w:rsid w:val="003A2B1F"/>
    <w:rsid w:val="003A2CAA"/>
    <w:rsid w:val="003A2D3D"/>
    <w:rsid w:val="003A309F"/>
    <w:rsid w:val="003A30FE"/>
    <w:rsid w:val="003A3308"/>
    <w:rsid w:val="003A341F"/>
    <w:rsid w:val="003A3828"/>
    <w:rsid w:val="003A4387"/>
    <w:rsid w:val="003A43EE"/>
    <w:rsid w:val="003A491B"/>
    <w:rsid w:val="003A4DB1"/>
    <w:rsid w:val="003A4DD9"/>
    <w:rsid w:val="003A4FB7"/>
    <w:rsid w:val="003A5106"/>
    <w:rsid w:val="003A56FC"/>
    <w:rsid w:val="003A5A2D"/>
    <w:rsid w:val="003A5AB9"/>
    <w:rsid w:val="003A601D"/>
    <w:rsid w:val="003A620C"/>
    <w:rsid w:val="003A621C"/>
    <w:rsid w:val="003A63C6"/>
    <w:rsid w:val="003A66CD"/>
    <w:rsid w:val="003A69B2"/>
    <w:rsid w:val="003A6EB3"/>
    <w:rsid w:val="003A6FA5"/>
    <w:rsid w:val="003A70E7"/>
    <w:rsid w:val="003A71F9"/>
    <w:rsid w:val="003A7335"/>
    <w:rsid w:val="003A73E4"/>
    <w:rsid w:val="003A7455"/>
    <w:rsid w:val="003A778B"/>
    <w:rsid w:val="003A7964"/>
    <w:rsid w:val="003A797F"/>
    <w:rsid w:val="003A7AD3"/>
    <w:rsid w:val="003A7CE2"/>
    <w:rsid w:val="003A7D99"/>
    <w:rsid w:val="003A7E64"/>
    <w:rsid w:val="003B00F0"/>
    <w:rsid w:val="003B060A"/>
    <w:rsid w:val="003B0A45"/>
    <w:rsid w:val="003B127D"/>
    <w:rsid w:val="003B1640"/>
    <w:rsid w:val="003B19F8"/>
    <w:rsid w:val="003B1C0A"/>
    <w:rsid w:val="003B1F56"/>
    <w:rsid w:val="003B229F"/>
    <w:rsid w:val="003B245C"/>
    <w:rsid w:val="003B258C"/>
    <w:rsid w:val="003B270C"/>
    <w:rsid w:val="003B278C"/>
    <w:rsid w:val="003B27DA"/>
    <w:rsid w:val="003B286A"/>
    <w:rsid w:val="003B2F0E"/>
    <w:rsid w:val="003B2FBA"/>
    <w:rsid w:val="003B30AC"/>
    <w:rsid w:val="003B32FA"/>
    <w:rsid w:val="003B3341"/>
    <w:rsid w:val="003B338B"/>
    <w:rsid w:val="003B345A"/>
    <w:rsid w:val="003B34E5"/>
    <w:rsid w:val="003B36A5"/>
    <w:rsid w:val="003B3D6E"/>
    <w:rsid w:val="003B3F9E"/>
    <w:rsid w:val="003B4317"/>
    <w:rsid w:val="003B448F"/>
    <w:rsid w:val="003B4506"/>
    <w:rsid w:val="003B465F"/>
    <w:rsid w:val="003B48C1"/>
    <w:rsid w:val="003B4CEB"/>
    <w:rsid w:val="003B4EE0"/>
    <w:rsid w:val="003B4F9A"/>
    <w:rsid w:val="003B58C4"/>
    <w:rsid w:val="003B5B6E"/>
    <w:rsid w:val="003B5CD3"/>
    <w:rsid w:val="003B5EF2"/>
    <w:rsid w:val="003B627A"/>
    <w:rsid w:val="003B6366"/>
    <w:rsid w:val="003B63E5"/>
    <w:rsid w:val="003B64CF"/>
    <w:rsid w:val="003B68E1"/>
    <w:rsid w:val="003B697C"/>
    <w:rsid w:val="003B69EF"/>
    <w:rsid w:val="003B6BAB"/>
    <w:rsid w:val="003B6C6D"/>
    <w:rsid w:val="003B6C87"/>
    <w:rsid w:val="003B6DEE"/>
    <w:rsid w:val="003B7158"/>
    <w:rsid w:val="003B716B"/>
    <w:rsid w:val="003B72C0"/>
    <w:rsid w:val="003B7440"/>
    <w:rsid w:val="003B77C6"/>
    <w:rsid w:val="003B7880"/>
    <w:rsid w:val="003B79E8"/>
    <w:rsid w:val="003B7B20"/>
    <w:rsid w:val="003B7F9D"/>
    <w:rsid w:val="003C0070"/>
    <w:rsid w:val="003C0701"/>
    <w:rsid w:val="003C0844"/>
    <w:rsid w:val="003C09C9"/>
    <w:rsid w:val="003C0E4F"/>
    <w:rsid w:val="003C0E58"/>
    <w:rsid w:val="003C102C"/>
    <w:rsid w:val="003C13C7"/>
    <w:rsid w:val="003C13EF"/>
    <w:rsid w:val="003C164A"/>
    <w:rsid w:val="003C182D"/>
    <w:rsid w:val="003C1887"/>
    <w:rsid w:val="003C18AE"/>
    <w:rsid w:val="003C1A4B"/>
    <w:rsid w:val="003C1BBA"/>
    <w:rsid w:val="003C1BDC"/>
    <w:rsid w:val="003C21DE"/>
    <w:rsid w:val="003C228C"/>
    <w:rsid w:val="003C228D"/>
    <w:rsid w:val="003C23E9"/>
    <w:rsid w:val="003C253D"/>
    <w:rsid w:val="003C26D0"/>
    <w:rsid w:val="003C293A"/>
    <w:rsid w:val="003C2981"/>
    <w:rsid w:val="003C2BB5"/>
    <w:rsid w:val="003C328A"/>
    <w:rsid w:val="003C3443"/>
    <w:rsid w:val="003C35B0"/>
    <w:rsid w:val="003C36FC"/>
    <w:rsid w:val="003C392D"/>
    <w:rsid w:val="003C3A12"/>
    <w:rsid w:val="003C3BC2"/>
    <w:rsid w:val="003C3CEF"/>
    <w:rsid w:val="003C3F33"/>
    <w:rsid w:val="003C408A"/>
    <w:rsid w:val="003C415A"/>
    <w:rsid w:val="003C4A53"/>
    <w:rsid w:val="003C4CD9"/>
    <w:rsid w:val="003C4CE0"/>
    <w:rsid w:val="003C4D11"/>
    <w:rsid w:val="003C4ED1"/>
    <w:rsid w:val="003C4FAA"/>
    <w:rsid w:val="003C4FEF"/>
    <w:rsid w:val="003C5001"/>
    <w:rsid w:val="003C51B5"/>
    <w:rsid w:val="003C5438"/>
    <w:rsid w:val="003C579B"/>
    <w:rsid w:val="003C5AE9"/>
    <w:rsid w:val="003C5B4B"/>
    <w:rsid w:val="003C5F13"/>
    <w:rsid w:val="003C5F19"/>
    <w:rsid w:val="003C60BC"/>
    <w:rsid w:val="003C61D5"/>
    <w:rsid w:val="003C639B"/>
    <w:rsid w:val="003C64E3"/>
    <w:rsid w:val="003C64E4"/>
    <w:rsid w:val="003C64F5"/>
    <w:rsid w:val="003C6795"/>
    <w:rsid w:val="003C68BB"/>
    <w:rsid w:val="003C6EA1"/>
    <w:rsid w:val="003C6F4E"/>
    <w:rsid w:val="003C6F70"/>
    <w:rsid w:val="003C73A3"/>
    <w:rsid w:val="003C7547"/>
    <w:rsid w:val="003C7675"/>
    <w:rsid w:val="003C7798"/>
    <w:rsid w:val="003C7F24"/>
    <w:rsid w:val="003D04F3"/>
    <w:rsid w:val="003D074B"/>
    <w:rsid w:val="003D078D"/>
    <w:rsid w:val="003D0B8E"/>
    <w:rsid w:val="003D0BB0"/>
    <w:rsid w:val="003D1268"/>
    <w:rsid w:val="003D129A"/>
    <w:rsid w:val="003D14C4"/>
    <w:rsid w:val="003D18F3"/>
    <w:rsid w:val="003D19CA"/>
    <w:rsid w:val="003D19CB"/>
    <w:rsid w:val="003D1C45"/>
    <w:rsid w:val="003D1CB8"/>
    <w:rsid w:val="003D1FE1"/>
    <w:rsid w:val="003D204B"/>
    <w:rsid w:val="003D2466"/>
    <w:rsid w:val="003D24B9"/>
    <w:rsid w:val="003D251A"/>
    <w:rsid w:val="003D25C3"/>
    <w:rsid w:val="003D2D3D"/>
    <w:rsid w:val="003D2E89"/>
    <w:rsid w:val="003D3887"/>
    <w:rsid w:val="003D4449"/>
    <w:rsid w:val="003D4507"/>
    <w:rsid w:val="003D4A3B"/>
    <w:rsid w:val="003D4A48"/>
    <w:rsid w:val="003D4AF5"/>
    <w:rsid w:val="003D4B58"/>
    <w:rsid w:val="003D4C16"/>
    <w:rsid w:val="003D4E3E"/>
    <w:rsid w:val="003D4F74"/>
    <w:rsid w:val="003D528E"/>
    <w:rsid w:val="003D5368"/>
    <w:rsid w:val="003D59DE"/>
    <w:rsid w:val="003D5AAA"/>
    <w:rsid w:val="003D5E00"/>
    <w:rsid w:val="003D5E1F"/>
    <w:rsid w:val="003D5FF8"/>
    <w:rsid w:val="003D604F"/>
    <w:rsid w:val="003D61AA"/>
    <w:rsid w:val="003D6388"/>
    <w:rsid w:val="003D64D6"/>
    <w:rsid w:val="003D64F0"/>
    <w:rsid w:val="003D68C7"/>
    <w:rsid w:val="003D6B95"/>
    <w:rsid w:val="003D7244"/>
    <w:rsid w:val="003D72B1"/>
    <w:rsid w:val="003D7798"/>
    <w:rsid w:val="003E01F5"/>
    <w:rsid w:val="003E07CA"/>
    <w:rsid w:val="003E07D1"/>
    <w:rsid w:val="003E0894"/>
    <w:rsid w:val="003E0996"/>
    <w:rsid w:val="003E0A17"/>
    <w:rsid w:val="003E0C27"/>
    <w:rsid w:val="003E0C3E"/>
    <w:rsid w:val="003E116E"/>
    <w:rsid w:val="003E178C"/>
    <w:rsid w:val="003E194D"/>
    <w:rsid w:val="003E1DBE"/>
    <w:rsid w:val="003E1E17"/>
    <w:rsid w:val="003E1E9F"/>
    <w:rsid w:val="003E1F84"/>
    <w:rsid w:val="003E22A7"/>
    <w:rsid w:val="003E239E"/>
    <w:rsid w:val="003E2C22"/>
    <w:rsid w:val="003E2D09"/>
    <w:rsid w:val="003E2E45"/>
    <w:rsid w:val="003E2E64"/>
    <w:rsid w:val="003E2F46"/>
    <w:rsid w:val="003E2FB9"/>
    <w:rsid w:val="003E3043"/>
    <w:rsid w:val="003E35D7"/>
    <w:rsid w:val="003E3943"/>
    <w:rsid w:val="003E3A5F"/>
    <w:rsid w:val="003E3A8C"/>
    <w:rsid w:val="003E3F6C"/>
    <w:rsid w:val="003E449E"/>
    <w:rsid w:val="003E47BA"/>
    <w:rsid w:val="003E4B81"/>
    <w:rsid w:val="003E4C75"/>
    <w:rsid w:val="003E4ECC"/>
    <w:rsid w:val="003E4ED6"/>
    <w:rsid w:val="003E4F74"/>
    <w:rsid w:val="003E4FC0"/>
    <w:rsid w:val="003E512A"/>
    <w:rsid w:val="003E52D4"/>
    <w:rsid w:val="003E542E"/>
    <w:rsid w:val="003E6301"/>
    <w:rsid w:val="003E6307"/>
    <w:rsid w:val="003E6428"/>
    <w:rsid w:val="003E64DE"/>
    <w:rsid w:val="003E64FA"/>
    <w:rsid w:val="003E6A38"/>
    <w:rsid w:val="003E6A60"/>
    <w:rsid w:val="003E6B40"/>
    <w:rsid w:val="003E6B6D"/>
    <w:rsid w:val="003E6DB6"/>
    <w:rsid w:val="003E6E54"/>
    <w:rsid w:val="003E70B9"/>
    <w:rsid w:val="003E7150"/>
    <w:rsid w:val="003E772E"/>
    <w:rsid w:val="003E7849"/>
    <w:rsid w:val="003E78BF"/>
    <w:rsid w:val="003E7937"/>
    <w:rsid w:val="003E7C00"/>
    <w:rsid w:val="003E7D1E"/>
    <w:rsid w:val="003E7D3F"/>
    <w:rsid w:val="003E7D67"/>
    <w:rsid w:val="003E7DE5"/>
    <w:rsid w:val="003E7EAC"/>
    <w:rsid w:val="003E7ECB"/>
    <w:rsid w:val="003E7EF0"/>
    <w:rsid w:val="003F003E"/>
    <w:rsid w:val="003F009C"/>
    <w:rsid w:val="003F03EB"/>
    <w:rsid w:val="003F060D"/>
    <w:rsid w:val="003F0790"/>
    <w:rsid w:val="003F0989"/>
    <w:rsid w:val="003F0A0A"/>
    <w:rsid w:val="003F0C12"/>
    <w:rsid w:val="003F151D"/>
    <w:rsid w:val="003F159D"/>
    <w:rsid w:val="003F1619"/>
    <w:rsid w:val="003F1834"/>
    <w:rsid w:val="003F1CA8"/>
    <w:rsid w:val="003F1DCD"/>
    <w:rsid w:val="003F1E0D"/>
    <w:rsid w:val="003F21BD"/>
    <w:rsid w:val="003F225C"/>
    <w:rsid w:val="003F27B2"/>
    <w:rsid w:val="003F27E5"/>
    <w:rsid w:val="003F28E8"/>
    <w:rsid w:val="003F2B57"/>
    <w:rsid w:val="003F2E9B"/>
    <w:rsid w:val="003F2EA1"/>
    <w:rsid w:val="003F3115"/>
    <w:rsid w:val="003F32CE"/>
    <w:rsid w:val="003F3469"/>
    <w:rsid w:val="003F364B"/>
    <w:rsid w:val="003F3AC0"/>
    <w:rsid w:val="003F3C4E"/>
    <w:rsid w:val="003F42EE"/>
    <w:rsid w:val="003F431F"/>
    <w:rsid w:val="003F4470"/>
    <w:rsid w:val="003F44D7"/>
    <w:rsid w:val="003F469A"/>
    <w:rsid w:val="003F4A31"/>
    <w:rsid w:val="003F4F81"/>
    <w:rsid w:val="003F5558"/>
    <w:rsid w:val="003F56B8"/>
    <w:rsid w:val="003F56DF"/>
    <w:rsid w:val="003F5917"/>
    <w:rsid w:val="003F5939"/>
    <w:rsid w:val="003F59F7"/>
    <w:rsid w:val="003F5F3C"/>
    <w:rsid w:val="003F64AA"/>
    <w:rsid w:val="003F64BF"/>
    <w:rsid w:val="003F67E0"/>
    <w:rsid w:val="003F68F7"/>
    <w:rsid w:val="003F6A0B"/>
    <w:rsid w:val="003F6A44"/>
    <w:rsid w:val="003F6A70"/>
    <w:rsid w:val="003F6C5D"/>
    <w:rsid w:val="003F6C65"/>
    <w:rsid w:val="003F7018"/>
    <w:rsid w:val="003F7019"/>
    <w:rsid w:val="003F7049"/>
    <w:rsid w:val="003F704E"/>
    <w:rsid w:val="003F7068"/>
    <w:rsid w:val="003F718A"/>
    <w:rsid w:val="003F747E"/>
    <w:rsid w:val="003F770F"/>
    <w:rsid w:val="003F773D"/>
    <w:rsid w:val="003F77D7"/>
    <w:rsid w:val="003F7823"/>
    <w:rsid w:val="003F785D"/>
    <w:rsid w:val="003F78AD"/>
    <w:rsid w:val="003F7B23"/>
    <w:rsid w:val="004000F6"/>
    <w:rsid w:val="0040023D"/>
    <w:rsid w:val="00400980"/>
    <w:rsid w:val="00400E0B"/>
    <w:rsid w:val="00401259"/>
    <w:rsid w:val="00401435"/>
    <w:rsid w:val="004014E8"/>
    <w:rsid w:val="00401788"/>
    <w:rsid w:val="00401EF9"/>
    <w:rsid w:val="004022BE"/>
    <w:rsid w:val="00402665"/>
    <w:rsid w:val="00402CF7"/>
    <w:rsid w:val="00402E7F"/>
    <w:rsid w:val="00402ECE"/>
    <w:rsid w:val="004030E6"/>
    <w:rsid w:val="00403278"/>
    <w:rsid w:val="0040338A"/>
    <w:rsid w:val="004035D2"/>
    <w:rsid w:val="004038B5"/>
    <w:rsid w:val="004039A4"/>
    <w:rsid w:val="00403A3B"/>
    <w:rsid w:val="00403C13"/>
    <w:rsid w:val="00403D36"/>
    <w:rsid w:val="00403E5D"/>
    <w:rsid w:val="00403FE7"/>
    <w:rsid w:val="004040D3"/>
    <w:rsid w:val="00404151"/>
    <w:rsid w:val="004041EB"/>
    <w:rsid w:val="0040446D"/>
    <w:rsid w:val="004048CC"/>
    <w:rsid w:val="00404973"/>
    <w:rsid w:val="004049D6"/>
    <w:rsid w:val="00404A6A"/>
    <w:rsid w:val="00404C06"/>
    <w:rsid w:val="00404FCE"/>
    <w:rsid w:val="00405187"/>
    <w:rsid w:val="0040539C"/>
    <w:rsid w:val="004056B8"/>
    <w:rsid w:val="004056C8"/>
    <w:rsid w:val="00405758"/>
    <w:rsid w:val="00405BB8"/>
    <w:rsid w:val="00405C02"/>
    <w:rsid w:val="00405CC7"/>
    <w:rsid w:val="00405FD5"/>
    <w:rsid w:val="004060AC"/>
    <w:rsid w:val="00406315"/>
    <w:rsid w:val="00406362"/>
    <w:rsid w:val="0040677A"/>
    <w:rsid w:val="00406794"/>
    <w:rsid w:val="0040699A"/>
    <w:rsid w:val="00406E53"/>
    <w:rsid w:val="00407183"/>
    <w:rsid w:val="004072F0"/>
    <w:rsid w:val="004073C0"/>
    <w:rsid w:val="004073F9"/>
    <w:rsid w:val="004076A7"/>
    <w:rsid w:val="0040779D"/>
    <w:rsid w:val="004101BD"/>
    <w:rsid w:val="004101E1"/>
    <w:rsid w:val="0041035D"/>
    <w:rsid w:val="004104BD"/>
    <w:rsid w:val="004105C5"/>
    <w:rsid w:val="004106C6"/>
    <w:rsid w:val="00410BD1"/>
    <w:rsid w:val="00410C6E"/>
    <w:rsid w:val="00410EB2"/>
    <w:rsid w:val="00410EEC"/>
    <w:rsid w:val="004110D5"/>
    <w:rsid w:val="004112F3"/>
    <w:rsid w:val="0041153A"/>
    <w:rsid w:val="00411677"/>
    <w:rsid w:val="00411748"/>
    <w:rsid w:val="00411A0B"/>
    <w:rsid w:val="00411A22"/>
    <w:rsid w:val="00411D62"/>
    <w:rsid w:val="00411DAF"/>
    <w:rsid w:val="00411EF2"/>
    <w:rsid w:val="00412660"/>
    <w:rsid w:val="0041295C"/>
    <w:rsid w:val="00412ACD"/>
    <w:rsid w:val="00412D5E"/>
    <w:rsid w:val="00412EC7"/>
    <w:rsid w:val="00413084"/>
    <w:rsid w:val="00413347"/>
    <w:rsid w:val="0041353E"/>
    <w:rsid w:val="00413576"/>
    <w:rsid w:val="00413772"/>
    <w:rsid w:val="00413BD7"/>
    <w:rsid w:val="00413DFB"/>
    <w:rsid w:val="0041403E"/>
    <w:rsid w:val="0041445B"/>
    <w:rsid w:val="00414587"/>
    <w:rsid w:val="0041498C"/>
    <w:rsid w:val="00414B4B"/>
    <w:rsid w:val="00414DCC"/>
    <w:rsid w:val="0041506F"/>
    <w:rsid w:val="00415293"/>
    <w:rsid w:val="0041552A"/>
    <w:rsid w:val="0041580A"/>
    <w:rsid w:val="004158AB"/>
    <w:rsid w:val="00415B55"/>
    <w:rsid w:val="00415C34"/>
    <w:rsid w:val="00415C68"/>
    <w:rsid w:val="00415E1B"/>
    <w:rsid w:val="00415E76"/>
    <w:rsid w:val="00416160"/>
    <w:rsid w:val="00416523"/>
    <w:rsid w:val="00416768"/>
    <w:rsid w:val="00416777"/>
    <w:rsid w:val="004167B3"/>
    <w:rsid w:val="00416874"/>
    <w:rsid w:val="00416EFF"/>
    <w:rsid w:val="00417165"/>
    <w:rsid w:val="0041716F"/>
    <w:rsid w:val="00417305"/>
    <w:rsid w:val="004178A9"/>
    <w:rsid w:val="00417A62"/>
    <w:rsid w:val="00417AF2"/>
    <w:rsid w:val="00417BA2"/>
    <w:rsid w:val="00420038"/>
    <w:rsid w:val="004201A3"/>
    <w:rsid w:val="004201CD"/>
    <w:rsid w:val="0042078A"/>
    <w:rsid w:val="0042079C"/>
    <w:rsid w:val="00420C1B"/>
    <w:rsid w:val="00420E33"/>
    <w:rsid w:val="0042109B"/>
    <w:rsid w:val="00421220"/>
    <w:rsid w:val="004212CB"/>
    <w:rsid w:val="004214BF"/>
    <w:rsid w:val="00421C9C"/>
    <w:rsid w:val="00421ECE"/>
    <w:rsid w:val="00422159"/>
    <w:rsid w:val="004224D4"/>
    <w:rsid w:val="00422651"/>
    <w:rsid w:val="00422E0A"/>
    <w:rsid w:val="00422E18"/>
    <w:rsid w:val="00422F90"/>
    <w:rsid w:val="00422F9C"/>
    <w:rsid w:val="00423391"/>
    <w:rsid w:val="00423894"/>
    <w:rsid w:val="00423D3D"/>
    <w:rsid w:val="004240BC"/>
    <w:rsid w:val="00424668"/>
    <w:rsid w:val="00424727"/>
    <w:rsid w:val="00424B0B"/>
    <w:rsid w:val="00424CDA"/>
    <w:rsid w:val="0042523D"/>
    <w:rsid w:val="004257C8"/>
    <w:rsid w:val="004258E8"/>
    <w:rsid w:val="00425948"/>
    <w:rsid w:val="00425EE4"/>
    <w:rsid w:val="0042696C"/>
    <w:rsid w:val="004271F5"/>
    <w:rsid w:val="00427463"/>
    <w:rsid w:val="00427633"/>
    <w:rsid w:val="004277BB"/>
    <w:rsid w:val="0042789D"/>
    <w:rsid w:val="004279D1"/>
    <w:rsid w:val="00427C5C"/>
    <w:rsid w:val="00427DA7"/>
    <w:rsid w:val="004302CF"/>
    <w:rsid w:val="004302E2"/>
    <w:rsid w:val="00430369"/>
    <w:rsid w:val="004304E7"/>
    <w:rsid w:val="00430779"/>
    <w:rsid w:val="00431090"/>
    <w:rsid w:val="00431148"/>
    <w:rsid w:val="00431718"/>
    <w:rsid w:val="00431A24"/>
    <w:rsid w:val="00431C9B"/>
    <w:rsid w:val="00431ECA"/>
    <w:rsid w:val="00432343"/>
    <w:rsid w:val="00432C2F"/>
    <w:rsid w:val="00433029"/>
    <w:rsid w:val="00433165"/>
    <w:rsid w:val="00433352"/>
    <w:rsid w:val="00433365"/>
    <w:rsid w:val="004335D8"/>
    <w:rsid w:val="0043377C"/>
    <w:rsid w:val="004338E3"/>
    <w:rsid w:val="00433ADC"/>
    <w:rsid w:val="00433BC5"/>
    <w:rsid w:val="00434219"/>
    <w:rsid w:val="004347CE"/>
    <w:rsid w:val="00434896"/>
    <w:rsid w:val="00434A49"/>
    <w:rsid w:val="00434BA9"/>
    <w:rsid w:val="00434F66"/>
    <w:rsid w:val="00435D3A"/>
    <w:rsid w:val="00435D42"/>
    <w:rsid w:val="00436181"/>
    <w:rsid w:val="00436301"/>
    <w:rsid w:val="004366A4"/>
    <w:rsid w:val="00436A70"/>
    <w:rsid w:val="00436ABA"/>
    <w:rsid w:val="00436C3B"/>
    <w:rsid w:val="00436ED2"/>
    <w:rsid w:val="004370A8"/>
    <w:rsid w:val="00437385"/>
    <w:rsid w:val="004374E7"/>
    <w:rsid w:val="004375D2"/>
    <w:rsid w:val="00437622"/>
    <w:rsid w:val="0043762C"/>
    <w:rsid w:val="0043782A"/>
    <w:rsid w:val="00437922"/>
    <w:rsid w:val="00437A2F"/>
    <w:rsid w:val="00437A43"/>
    <w:rsid w:val="00437E3D"/>
    <w:rsid w:val="00437E51"/>
    <w:rsid w:val="00437F82"/>
    <w:rsid w:val="0044003B"/>
    <w:rsid w:val="004403FE"/>
    <w:rsid w:val="004407C7"/>
    <w:rsid w:val="00440B49"/>
    <w:rsid w:val="00440DDF"/>
    <w:rsid w:val="00440DF3"/>
    <w:rsid w:val="004411CE"/>
    <w:rsid w:val="004412B3"/>
    <w:rsid w:val="0044178F"/>
    <w:rsid w:val="00441795"/>
    <w:rsid w:val="00441AFA"/>
    <w:rsid w:val="00441EE8"/>
    <w:rsid w:val="00442747"/>
    <w:rsid w:val="004429A8"/>
    <w:rsid w:val="00442EC9"/>
    <w:rsid w:val="004431AE"/>
    <w:rsid w:val="0044349F"/>
    <w:rsid w:val="004434DD"/>
    <w:rsid w:val="004435E4"/>
    <w:rsid w:val="00443606"/>
    <w:rsid w:val="00443AF1"/>
    <w:rsid w:val="00443BE4"/>
    <w:rsid w:val="00443E4D"/>
    <w:rsid w:val="00443F9C"/>
    <w:rsid w:val="00444071"/>
    <w:rsid w:val="004447DA"/>
    <w:rsid w:val="0044485A"/>
    <w:rsid w:val="004448A4"/>
    <w:rsid w:val="00444A36"/>
    <w:rsid w:val="00444C5A"/>
    <w:rsid w:val="00444C9B"/>
    <w:rsid w:val="00444E21"/>
    <w:rsid w:val="004450BF"/>
    <w:rsid w:val="004450EC"/>
    <w:rsid w:val="00445139"/>
    <w:rsid w:val="0044534A"/>
    <w:rsid w:val="004455EB"/>
    <w:rsid w:val="004456C1"/>
    <w:rsid w:val="00445E95"/>
    <w:rsid w:val="0044672E"/>
    <w:rsid w:val="004476E4"/>
    <w:rsid w:val="00447810"/>
    <w:rsid w:val="00447981"/>
    <w:rsid w:val="00447CA7"/>
    <w:rsid w:val="0045022E"/>
    <w:rsid w:val="0045027E"/>
    <w:rsid w:val="00450301"/>
    <w:rsid w:val="0045044F"/>
    <w:rsid w:val="004505DE"/>
    <w:rsid w:val="00450C90"/>
    <w:rsid w:val="00451116"/>
    <w:rsid w:val="004514EB"/>
    <w:rsid w:val="00451622"/>
    <w:rsid w:val="00451AF5"/>
    <w:rsid w:val="00451B83"/>
    <w:rsid w:val="00451C70"/>
    <w:rsid w:val="00452322"/>
    <w:rsid w:val="004524E3"/>
    <w:rsid w:val="00452984"/>
    <w:rsid w:val="00452B60"/>
    <w:rsid w:val="00452D40"/>
    <w:rsid w:val="00452DA7"/>
    <w:rsid w:val="00452FFF"/>
    <w:rsid w:val="004533BF"/>
    <w:rsid w:val="00453567"/>
    <w:rsid w:val="004535DE"/>
    <w:rsid w:val="004536F5"/>
    <w:rsid w:val="00453791"/>
    <w:rsid w:val="00453831"/>
    <w:rsid w:val="00453986"/>
    <w:rsid w:val="00453ADC"/>
    <w:rsid w:val="00453BCB"/>
    <w:rsid w:val="00453CC7"/>
    <w:rsid w:val="0045479B"/>
    <w:rsid w:val="004547D9"/>
    <w:rsid w:val="00454AD4"/>
    <w:rsid w:val="00454C21"/>
    <w:rsid w:val="00454FDF"/>
    <w:rsid w:val="004550E6"/>
    <w:rsid w:val="004555B2"/>
    <w:rsid w:val="0045573A"/>
    <w:rsid w:val="00455C72"/>
    <w:rsid w:val="00455D0C"/>
    <w:rsid w:val="00455D22"/>
    <w:rsid w:val="00455E27"/>
    <w:rsid w:val="00455FD1"/>
    <w:rsid w:val="004565AD"/>
    <w:rsid w:val="004566BC"/>
    <w:rsid w:val="004569AA"/>
    <w:rsid w:val="00456B1B"/>
    <w:rsid w:val="004570FB"/>
    <w:rsid w:val="00457408"/>
    <w:rsid w:val="004576AE"/>
    <w:rsid w:val="0045774A"/>
    <w:rsid w:val="004577C6"/>
    <w:rsid w:val="00457951"/>
    <w:rsid w:val="00457A83"/>
    <w:rsid w:val="00457B0A"/>
    <w:rsid w:val="00457B94"/>
    <w:rsid w:val="00457DB7"/>
    <w:rsid w:val="00457FF2"/>
    <w:rsid w:val="0046007A"/>
    <w:rsid w:val="004600D0"/>
    <w:rsid w:val="004606E6"/>
    <w:rsid w:val="004607FB"/>
    <w:rsid w:val="00460B6C"/>
    <w:rsid w:val="00460C1B"/>
    <w:rsid w:val="00460C9F"/>
    <w:rsid w:val="004610AA"/>
    <w:rsid w:val="004610BC"/>
    <w:rsid w:val="004616FE"/>
    <w:rsid w:val="004616FF"/>
    <w:rsid w:val="00461C56"/>
    <w:rsid w:val="004624E0"/>
    <w:rsid w:val="00462984"/>
    <w:rsid w:val="00462A42"/>
    <w:rsid w:val="0046304D"/>
    <w:rsid w:val="004630CC"/>
    <w:rsid w:val="00463C09"/>
    <w:rsid w:val="00463EE2"/>
    <w:rsid w:val="00463FE6"/>
    <w:rsid w:val="004640DA"/>
    <w:rsid w:val="004646D2"/>
    <w:rsid w:val="004647C1"/>
    <w:rsid w:val="00464AC0"/>
    <w:rsid w:val="00465542"/>
    <w:rsid w:val="00465E88"/>
    <w:rsid w:val="00466022"/>
    <w:rsid w:val="00466534"/>
    <w:rsid w:val="00466583"/>
    <w:rsid w:val="004668FE"/>
    <w:rsid w:val="00467243"/>
    <w:rsid w:val="004674DD"/>
    <w:rsid w:val="004675E9"/>
    <w:rsid w:val="0046764C"/>
    <w:rsid w:val="00467714"/>
    <w:rsid w:val="004677C8"/>
    <w:rsid w:val="00467895"/>
    <w:rsid w:val="0046796F"/>
    <w:rsid w:val="004679F2"/>
    <w:rsid w:val="00467AA2"/>
    <w:rsid w:val="00467DBC"/>
    <w:rsid w:val="00470054"/>
    <w:rsid w:val="0047023C"/>
    <w:rsid w:val="004702D5"/>
    <w:rsid w:val="00470414"/>
    <w:rsid w:val="0047049A"/>
    <w:rsid w:val="00470A2F"/>
    <w:rsid w:val="00470B4B"/>
    <w:rsid w:val="00470E97"/>
    <w:rsid w:val="00470F01"/>
    <w:rsid w:val="004710D5"/>
    <w:rsid w:val="004710DC"/>
    <w:rsid w:val="00471255"/>
    <w:rsid w:val="004716D0"/>
    <w:rsid w:val="00471806"/>
    <w:rsid w:val="00471934"/>
    <w:rsid w:val="00471A34"/>
    <w:rsid w:val="00471AE6"/>
    <w:rsid w:val="00471D2A"/>
    <w:rsid w:val="00471F1C"/>
    <w:rsid w:val="00472444"/>
    <w:rsid w:val="004724A2"/>
    <w:rsid w:val="00472BD9"/>
    <w:rsid w:val="00472EE6"/>
    <w:rsid w:val="00473047"/>
    <w:rsid w:val="004730F1"/>
    <w:rsid w:val="004734F0"/>
    <w:rsid w:val="00473712"/>
    <w:rsid w:val="00473953"/>
    <w:rsid w:val="00473BB0"/>
    <w:rsid w:val="00473C7F"/>
    <w:rsid w:val="0047422F"/>
    <w:rsid w:val="0047433F"/>
    <w:rsid w:val="0047447C"/>
    <w:rsid w:val="00474B36"/>
    <w:rsid w:val="00474EAC"/>
    <w:rsid w:val="00474EED"/>
    <w:rsid w:val="00475063"/>
    <w:rsid w:val="004750D3"/>
    <w:rsid w:val="00475134"/>
    <w:rsid w:val="0047529A"/>
    <w:rsid w:val="004752D3"/>
    <w:rsid w:val="0047537C"/>
    <w:rsid w:val="00475510"/>
    <w:rsid w:val="0047559D"/>
    <w:rsid w:val="00475604"/>
    <w:rsid w:val="00475894"/>
    <w:rsid w:val="004758A4"/>
    <w:rsid w:val="00475B62"/>
    <w:rsid w:val="00475DAA"/>
    <w:rsid w:val="00476132"/>
    <w:rsid w:val="0047646C"/>
    <w:rsid w:val="004766D3"/>
    <w:rsid w:val="0047675C"/>
    <w:rsid w:val="00476956"/>
    <w:rsid w:val="00476ABF"/>
    <w:rsid w:val="00476B32"/>
    <w:rsid w:val="00476C6C"/>
    <w:rsid w:val="00476E5B"/>
    <w:rsid w:val="004771B9"/>
    <w:rsid w:val="004776E0"/>
    <w:rsid w:val="004777B2"/>
    <w:rsid w:val="004778B8"/>
    <w:rsid w:val="004779AB"/>
    <w:rsid w:val="00477E22"/>
    <w:rsid w:val="004800DC"/>
    <w:rsid w:val="004800FD"/>
    <w:rsid w:val="00480200"/>
    <w:rsid w:val="00480324"/>
    <w:rsid w:val="0048041B"/>
    <w:rsid w:val="004804D9"/>
    <w:rsid w:val="004805D8"/>
    <w:rsid w:val="0048080F"/>
    <w:rsid w:val="0048089E"/>
    <w:rsid w:val="00480C03"/>
    <w:rsid w:val="00480E2B"/>
    <w:rsid w:val="00481071"/>
    <w:rsid w:val="004810F3"/>
    <w:rsid w:val="0048118A"/>
    <w:rsid w:val="00481190"/>
    <w:rsid w:val="00481238"/>
    <w:rsid w:val="00481243"/>
    <w:rsid w:val="004815B5"/>
    <w:rsid w:val="004817D4"/>
    <w:rsid w:val="004817F8"/>
    <w:rsid w:val="00481909"/>
    <w:rsid w:val="00481DFA"/>
    <w:rsid w:val="00482583"/>
    <w:rsid w:val="004826E2"/>
    <w:rsid w:val="004826FE"/>
    <w:rsid w:val="0048270D"/>
    <w:rsid w:val="00482783"/>
    <w:rsid w:val="004829CA"/>
    <w:rsid w:val="00482A8C"/>
    <w:rsid w:val="00482AEA"/>
    <w:rsid w:val="00482E53"/>
    <w:rsid w:val="00483368"/>
    <w:rsid w:val="004834AB"/>
    <w:rsid w:val="00483748"/>
    <w:rsid w:val="00483770"/>
    <w:rsid w:val="00483777"/>
    <w:rsid w:val="00483832"/>
    <w:rsid w:val="004839D4"/>
    <w:rsid w:val="00483B69"/>
    <w:rsid w:val="00483BFB"/>
    <w:rsid w:val="00483D22"/>
    <w:rsid w:val="00483FA4"/>
    <w:rsid w:val="0048436E"/>
    <w:rsid w:val="00484821"/>
    <w:rsid w:val="00484846"/>
    <w:rsid w:val="004849DF"/>
    <w:rsid w:val="00484EBF"/>
    <w:rsid w:val="00485576"/>
    <w:rsid w:val="00485656"/>
    <w:rsid w:val="004858B9"/>
    <w:rsid w:val="0048622D"/>
    <w:rsid w:val="004867A6"/>
    <w:rsid w:val="00486A2B"/>
    <w:rsid w:val="00486C06"/>
    <w:rsid w:val="00486E4A"/>
    <w:rsid w:val="00486E8B"/>
    <w:rsid w:val="00487375"/>
    <w:rsid w:val="00487469"/>
    <w:rsid w:val="004877E6"/>
    <w:rsid w:val="004879CB"/>
    <w:rsid w:val="00487E46"/>
    <w:rsid w:val="00490029"/>
    <w:rsid w:val="00490425"/>
    <w:rsid w:val="0049061F"/>
    <w:rsid w:val="0049083F"/>
    <w:rsid w:val="00490EE5"/>
    <w:rsid w:val="004911EB"/>
    <w:rsid w:val="00491662"/>
    <w:rsid w:val="004918E5"/>
    <w:rsid w:val="00491915"/>
    <w:rsid w:val="00491C1C"/>
    <w:rsid w:val="00491D18"/>
    <w:rsid w:val="00491DD8"/>
    <w:rsid w:val="00491DFC"/>
    <w:rsid w:val="0049244D"/>
    <w:rsid w:val="00492783"/>
    <w:rsid w:val="00492827"/>
    <w:rsid w:val="0049307F"/>
    <w:rsid w:val="0049330D"/>
    <w:rsid w:val="00493565"/>
    <w:rsid w:val="00493AD5"/>
    <w:rsid w:val="00493BA2"/>
    <w:rsid w:val="00493CFB"/>
    <w:rsid w:val="00493FEA"/>
    <w:rsid w:val="00494794"/>
    <w:rsid w:val="00494938"/>
    <w:rsid w:val="00494EB1"/>
    <w:rsid w:val="00494F08"/>
    <w:rsid w:val="00495027"/>
    <w:rsid w:val="00495164"/>
    <w:rsid w:val="004951F3"/>
    <w:rsid w:val="00495297"/>
    <w:rsid w:val="00495423"/>
    <w:rsid w:val="004956AE"/>
    <w:rsid w:val="004956FF"/>
    <w:rsid w:val="004957F7"/>
    <w:rsid w:val="004958E4"/>
    <w:rsid w:val="004958E6"/>
    <w:rsid w:val="004959A7"/>
    <w:rsid w:val="00495AF4"/>
    <w:rsid w:val="00495C5E"/>
    <w:rsid w:val="00495CE8"/>
    <w:rsid w:val="00495E3F"/>
    <w:rsid w:val="00496075"/>
    <w:rsid w:val="00496592"/>
    <w:rsid w:val="0049668D"/>
    <w:rsid w:val="00496C07"/>
    <w:rsid w:val="004971A9"/>
    <w:rsid w:val="00497432"/>
    <w:rsid w:val="004975BC"/>
    <w:rsid w:val="004976C1"/>
    <w:rsid w:val="004A007B"/>
    <w:rsid w:val="004A0357"/>
    <w:rsid w:val="004A075E"/>
    <w:rsid w:val="004A1300"/>
    <w:rsid w:val="004A148E"/>
    <w:rsid w:val="004A14F1"/>
    <w:rsid w:val="004A1832"/>
    <w:rsid w:val="004A1912"/>
    <w:rsid w:val="004A1FFE"/>
    <w:rsid w:val="004A2381"/>
    <w:rsid w:val="004A252C"/>
    <w:rsid w:val="004A2564"/>
    <w:rsid w:val="004A264F"/>
    <w:rsid w:val="004A2882"/>
    <w:rsid w:val="004A2941"/>
    <w:rsid w:val="004A303F"/>
    <w:rsid w:val="004A3C22"/>
    <w:rsid w:val="004A3D5A"/>
    <w:rsid w:val="004A4024"/>
    <w:rsid w:val="004A45D3"/>
    <w:rsid w:val="004A46DA"/>
    <w:rsid w:val="004A4785"/>
    <w:rsid w:val="004A47AA"/>
    <w:rsid w:val="004A4B6D"/>
    <w:rsid w:val="004A4EC4"/>
    <w:rsid w:val="004A4FE1"/>
    <w:rsid w:val="004A50C6"/>
    <w:rsid w:val="004A5275"/>
    <w:rsid w:val="004A52B3"/>
    <w:rsid w:val="004A5672"/>
    <w:rsid w:val="004A5F14"/>
    <w:rsid w:val="004A604D"/>
    <w:rsid w:val="004A622C"/>
    <w:rsid w:val="004A656F"/>
    <w:rsid w:val="004A6D9B"/>
    <w:rsid w:val="004A6FAA"/>
    <w:rsid w:val="004A714A"/>
    <w:rsid w:val="004A7166"/>
    <w:rsid w:val="004A717D"/>
    <w:rsid w:val="004A7684"/>
    <w:rsid w:val="004A7C7C"/>
    <w:rsid w:val="004A7D48"/>
    <w:rsid w:val="004A7E79"/>
    <w:rsid w:val="004B017B"/>
    <w:rsid w:val="004B01A1"/>
    <w:rsid w:val="004B05C1"/>
    <w:rsid w:val="004B06E8"/>
    <w:rsid w:val="004B09CB"/>
    <w:rsid w:val="004B0C4E"/>
    <w:rsid w:val="004B0DAA"/>
    <w:rsid w:val="004B1045"/>
    <w:rsid w:val="004B11BE"/>
    <w:rsid w:val="004B1227"/>
    <w:rsid w:val="004B1A46"/>
    <w:rsid w:val="004B1C42"/>
    <w:rsid w:val="004B1E94"/>
    <w:rsid w:val="004B1E9F"/>
    <w:rsid w:val="004B1F26"/>
    <w:rsid w:val="004B1FEC"/>
    <w:rsid w:val="004B223E"/>
    <w:rsid w:val="004B228D"/>
    <w:rsid w:val="004B2606"/>
    <w:rsid w:val="004B27DD"/>
    <w:rsid w:val="004B2885"/>
    <w:rsid w:val="004B2C48"/>
    <w:rsid w:val="004B2C5F"/>
    <w:rsid w:val="004B2DE5"/>
    <w:rsid w:val="004B30BA"/>
    <w:rsid w:val="004B3145"/>
    <w:rsid w:val="004B323E"/>
    <w:rsid w:val="004B347E"/>
    <w:rsid w:val="004B35BC"/>
    <w:rsid w:val="004B37CC"/>
    <w:rsid w:val="004B385F"/>
    <w:rsid w:val="004B39FE"/>
    <w:rsid w:val="004B3ADD"/>
    <w:rsid w:val="004B3C24"/>
    <w:rsid w:val="004B3D37"/>
    <w:rsid w:val="004B3E2C"/>
    <w:rsid w:val="004B4073"/>
    <w:rsid w:val="004B423C"/>
    <w:rsid w:val="004B4347"/>
    <w:rsid w:val="004B43CF"/>
    <w:rsid w:val="004B44C0"/>
    <w:rsid w:val="004B44FB"/>
    <w:rsid w:val="004B48DA"/>
    <w:rsid w:val="004B4A12"/>
    <w:rsid w:val="004B4B26"/>
    <w:rsid w:val="004B4D60"/>
    <w:rsid w:val="004B4D8E"/>
    <w:rsid w:val="004B5290"/>
    <w:rsid w:val="004B5349"/>
    <w:rsid w:val="004B53DE"/>
    <w:rsid w:val="004B5860"/>
    <w:rsid w:val="004B5A4E"/>
    <w:rsid w:val="004B5F3F"/>
    <w:rsid w:val="004B5FE9"/>
    <w:rsid w:val="004B602E"/>
    <w:rsid w:val="004B60CC"/>
    <w:rsid w:val="004B61F7"/>
    <w:rsid w:val="004B6362"/>
    <w:rsid w:val="004B64B9"/>
    <w:rsid w:val="004B64DC"/>
    <w:rsid w:val="004B674D"/>
    <w:rsid w:val="004B6BCF"/>
    <w:rsid w:val="004B6C9C"/>
    <w:rsid w:val="004B6E27"/>
    <w:rsid w:val="004B741A"/>
    <w:rsid w:val="004B74A9"/>
    <w:rsid w:val="004B755F"/>
    <w:rsid w:val="004B7633"/>
    <w:rsid w:val="004B7A1C"/>
    <w:rsid w:val="004B7C82"/>
    <w:rsid w:val="004B7FAE"/>
    <w:rsid w:val="004C0811"/>
    <w:rsid w:val="004C090E"/>
    <w:rsid w:val="004C09DB"/>
    <w:rsid w:val="004C0C60"/>
    <w:rsid w:val="004C0E73"/>
    <w:rsid w:val="004C0F7C"/>
    <w:rsid w:val="004C1070"/>
    <w:rsid w:val="004C12C8"/>
    <w:rsid w:val="004C145A"/>
    <w:rsid w:val="004C1692"/>
    <w:rsid w:val="004C16C5"/>
    <w:rsid w:val="004C1949"/>
    <w:rsid w:val="004C1AB0"/>
    <w:rsid w:val="004C1DC4"/>
    <w:rsid w:val="004C1F8D"/>
    <w:rsid w:val="004C202D"/>
    <w:rsid w:val="004C21E5"/>
    <w:rsid w:val="004C25A4"/>
    <w:rsid w:val="004C2AB3"/>
    <w:rsid w:val="004C2C8E"/>
    <w:rsid w:val="004C3152"/>
    <w:rsid w:val="004C3224"/>
    <w:rsid w:val="004C358A"/>
    <w:rsid w:val="004C38B2"/>
    <w:rsid w:val="004C39C1"/>
    <w:rsid w:val="004C3B72"/>
    <w:rsid w:val="004C3CC5"/>
    <w:rsid w:val="004C4505"/>
    <w:rsid w:val="004C4759"/>
    <w:rsid w:val="004C475F"/>
    <w:rsid w:val="004C4B90"/>
    <w:rsid w:val="004C4F82"/>
    <w:rsid w:val="004C50FC"/>
    <w:rsid w:val="004C5186"/>
    <w:rsid w:val="004C521A"/>
    <w:rsid w:val="004C52A1"/>
    <w:rsid w:val="004C5597"/>
    <w:rsid w:val="004C5CAE"/>
    <w:rsid w:val="004C5D47"/>
    <w:rsid w:val="004C5FA8"/>
    <w:rsid w:val="004C6263"/>
    <w:rsid w:val="004C6419"/>
    <w:rsid w:val="004C66E0"/>
    <w:rsid w:val="004C6876"/>
    <w:rsid w:val="004C6B2F"/>
    <w:rsid w:val="004C6B84"/>
    <w:rsid w:val="004C6D56"/>
    <w:rsid w:val="004C6DDC"/>
    <w:rsid w:val="004C6E2C"/>
    <w:rsid w:val="004C6E92"/>
    <w:rsid w:val="004C747E"/>
    <w:rsid w:val="004C7827"/>
    <w:rsid w:val="004C7B36"/>
    <w:rsid w:val="004C7E41"/>
    <w:rsid w:val="004C7F0A"/>
    <w:rsid w:val="004D0208"/>
    <w:rsid w:val="004D03CF"/>
    <w:rsid w:val="004D0A34"/>
    <w:rsid w:val="004D0B33"/>
    <w:rsid w:val="004D0CE1"/>
    <w:rsid w:val="004D1133"/>
    <w:rsid w:val="004D1170"/>
    <w:rsid w:val="004D12EB"/>
    <w:rsid w:val="004D12F4"/>
    <w:rsid w:val="004D13BA"/>
    <w:rsid w:val="004D14CC"/>
    <w:rsid w:val="004D1758"/>
    <w:rsid w:val="004D17F7"/>
    <w:rsid w:val="004D1912"/>
    <w:rsid w:val="004D1AB4"/>
    <w:rsid w:val="004D1C40"/>
    <w:rsid w:val="004D1D27"/>
    <w:rsid w:val="004D2241"/>
    <w:rsid w:val="004D26A9"/>
    <w:rsid w:val="004D2702"/>
    <w:rsid w:val="004D279F"/>
    <w:rsid w:val="004D27E3"/>
    <w:rsid w:val="004D27FC"/>
    <w:rsid w:val="004D29F1"/>
    <w:rsid w:val="004D2B02"/>
    <w:rsid w:val="004D3359"/>
    <w:rsid w:val="004D33AC"/>
    <w:rsid w:val="004D34C8"/>
    <w:rsid w:val="004D3608"/>
    <w:rsid w:val="004D3861"/>
    <w:rsid w:val="004D39B5"/>
    <w:rsid w:val="004D3BD9"/>
    <w:rsid w:val="004D3DB9"/>
    <w:rsid w:val="004D3E22"/>
    <w:rsid w:val="004D407C"/>
    <w:rsid w:val="004D412C"/>
    <w:rsid w:val="004D41A3"/>
    <w:rsid w:val="004D4854"/>
    <w:rsid w:val="004D4A1A"/>
    <w:rsid w:val="004D4D5C"/>
    <w:rsid w:val="004D5390"/>
    <w:rsid w:val="004D567F"/>
    <w:rsid w:val="004D59F7"/>
    <w:rsid w:val="004D5CA8"/>
    <w:rsid w:val="004D5EC4"/>
    <w:rsid w:val="004D6169"/>
    <w:rsid w:val="004D62D1"/>
    <w:rsid w:val="004D6579"/>
    <w:rsid w:val="004D6713"/>
    <w:rsid w:val="004D6BC5"/>
    <w:rsid w:val="004D6C96"/>
    <w:rsid w:val="004D7209"/>
    <w:rsid w:val="004D74BF"/>
    <w:rsid w:val="004D7554"/>
    <w:rsid w:val="004D7750"/>
    <w:rsid w:val="004D78DF"/>
    <w:rsid w:val="004D7A00"/>
    <w:rsid w:val="004D7B73"/>
    <w:rsid w:val="004D7BDF"/>
    <w:rsid w:val="004D7E8B"/>
    <w:rsid w:val="004D7FB5"/>
    <w:rsid w:val="004E041C"/>
    <w:rsid w:val="004E0521"/>
    <w:rsid w:val="004E0D00"/>
    <w:rsid w:val="004E0E27"/>
    <w:rsid w:val="004E0E63"/>
    <w:rsid w:val="004E0EF7"/>
    <w:rsid w:val="004E10B0"/>
    <w:rsid w:val="004E1135"/>
    <w:rsid w:val="004E15F5"/>
    <w:rsid w:val="004E16BC"/>
    <w:rsid w:val="004E1830"/>
    <w:rsid w:val="004E1AA6"/>
    <w:rsid w:val="004E1FBF"/>
    <w:rsid w:val="004E233F"/>
    <w:rsid w:val="004E28DB"/>
    <w:rsid w:val="004E31A8"/>
    <w:rsid w:val="004E33D2"/>
    <w:rsid w:val="004E36BD"/>
    <w:rsid w:val="004E36BF"/>
    <w:rsid w:val="004E36D6"/>
    <w:rsid w:val="004E3754"/>
    <w:rsid w:val="004E3814"/>
    <w:rsid w:val="004E3833"/>
    <w:rsid w:val="004E3C5F"/>
    <w:rsid w:val="004E3EA5"/>
    <w:rsid w:val="004E427B"/>
    <w:rsid w:val="004E4370"/>
    <w:rsid w:val="004E4519"/>
    <w:rsid w:val="004E4523"/>
    <w:rsid w:val="004E4532"/>
    <w:rsid w:val="004E45C6"/>
    <w:rsid w:val="004E45F3"/>
    <w:rsid w:val="004E470A"/>
    <w:rsid w:val="004E47CC"/>
    <w:rsid w:val="004E4816"/>
    <w:rsid w:val="004E4822"/>
    <w:rsid w:val="004E4838"/>
    <w:rsid w:val="004E4B1C"/>
    <w:rsid w:val="004E4CFD"/>
    <w:rsid w:val="004E4D9C"/>
    <w:rsid w:val="004E4D9F"/>
    <w:rsid w:val="004E4DAE"/>
    <w:rsid w:val="004E5109"/>
    <w:rsid w:val="004E5432"/>
    <w:rsid w:val="004E5516"/>
    <w:rsid w:val="004E5B39"/>
    <w:rsid w:val="004E5CC9"/>
    <w:rsid w:val="004E645C"/>
    <w:rsid w:val="004E672A"/>
    <w:rsid w:val="004E677D"/>
    <w:rsid w:val="004E6845"/>
    <w:rsid w:val="004E708B"/>
    <w:rsid w:val="004E74FB"/>
    <w:rsid w:val="004E756D"/>
    <w:rsid w:val="004E77C4"/>
    <w:rsid w:val="004E7A66"/>
    <w:rsid w:val="004F02BF"/>
    <w:rsid w:val="004F036A"/>
    <w:rsid w:val="004F0373"/>
    <w:rsid w:val="004F0668"/>
    <w:rsid w:val="004F0967"/>
    <w:rsid w:val="004F09BE"/>
    <w:rsid w:val="004F0AFC"/>
    <w:rsid w:val="004F0B40"/>
    <w:rsid w:val="004F0BB6"/>
    <w:rsid w:val="004F0EE6"/>
    <w:rsid w:val="004F1177"/>
    <w:rsid w:val="004F1820"/>
    <w:rsid w:val="004F1B97"/>
    <w:rsid w:val="004F1C71"/>
    <w:rsid w:val="004F1D3D"/>
    <w:rsid w:val="004F1DAC"/>
    <w:rsid w:val="004F2936"/>
    <w:rsid w:val="004F294B"/>
    <w:rsid w:val="004F2BEA"/>
    <w:rsid w:val="004F2E41"/>
    <w:rsid w:val="004F34EE"/>
    <w:rsid w:val="004F3936"/>
    <w:rsid w:val="004F3BBD"/>
    <w:rsid w:val="004F3EFA"/>
    <w:rsid w:val="004F3FFD"/>
    <w:rsid w:val="004F42FF"/>
    <w:rsid w:val="004F436B"/>
    <w:rsid w:val="004F43F2"/>
    <w:rsid w:val="004F4453"/>
    <w:rsid w:val="004F492E"/>
    <w:rsid w:val="004F499A"/>
    <w:rsid w:val="004F49F1"/>
    <w:rsid w:val="004F4AEC"/>
    <w:rsid w:val="004F4CA5"/>
    <w:rsid w:val="004F4CE5"/>
    <w:rsid w:val="004F4EB0"/>
    <w:rsid w:val="004F5399"/>
    <w:rsid w:val="004F5460"/>
    <w:rsid w:val="004F60FB"/>
    <w:rsid w:val="004F621B"/>
    <w:rsid w:val="004F635E"/>
    <w:rsid w:val="004F64DC"/>
    <w:rsid w:val="004F67BE"/>
    <w:rsid w:val="004F6BC7"/>
    <w:rsid w:val="004F6F67"/>
    <w:rsid w:val="004F7172"/>
    <w:rsid w:val="004F737C"/>
    <w:rsid w:val="004F772A"/>
    <w:rsid w:val="004F7960"/>
    <w:rsid w:val="004F79EB"/>
    <w:rsid w:val="004F7CD7"/>
    <w:rsid w:val="005001E7"/>
    <w:rsid w:val="00500531"/>
    <w:rsid w:val="00500F14"/>
    <w:rsid w:val="005013F9"/>
    <w:rsid w:val="005015DD"/>
    <w:rsid w:val="00501AD9"/>
    <w:rsid w:val="00501B76"/>
    <w:rsid w:val="00501C5F"/>
    <w:rsid w:val="00501FE2"/>
    <w:rsid w:val="0050290F"/>
    <w:rsid w:val="00502A90"/>
    <w:rsid w:val="00502D6A"/>
    <w:rsid w:val="00502E85"/>
    <w:rsid w:val="00502F01"/>
    <w:rsid w:val="005031EB"/>
    <w:rsid w:val="0050341E"/>
    <w:rsid w:val="00503562"/>
    <w:rsid w:val="005035F5"/>
    <w:rsid w:val="00504173"/>
    <w:rsid w:val="0050426F"/>
    <w:rsid w:val="00504290"/>
    <w:rsid w:val="00504408"/>
    <w:rsid w:val="0050469B"/>
    <w:rsid w:val="00504747"/>
    <w:rsid w:val="0050499A"/>
    <w:rsid w:val="00505097"/>
    <w:rsid w:val="005050A3"/>
    <w:rsid w:val="0050547D"/>
    <w:rsid w:val="00505C34"/>
    <w:rsid w:val="00505C63"/>
    <w:rsid w:val="00506946"/>
    <w:rsid w:val="00506ABC"/>
    <w:rsid w:val="00506AF5"/>
    <w:rsid w:val="00506B40"/>
    <w:rsid w:val="0050703C"/>
    <w:rsid w:val="00507452"/>
    <w:rsid w:val="005076D2"/>
    <w:rsid w:val="00507782"/>
    <w:rsid w:val="005077E3"/>
    <w:rsid w:val="00507C85"/>
    <w:rsid w:val="00507D47"/>
    <w:rsid w:val="00510571"/>
    <w:rsid w:val="00510760"/>
    <w:rsid w:val="00510948"/>
    <w:rsid w:val="00510C3A"/>
    <w:rsid w:val="00510DA3"/>
    <w:rsid w:val="00511025"/>
    <w:rsid w:val="005110A6"/>
    <w:rsid w:val="005113E1"/>
    <w:rsid w:val="00511732"/>
    <w:rsid w:val="00511987"/>
    <w:rsid w:val="00511995"/>
    <w:rsid w:val="00511A38"/>
    <w:rsid w:val="00511A39"/>
    <w:rsid w:val="00511C07"/>
    <w:rsid w:val="00511D20"/>
    <w:rsid w:val="00511D3A"/>
    <w:rsid w:val="00511DFF"/>
    <w:rsid w:val="00511EA7"/>
    <w:rsid w:val="00512330"/>
    <w:rsid w:val="00512488"/>
    <w:rsid w:val="0051253A"/>
    <w:rsid w:val="0051257A"/>
    <w:rsid w:val="005127EA"/>
    <w:rsid w:val="00512A9B"/>
    <w:rsid w:val="00512B22"/>
    <w:rsid w:val="00513027"/>
    <w:rsid w:val="005134B3"/>
    <w:rsid w:val="005134C6"/>
    <w:rsid w:val="0051363F"/>
    <w:rsid w:val="00513CAD"/>
    <w:rsid w:val="00513D3F"/>
    <w:rsid w:val="00514625"/>
    <w:rsid w:val="00514771"/>
    <w:rsid w:val="0051493D"/>
    <w:rsid w:val="00514C80"/>
    <w:rsid w:val="00514E66"/>
    <w:rsid w:val="00515313"/>
    <w:rsid w:val="00515362"/>
    <w:rsid w:val="00515495"/>
    <w:rsid w:val="005154E2"/>
    <w:rsid w:val="005154E7"/>
    <w:rsid w:val="00515E21"/>
    <w:rsid w:val="0051647B"/>
    <w:rsid w:val="005165DA"/>
    <w:rsid w:val="005166B8"/>
    <w:rsid w:val="005166BF"/>
    <w:rsid w:val="0051690A"/>
    <w:rsid w:val="0051693E"/>
    <w:rsid w:val="00516C2E"/>
    <w:rsid w:val="00517124"/>
    <w:rsid w:val="00517612"/>
    <w:rsid w:val="00517BF6"/>
    <w:rsid w:val="00517C33"/>
    <w:rsid w:val="00520089"/>
    <w:rsid w:val="0052027B"/>
    <w:rsid w:val="005203C5"/>
    <w:rsid w:val="0052054B"/>
    <w:rsid w:val="00520688"/>
    <w:rsid w:val="00520736"/>
    <w:rsid w:val="005208E8"/>
    <w:rsid w:val="0052093B"/>
    <w:rsid w:val="00520B26"/>
    <w:rsid w:val="00520B89"/>
    <w:rsid w:val="00520C49"/>
    <w:rsid w:val="00520EB8"/>
    <w:rsid w:val="00521259"/>
    <w:rsid w:val="0052127F"/>
    <w:rsid w:val="005215B9"/>
    <w:rsid w:val="005216E5"/>
    <w:rsid w:val="00521772"/>
    <w:rsid w:val="005220D4"/>
    <w:rsid w:val="005222A3"/>
    <w:rsid w:val="0052238B"/>
    <w:rsid w:val="005224DE"/>
    <w:rsid w:val="00522517"/>
    <w:rsid w:val="0052276F"/>
    <w:rsid w:val="005227D5"/>
    <w:rsid w:val="00522AE9"/>
    <w:rsid w:val="00522D75"/>
    <w:rsid w:val="00522E95"/>
    <w:rsid w:val="00522ED5"/>
    <w:rsid w:val="00522F4B"/>
    <w:rsid w:val="005230FE"/>
    <w:rsid w:val="0052325C"/>
    <w:rsid w:val="0052352C"/>
    <w:rsid w:val="00523B71"/>
    <w:rsid w:val="00523C22"/>
    <w:rsid w:val="00524155"/>
    <w:rsid w:val="00524568"/>
    <w:rsid w:val="00524649"/>
    <w:rsid w:val="0052472D"/>
    <w:rsid w:val="0052475E"/>
    <w:rsid w:val="00524933"/>
    <w:rsid w:val="00524A48"/>
    <w:rsid w:val="00524E57"/>
    <w:rsid w:val="00524EB8"/>
    <w:rsid w:val="0052504E"/>
    <w:rsid w:val="00525A7D"/>
    <w:rsid w:val="00525B4D"/>
    <w:rsid w:val="00525CD4"/>
    <w:rsid w:val="00525CDF"/>
    <w:rsid w:val="00525D87"/>
    <w:rsid w:val="0052676E"/>
    <w:rsid w:val="00526A1B"/>
    <w:rsid w:val="00526A31"/>
    <w:rsid w:val="00526C60"/>
    <w:rsid w:val="00526F30"/>
    <w:rsid w:val="00526F37"/>
    <w:rsid w:val="00526F4B"/>
    <w:rsid w:val="005271C3"/>
    <w:rsid w:val="00527690"/>
    <w:rsid w:val="005278DF"/>
    <w:rsid w:val="00527DE6"/>
    <w:rsid w:val="0053027E"/>
    <w:rsid w:val="005302E6"/>
    <w:rsid w:val="00530489"/>
    <w:rsid w:val="00530549"/>
    <w:rsid w:val="00530568"/>
    <w:rsid w:val="005305EA"/>
    <w:rsid w:val="0053093A"/>
    <w:rsid w:val="00530EC0"/>
    <w:rsid w:val="00531056"/>
    <w:rsid w:val="005311ED"/>
    <w:rsid w:val="005312BB"/>
    <w:rsid w:val="00531671"/>
    <w:rsid w:val="00531683"/>
    <w:rsid w:val="00531869"/>
    <w:rsid w:val="005318DC"/>
    <w:rsid w:val="005318F8"/>
    <w:rsid w:val="00531B94"/>
    <w:rsid w:val="00531DA1"/>
    <w:rsid w:val="00531E53"/>
    <w:rsid w:val="005321C4"/>
    <w:rsid w:val="005327A8"/>
    <w:rsid w:val="00532B2F"/>
    <w:rsid w:val="00532E01"/>
    <w:rsid w:val="00532FD5"/>
    <w:rsid w:val="00533233"/>
    <w:rsid w:val="00533241"/>
    <w:rsid w:val="005335A2"/>
    <w:rsid w:val="0053396D"/>
    <w:rsid w:val="00533C0B"/>
    <w:rsid w:val="00533DD3"/>
    <w:rsid w:val="00533EF7"/>
    <w:rsid w:val="00534157"/>
    <w:rsid w:val="00534338"/>
    <w:rsid w:val="00534346"/>
    <w:rsid w:val="0053450F"/>
    <w:rsid w:val="0053483F"/>
    <w:rsid w:val="00534AC7"/>
    <w:rsid w:val="00534ADF"/>
    <w:rsid w:val="00534E78"/>
    <w:rsid w:val="00534F7B"/>
    <w:rsid w:val="00534FA1"/>
    <w:rsid w:val="00535711"/>
    <w:rsid w:val="00535717"/>
    <w:rsid w:val="00535EE0"/>
    <w:rsid w:val="00536056"/>
    <w:rsid w:val="005360E8"/>
    <w:rsid w:val="00536175"/>
    <w:rsid w:val="005361BB"/>
    <w:rsid w:val="00536398"/>
    <w:rsid w:val="005363A7"/>
    <w:rsid w:val="005365CD"/>
    <w:rsid w:val="0053671A"/>
    <w:rsid w:val="005367A2"/>
    <w:rsid w:val="005367AD"/>
    <w:rsid w:val="005369F2"/>
    <w:rsid w:val="00536D7C"/>
    <w:rsid w:val="0053713D"/>
    <w:rsid w:val="00537246"/>
    <w:rsid w:val="0053776F"/>
    <w:rsid w:val="00537C92"/>
    <w:rsid w:val="00540607"/>
    <w:rsid w:val="00540A3C"/>
    <w:rsid w:val="0054113C"/>
    <w:rsid w:val="005411CE"/>
    <w:rsid w:val="00541C86"/>
    <w:rsid w:val="00541D2B"/>
    <w:rsid w:val="00541D5E"/>
    <w:rsid w:val="00541E0C"/>
    <w:rsid w:val="0054200A"/>
    <w:rsid w:val="005422B5"/>
    <w:rsid w:val="00542686"/>
    <w:rsid w:val="0054277D"/>
    <w:rsid w:val="005427F7"/>
    <w:rsid w:val="00542A26"/>
    <w:rsid w:val="00542C02"/>
    <w:rsid w:val="005430BB"/>
    <w:rsid w:val="00543276"/>
    <w:rsid w:val="00543558"/>
    <w:rsid w:val="0054356E"/>
    <w:rsid w:val="00543982"/>
    <w:rsid w:val="00543995"/>
    <w:rsid w:val="00543A2A"/>
    <w:rsid w:val="00543AE5"/>
    <w:rsid w:val="00543CB4"/>
    <w:rsid w:val="00543D6C"/>
    <w:rsid w:val="00543DBB"/>
    <w:rsid w:val="0054406A"/>
    <w:rsid w:val="0054421C"/>
    <w:rsid w:val="0054499F"/>
    <w:rsid w:val="00544C20"/>
    <w:rsid w:val="00544C5F"/>
    <w:rsid w:val="00544F27"/>
    <w:rsid w:val="00544F58"/>
    <w:rsid w:val="00545515"/>
    <w:rsid w:val="00545546"/>
    <w:rsid w:val="0054578D"/>
    <w:rsid w:val="00545922"/>
    <w:rsid w:val="00545BFA"/>
    <w:rsid w:val="005464B1"/>
    <w:rsid w:val="00546577"/>
    <w:rsid w:val="005466DD"/>
    <w:rsid w:val="00546908"/>
    <w:rsid w:val="00546993"/>
    <w:rsid w:val="00546A5A"/>
    <w:rsid w:val="00546EB2"/>
    <w:rsid w:val="00546F16"/>
    <w:rsid w:val="00547054"/>
    <w:rsid w:val="005476F3"/>
    <w:rsid w:val="00547C67"/>
    <w:rsid w:val="00547D97"/>
    <w:rsid w:val="00550052"/>
    <w:rsid w:val="00550928"/>
    <w:rsid w:val="00550A53"/>
    <w:rsid w:val="00550B57"/>
    <w:rsid w:val="00550C90"/>
    <w:rsid w:val="00551130"/>
    <w:rsid w:val="005513E0"/>
    <w:rsid w:val="00551BCF"/>
    <w:rsid w:val="00551D2B"/>
    <w:rsid w:val="00551F9B"/>
    <w:rsid w:val="005522CE"/>
    <w:rsid w:val="005524FA"/>
    <w:rsid w:val="0055263C"/>
    <w:rsid w:val="00552C71"/>
    <w:rsid w:val="00552E16"/>
    <w:rsid w:val="005530EB"/>
    <w:rsid w:val="005534B9"/>
    <w:rsid w:val="0055361B"/>
    <w:rsid w:val="00553C9A"/>
    <w:rsid w:val="00553D75"/>
    <w:rsid w:val="00554093"/>
    <w:rsid w:val="00554467"/>
    <w:rsid w:val="005549A9"/>
    <w:rsid w:val="005549D4"/>
    <w:rsid w:val="00554A2E"/>
    <w:rsid w:val="00554D67"/>
    <w:rsid w:val="00554DA7"/>
    <w:rsid w:val="00554E9D"/>
    <w:rsid w:val="00554F03"/>
    <w:rsid w:val="005550FB"/>
    <w:rsid w:val="00555271"/>
    <w:rsid w:val="005553B9"/>
    <w:rsid w:val="00555929"/>
    <w:rsid w:val="00555AD0"/>
    <w:rsid w:val="00555D62"/>
    <w:rsid w:val="00555D8F"/>
    <w:rsid w:val="00555E1F"/>
    <w:rsid w:val="005560ED"/>
    <w:rsid w:val="00556312"/>
    <w:rsid w:val="005563D6"/>
    <w:rsid w:val="00556555"/>
    <w:rsid w:val="00556C9A"/>
    <w:rsid w:val="00556D03"/>
    <w:rsid w:val="00556D2A"/>
    <w:rsid w:val="00557048"/>
    <w:rsid w:val="005573AD"/>
    <w:rsid w:val="00557A60"/>
    <w:rsid w:val="00557E4C"/>
    <w:rsid w:val="00557FE6"/>
    <w:rsid w:val="00560C85"/>
    <w:rsid w:val="00560D23"/>
    <w:rsid w:val="00560E43"/>
    <w:rsid w:val="0056108B"/>
    <w:rsid w:val="00561260"/>
    <w:rsid w:val="00561394"/>
    <w:rsid w:val="0056157B"/>
    <w:rsid w:val="005615EB"/>
    <w:rsid w:val="00561941"/>
    <w:rsid w:val="00561CA6"/>
    <w:rsid w:val="00561CCF"/>
    <w:rsid w:val="00561F55"/>
    <w:rsid w:val="00562299"/>
    <w:rsid w:val="00562601"/>
    <w:rsid w:val="00562628"/>
    <w:rsid w:val="00562645"/>
    <w:rsid w:val="005626BF"/>
    <w:rsid w:val="00562754"/>
    <w:rsid w:val="00562C13"/>
    <w:rsid w:val="00562EBF"/>
    <w:rsid w:val="00563090"/>
    <w:rsid w:val="0056338E"/>
    <w:rsid w:val="005638E8"/>
    <w:rsid w:val="005639D9"/>
    <w:rsid w:val="00564127"/>
    <w:rsid w:val="005641EE"/>
    <w:rsid w:val="00564363"/>
    <w:rsid w:val="005643B5"/>
    <w:rsid w:val="005646D4"/>
    <w:rsid w:val="0056473E"/>
    <w:rsid w:val="00564996"/>
    <w:rsid w:val="00564A9D"/>
    <w:rsid w:val="00564F58"/>
    <w:rsid w:val="005653DE"/>
    <w:rsid w:val="00565671"/>
    <w:rsid w:val="00565696"/>
    <w:rsid w:val="00566085"/>
    <w:rsid w:val="005660AD"/>
    <w:rsid w:val="00566384"/>
    <w:rsid w:val="005669DF"/>
    <w:rsid w:val="00566B88"/>
    <w:rsid w:val="00566C32"/>
    <w:rsid w:val="00566CC8"/>
    <w:rsid w:val="00566EE9"/>
    <w:rsid w:val="00566F32"/>
    <w:rsid w:val="005670D0"/>
    <w:rsid w:val="005671F3"/>
    <w:rsid w:val="00567418"/>
    <w:rsid w:val="00567494"/>
    <w:rsid w:val="005674B1"/>
    <w:rsid w:val="005674EB"/>
    <w:rsid w:val="00567627"/>
    <w:rsid w:val="0056770C"/>
    <w:rsid w:val="0056778A"/>
    <w:rsid w:val="00567889"/>
    <w:rsid w:val="00567DB4"/>
    <w:rsid w:val="00567EB1"/>
    <w:rsid w:val="00567EFB"/>
    <w:rsid w:val="00567F6C"/>
    <w:rsid w:val="005704C3"/>
    <w:rsid w:val="00570941"/>
    <w:rsid w:val="00570AA4"/>
    <w:rsid w:val="00570E72"/>
    <w:rsid w:val="00571590"/>
    <w:rsid w:val="005715A4"/>
    <w:rsid w:val="00571922"/>
    <w:rsid w:val="00571936"/>
    <w:rsid w:val="00571A87"/>
    <w:rsid w:val="00571CAB"/>
    <w:rsid w:val="00571F76"/>
    <w:rsid w:val="00572216"/>
    <w:rsid w:val="00572269"/>
    <w:rsid w:val="00572596"/>
    <w:rsid w:val="005726CD"/>
    <w:rsid w:val="0057274C"/>
    <w:rsid w:val="0057288E"/>
    <w:rsid w:val="005729D1"/>
    <w:rsid w:val="00572E2F"/>
    <w:rsid w:val="005734C2"/>
    <w:rsid w:val="005734D6"/>
    <w:rsid w:val="0057363E"/>
    <w:rsid w:val="00573C1B"/>
    <w:rsid w:val="00573C8E"/>
    <w:rsid w:val="00573F7B"/>
    <w:rsid w:val="00573FE6"/>
    <w:rsid w:val="00574388"/>
    <w:rsid w:val="0057448A"/>
    <w:rsid w:val="00574619"/>
    <w:rsid w:val="005747FA"/>
    <w:rsid w:val="00574A78"/>
    <w:rsid w:val="005752C9"/>
    <w:rsid w:val="00575536"/>
    <w:rsid w:val="00575CB8"/>
    <w:rsid w:val="005761B2"/>
    <w:rsid w:val="0057649E"/>
    <w:rsid w:val="00576D21"/>
    <w:rsid w:val="00576D5A"/>
    <w:rsid w:val="00576F74"/>
    <w:rsid w:val="005770A1"/>
    <w:rsid w:val="005770B0"/>
    <w:rsid w:val="005772C2"/>
    <w:rsid w:val="00577372"/>
    <w:rsid w:val="0057748E"/>
    <w:rsid w:val="00577526"/>
    <w:rsid w:val="0057777B"/>
    <w:rsid w:val="00577826"/>
    <w:rsid w:val="00577A10"/>
    <w:rsid w:val="00577C6B"/>
    <w:rsid w:val="00580082"/>
    <w:rsid w:val="00580276"/>
    <w:rsid w:val="00580702"/>
    <w:rsid w:val="00580729"/>
    <w:rsid w:val="00580834"/>
    <w:rsid w:val="00580A12"/>
    <w:rsid w:val="00580A69"/>
    <w:rsid w:val="00580DCC"/>
    <w:rsid w:val="0058119A"/>
    <w:rsid w:val="005815CA"/>
    <w:rsid w:val="00581615"/>
    <w:rsid w:val="00581621"/>
    <w:rsid w:val="00581669"/>
    <w:rsid w:val="00581D6E"/>
    <w:rsid w:val="00581E74"/>
    <w:rsid w:val="00581FB0"/>
    <w:rsid w:val="0058224C"/>
    <w:rsid w:val="00582575"/>
    <w:rsid w:val="00582620"/>
    <w:rsid w:val="00582C75"/>
    <w:rsid w:val="00582DCC"/>
    <w:rsid w:val="0058346D"/>
    <w:rsid w:val="00583515"/>
    <w:rsid w:val="005836F3"/>
    <w:rsid w:val="005838BA"/>
    <w:rsid w:val="00583E90"/>
    <w:rsid w:val="00583FB8"/>
    <w:rsid w:val="00584308"/>
    <w:rsid w:val="00584343"/>
    <w:rsid w:val="005848D4"/>
    <w:rsid w:val="005849EC"/>
    <w:rsid w:val="005849F0"/>
    <w:rsid w:val="00584BB4"/>
    <w:rsid w:val="00584BDF"/>
    <w:rsid w:val="0058596B"/>
    <w:rsid w:val="005859AF"/>
    <w:rsid w:val="00585BAB"/>
    <w:rsid w:val="0058608E"/>
    <w:rsid w:val="0058668E"/>
    <w:rsid w:val="00586733"/>
    <w:rsid w:val="005868A8"/>
    <w:rsid w:val="005869FF"/>
    <w:rsid w:val="00586A3C"/>
    <w:rsid w:val="00586A62"/>
    <w:rsid w:val="00586B07"/>
    <w:rsid w:val="005870F2"/>
    <w:rsid w:val="0058726C"/>
    <w:rsid w:val="00587427"/>
    <w:rsid w:val="0058756C"/>
    <w:rsid w:val="00587901"/>
    <w:rsid w:val="00587BA3"/>
    <w:rsid w:val="00587BEE"/>
    <w:rsid w:val="00587C18"/>
    <w:rsid w:val="00587D87"/>
    <w:rsid w:val="00587ED3"/>
    <w:rsid w:val="00587F72"/>
    <w:rsid w:val="0059033B"/>
    <w:rsid w:val="00590666"/>
    <w:rsid w:val="0059079C"/>
    <w:rsid w:val="00590949"/>
    <w:rsid w:val="00590B35"/>
    <w:rsid w:val="00590C4A"/>
    <w:rsid w:val="00590E22"/>
    <w:rsid w:val="00590EB4"/>
    <w:rsid w:val="00590FA4"/>
    <w:rsid w:val="00591084"/>
    <w:rsid w:val="00591505"/>
    <w:rsid w:val="00591696"/>
    <w:rsid w:val="00592216"/>
    <w:rsid w:val="005922B0"/>
    <w:rsid w:val="00592484"/>
    <w:rsid w:val="0059249D"/>
    <w:rsid w:val="005924E2"/>
    <w:rsid w:val="0059279C"/>
    <w:rsid w:val="00592856"/>
    <w:rsid w:val="00592977"/>
    <w:rsid w:val="00592A4C"/>
    <w:rsid w:val="00592B10"/>
    <w:rsid w:val="0059336E"/>
    <w:rsid w:val="0059338E"/>
    <w:rsid w:val="0059363A"/>
    <w:rsid w:val="0059458C"/>
    <w:rsid w:val="0059458D"/>
    <w:rsid w:val="005945D5"/>
    <w:rsid w:val="0059478D"/>
    <w:rsid w:val="00594CEC"/>
    <w:rsid w:val="00594D58"/>
    <w:rsid w:val="00594F51"/>
    <w:rsid w:val="00595120"/>
    <w:rsid w:val="00595222"/>
    <w:rsid w:val="0059549E"/>
    <w:rsid w:val="005955FB"/>
    <w:rsid w:val="00595FF7"/>
    <w:rsid w:val="00596053"/>
    <w:rsid w:val="0059609D"/>
    <w:rsid w:val="005961C1"/>
    <w:rsid w:val="005961FA"/>
    <w:rsid w:val="00596388"/>
    <w:rsid w:val="005965E5"/>
    <w:rsid w:val="0059671F"/>
    <w:rsid w:val="00596A0C"/>
    <w:rsid w:val="00596E37"/>
    <w:rsid w:val="00596F60"/>
    <w:rsid w:val="00597453"/>
    <w:rsid w:val="0059759F"/>
    <w:rsid w:val="005977E9"/>
    <w:rsid w:val="005979BB"/>
    <w:rsid w:val="005A012C"/>
    <w:rsid w:val="005A01AC"/>
    <w:rsid w:val="005A023F"/>
    <w:rsid w:val="005A0577"/>
    <w:rsid w:val="005A0718"/>
    <w:rsid w:val="005A094D"/>
    <w:rsid w:val="005A0B21"/>
    <w:rsid w:val="005A1049"/>
    <w:rsid w:val="005A1188"/>
    <w:rsid w:val="005A122F"/>
    <w:rsid w:val="005A13B7"/>
    <w:rsid w:val="005A13EC"/>
    <w:rsid w:val="005A1660"/>
    <w:rsid w:val="005A16A8"/>
    <w:rsid w:val="005A172C"/>
    <w:rsid w:val="005A1895"/>
    <w:rsid w:val="005A18DB"/>
    <w:rsid w:val="005A196F"/>
    <w:rsid w:val="005A2275"/>
    <w:rsid w:val="005A25EE"/>
    <w:rsid w:val="005A25F5"/>
    <w:rsid w:val="005A2682"/>
    <w:rsid w:val="005A2984"/>
    <w:rsid w:val="005A2ACA"/>
    <w:rsid w:val="005A2DD2"/>
    <w:rsid w:val="005A337B"/>
    <w:rsid w:val="005A3544"/>
    <w:rsid w:val="005A3655"/>
    <w:rsid w:val="005A38CF"/>
    <w:rsid w:val="005A399F"/>
    <w:rsid w:val="005A3AC7"/>
    <w:rsid w:val="005A3B1D"/>
    <w:rsid w:val="005A3BEB"/>
    <w:rsid w:val="005A4422"/>
    <w:rsid w:val="005A4B3B"/>
    <w:rsid w:val="005A4C23"/>
    <w:rsid w:val="005A5364"/>
    <w:rsid w:val="005A558A"/>
    <w:rsid w:val="005A56E1"/>
    <w:rsid w:val="005A5763"/>
    <w:rsid w:val="005A578D"/>
    <w:rsid w:val="005A57B0"/>
    <w:rsid w:val="005A57CB"/>
    <w:rsid w:val="005A5AED"/>
    <w:rsid w:val="005A62B1"/>
    <w:rsid w:val="005A647D"/>
    <w:rsid w:val="005A64DF"/>
    <w:rsid w:val="005A653A"/>
    <w:rsid w:val="005A6641"/>
    <w:rsid w:val="005A6869"/>
    <w:rsid w:val="005A69B3"/>
    <w:rsid w:val="005A6B59"/>
    <w:rsid w:val="005A6E9B"/>
    <w:rsid w:val="005A700A"/>
    <w:rsid w:val="005A70B0"/>
    <w:rsid w:val="005A71B0"/>
    <w:rsid w:val="005A7283"/>
    <w:rsid w:val="005A7CC1"/>
    <w:rsid w:val="005A7F3D"/>
    <w:rsid w:val="005B0727"/>
    <w:rsid w:val="005B086F"/>
    <w:rsid w:val="005B0C3D"/>
    <w:rsid w:val="005B0C79"/>
    <w:rsid w:val="005B0E92"/>
    <w:rsid w:val="005B11E0"/>
    <w:rsid w:val="005B121E"/>
    <w:rsid w:val="005B12D8"/>
    <w:rsid w:val="005B13DA"/>
    <w:rsid w:val="005B14F8"/>
    <w:rsid w:val="005B1569"/>
    <w:rsid w:val="005B1686"/>
    <w:rsid w:val="005B169D"/>
    <w:rsid w:val="005B1784"/>
    <w:rsid w:val="005B1857"/>
    <w:rsid w:val="005B1887"/>
    <w:rsid w:val="005B1A34"/>
    <w:rsid w:val="005B1B10"/>
    <w:rsid w:val="005B1B78"/>
    <w:rsid w:val="005B1C68"/>
    <w:rsid w:val="005B1D2B"/>
    <w:rsid w:val="005B1D92"/>
    <w:rsid w:val="005B264C"/>
    <w:rsid w:val="005B27E4"/>
    <w:rsid w:val="005B28AE"/>
    <w:rsid w:val="005B28F3"/>
    <w:rsid w:val="005B2FA7"/>
    <w:rsid w:val="005B3059"/>
    <w:rsid w:val="005B319F"/>
    <w:rsid w:val="005B3287"/>
    <w:rsid w:val="005B33DB"/>
    <w:rsid w:val="005B36F1"/>
    <w:rsid w:val="005B38B5"/>
    <w:rsid w:val="005B3AC0"/>
    <w:rsid w:val="005B3B88"/>
    <w:rsid w:val="005B4202"/>
    <w:rsid w:val="005B4397"/>
    <w:rsid w:val="005B4412"/>
    <w:rsid w:val="005B472A"/>
    <w:rsid w:val="005B4A5D"/>
    <w:rsid w:val="005B4CA8"/>
    <w:rsid w:val="005B4D32"/>
    <w:rsid w:val="005B53FD"/>
    <w:rsid w:val="005B5492"/>
    <w:rsid w:val="005B5B03"/>
    <w:rsid w:val="005B5B20"/>
    <w:rsid w:val="005B5D60"/>
    <w:rsid w:val="005B5ED9"/>
    <w:rsid w:val="005B5F1F"/>
    <w:rsid w:val="005B63CB"/>
    <w:rsid w:val="005B6472"/>
    <w:rsid w:val="005B65BA"/>
    <w:rsid w:val="005B690A"/>
    <w:rsid w:val="005B6CEF"/>
    <w:rsid w:val="005B6ED3"/>
    <w:rsid w:val="005B6FFE"/>
    <w:rsid w:val="005B7061"/>
    <w:rsid w:val="005B72CB"/>
    <w:rsid w:val="005B72DF"/>
    <w:rsid w:val="005B73B4"/>
    <w:rsid w:val="005B7652"/>
    <w:rsid w:val="005B76F5"/>
    <w:rsid w:val="005B77E0"/>
    <w:rsid w:val="005B782E"/>
    <w:rsid w:val="005B78A2"/>
    <w:rsid w:val="005B79F0"/>
    <w:rsid w:val="005B7F40"/>
    <w:rsid w:val="005C0091"/>
    <w:rsid w:val="005C00A8"/>
    <w:rsid w:val="005C033C"/>
    <w:rsid w:val="005C0347"/>
    <w:rsid w:val="005C03B8"/>
    <w:rsid w:val="005C050B"/>
    <w:rsid w:val="005C0F4E"/>
    <w:rsid w:val="005C126C"/>
    <w:rsid w:val="005C16A9"/>
    <w:rsid w:val="005C16D0"/>
    <w:rsid w:val="005C16F6"/>
    <w:rsid w:val="005C1DE8"/>
    <w:rsid w:val="005C1F35"/>
    <w:rsid w:val="005C1FE5"/>
    <w:rsid w:val="005C20E6"/>
    <w:rsid w:val="005C2136"/>
    <w:rsid w:val="005C218E"/>
    <w:rsid w:val="005C2234"/>
    <w:rsid w:val="005C235A"/>
    <w:rsid w:val="005C23ED"/>
    <w:rsid w:val="005C2697"/>
    <w:rsid w:val="005C28D5"/>
    <w:rsid w:val="005C2BAF"/>
    <w:rsid w:val="005C2D6F"/>
    <w:rsid w:val="005C2E42"/>
    <w:rsid w:val="005C2E7A"/>
    <w:rsid w:val="005C2F00"/>
    <w:rsid w:val="005C32DF"/>
    <w:rsid w:val="005C3375"/>
    <w:rsid w:val="005C341B"/>
    <w:rsid w:val="005C3762"/>
    <w:rsid w:val="005C4309"/>
    <w:rsid w:val="005C45DA"/>
    <w:rsid w:val="005C486B"/>
    <w:rsid w:val="005C48EB"/>
    <w:rsid w:val="005C4A54"/>
    <w:rsid w:val="005C4DD1"/>
    <w:rsid w:val="005C5291"/>
    <w:rsid w:val="005C5539"/>
    <w:rsid w:val="005C592F"/>
    <w:rsid w:val="005C59AF"/>
    <w:rsid w:val="005C59BF"/>
    <w:rsid w:val="005C5A41"/>
    <w:rsid w:val="005C5B0F"/>
    <w:rsid w:val="005C5B99"/>
    <w:rsid w:val="005C5C78"/>
    <w:rsid w:val="005C6006"/>
    <w:rsid w:val="005C6160"/>
    <w:rsid w:val="005C6AE1"/>
    <w:rsid w:val="005C6B29"/>
    <w:rsid w:val="005C7062"/>
    <w:rsid w:val="005C71B4"/>
    <w:rsid w:val="005C7276"/>
    <w:rsid w:val="005C7A77"/>
    <w:rsid w:val="005C7AFE"/>
    <w:rsid w:val="005C7B00"/>
    <w:rsid w:val="005C7D2A"/>
    <w:rsid w:val="005C7D33"/>
    <w:rsid w:val="005C7ED3"/>
    <w:rsid w:val="005C7EE9"/>
    <w:rsid w:val="005D0046"/>
    <w:rsid w:val="005D024D"/>
    <w:rsid w:val="005D03E1"/>
    <w:rsid w:val="005D0606"/>
    <w:rsid w:val="005D0666"/>
    <w:rsid w:val="005D076C"/>
    <w:rsid w:val="005D09B8"/>
    <w:rsid w:val="005D09E8"/>
    <w:rsid w:val="005D0A8B"/>
    <w:rsid w:val="005D0B1A"/>
    <w:rsid w:val="005D0F36"/>
    <w:rsid w:val="005D0F93"/>
    <w:rsid w:val="005D13C8"/>
    <w:rsid w:val="005D1505"/>
    <w:rsid w:val="005D15ED"/>
    <w:rsid w:val="005D19CE"/>
    <w:rsid w:val="005D1D72"/>
    <w:rsid w:val="005D23C8"/>
    <w:rsid w:val="005D28BF"/>
    <w:rsid w:val="005D2955"/>
    <w:rsid w:val="005D2CE6"/>
    <w:rsid w:val="005D2F53"/>
    <w:rsid w:val="005D30F9"/>
    <w:rsid w:val="005D32E2"/>
    <w:rsid w:val="005D3406"/>
    <w:rsid w:val="005D3538"/>
    <w:rsid w:val="005D35B2"/>
    <w:rsid w:val="005D36D5"/>
    <w:rsid w:val="005D37F4"/>
    <w:rsid w:val="005D38FC"/>
    <w:rsid w:val="005D3925"/>
    <w:rsid w:val="005D3940"/>
    <w:rsid w:val="005D395E"/>
    <w:rsid w:val="005D44A6"/>
    <w:rsid w:val="005D4589"/>
    <w:rsid w:val="005D464E"/>
    <w:rsid w:val="005D472C"/>
    <w:rsid w:val="005D4FEC"/>
    <w:rsid w:val="005D539B"/>
    <w:rsid w:val="005D5552"/>
    <w:rsid w:val="005D5578"/>
    <w:rsid w:val="005D55E7"/>
    <w:rsid w:val="005D58BB"/>
    <w:rsid w:val="005D5A78"/>
    <w:rsid w:val="005D5B11"/>
    <w:rsid w:val="005D5BF4"/>
    <w:rsid w:val="005D5F88"/>
    <w:rsid w:val="005D6035"/>
    <w:rsid w:val="005D62CD"/>
    <w:rsid w:val="005D63DA"/>
    <w:rsid w:val="005D6405"/>
    <w:rsid w:val="005D6865"/>
    <w:rsid w:val="005D6D8F"/>
    <w:rsid w:val="005D6D95"/>
    <w:rsid w:val="005D6FBD"/>
    <w:rsid w:val="005D73F2"/>
    <w:rsid w:val="005D744F"/>
    <w:rsid w:val="005D77E6"/>
    <w:rsid w:val="005D7859"/>
    <w:rsid w:val="005D7A71"/>
    <w:rsid w:val="005D7AFF"/>
    <w:rsid w:val="005D7B76"/>
    <w:rsid w:val="005D7CFE"/>
    <w:rsid w:val="005D7F32"/>
    <w:rsid w:val="005E01ED"/>
    <w:rsid w:val="005E0228"/>
    <w:rsid w:val="005E03A5"/>
    <w:rsid w:val="005E0402"/>
    <w:rsid w:val="005E04C2"/>
    <w:rsid w:val="005E04D1"/>
    <w:rsid w:val="005E0A6D"/>
    <w:rsid w:val="005E0B40"/>
    <w:rsid w:val="005E0D47"/>
    <w:rsid w:val="005E0F47"/>
    <w:rsid w:val="005E136F"/>
    <w:rsid w:val="005E16D8"/>
    <w:rsid w:val="005E173C"/>
    <w:rsid w:val="005E187F"/>
    <w:rsid w:val="005E1A48"/>
    <w:rsid w:val="005E1D97"/>
    <w:rsid w:val="005E221F"/>
    <w:rsid w:val="005E23A7"/>
    <w:rsid w:val="005E2499"/>
    <w:rsid w:val="005E2969"/>
    <w:rsid w:val="005E327A"/>
    <w:rsid w:val="005E3294"/>
    <w:rsid w:val="005E3884"/>
    <w:rsid w:val="005E39E8"/>
    <w:rsid w:val="005E3C7D"/>
    <w:rsid w:val="005E3DC0"/>
    <w:rsid w:val="005E406E"/>
    <w:rsid w:val="005E40E2"/>
    <w:rsid w:val="005E446B"/>
    <w:rsid w:val="005E4789"/>
    <w:rsid w:val="005E48ED"/>
    <w:rsid w:val="005E4D50"/>
    <w:rsid w:val="005E5B50"/>
    <w:rsid w:val="005E5B66"/>
    <w:rsid w:val="005E5C8F"/>
    <w:rsid w:val="005E62FC"/>
    <w:rsid w:val="005E631F"/>
    <w:rsid w:val="005E63D4"/>
    <w:rsid w:val="005E666A"/>
    <w:rsid w:val="005E67AA"/>
    <w:rsid w:val="005E67BB"/>
    <w:rsid w:val="005E6822"/>
    <w:rsid w:val="005E6C9B"/>
    <w:rsid w:val="005E7386"/>
    <w:rsid w:val="005E7B88"/>
    <w:rsid w:val="005E7EA2"/>
    <w:rsid w:val="005E7EF4"/>
    <w:rsid w:val="005F0478"/>
    <w:rsid w:val="005F07D7"/>
    <w:rsid w:val="005F07DC"/>
    <w:rsid w:val="005F09B5"/>
    <w:rsid w:val="005F0B4B"/>
    <w:rsid w:val="005F0D8C"/>
    <w:rsid w:val="005F1233"/>
    <w:rsid w:val="005F15AF"/>
    <w:rsid w:val="005F1A87"/>
    <w:rsid w:val="005F1D31"/>
    <w:rsid w:val="005F1EF6"/>
    <w:rsid w:val="005F1F52"/>
    <w:rsid w:val="005F2471"/>
    <w:rsid w:val="005F2A89"/>
    <w:rsid w:val="005F312F"/>
    <w:rsid w:val="005F3366"/>
    <w:rsid w:val="005F39A3"/>
    <w:rsid w:val="005F3A7A"/>
    <w:rsid w:val="005F3B9A"/>
    <w:rsid w:val="005F3D0F"/>
    <w:rsid w:val="005F4032"/>
    <w:rsid w:val="005F408D"/>
    <w:rsid w:val="005F40E6"/>
    <w:rsid w:val="005F40F2"/>
    <w:rsid w:val="005F4231"/>
    <w:rsid w:val="005F4315"/>
    <w:rsid w:val="005F47E2"/>
    <w:rsid w:val="005F4EC6"/>
    <w:rsid w:val="005F4EF0"/>
    <w:rsid w:val="005F4FC8"/>
    <w:rsid w:val="005F503A"/>
    <w:rsid w:val="005F5048"/>
    <w:rsid w:val="005F53AB"/>
    <w:rsid w:val="005F59EC"/>
    <w:rsid w:val="005F5E14"/>
    <w:rsid w:val="005F6368"/>
    <w:rsid w:val="005F67A2"/>
    <w:rsid w:val="005F69D1"/>
    <w:rsid w:val="005F6B8B"/>
    <w:rsid w:val="005F6FA2"/>
    <w:rsid w:val="005F6FC5"/>
    <w:rsid w:val="005F747F"/>
    <w:rsid w:val="005F74DD"/>
    <w:rsid w:val="005F7661"/>
    <w:rsid w:val="005F79AC"/>
    <w:rsid w:val="006000B0"/>
    <w:rsid w:val="00600117"/>
    <w:rsid w:val="00600342"/>
    <w:rsid w:val="00600455"/>
    <w:rsid w:val="0060067D"/>
    <w:rsid w:val="00600825"/>
    <w:rsid w:val="00600AF4"/>
    <w:rsid w:val="00601106"/>
    <w:rsid w:val="006011B4"/>
    <w:rsid w:val="0060170F"/>
    <w:rsid w:val="0060192D"/>
    <w:rsid w:val="00601C3F"/>
    <w:rsid w:val="00601C56"/>
    <w:rsid w:val="00601CF2"/>
    <w:rsid w:val="00601EFC"/>
    <w:rsid w:val="00601F23"/>
    <w:rsid w:val="0060206C"/>
    <w:rsid w:val="006022C1"/>
    <w:rsid w:val="00602A37"/>
    <w:rsid w:val="00602C8B"/>
    <w:rsid w:val="00603342"/>
    <w:rsid w:val="00603679"/>
    <w:rsid w:val="00603796"/>
    <w:rsid w:val="006037C6"/>
    <w:rsid w:val="006039F5"/>
    <w:rsid w:val="00603A6B"/>
    <w:rsid w:val="00603BB5"/>
    <w:rsid w:val="00603DEA"/>
    <w:rsid w:val="00603FA3"/>
    <w:rsid w:val="00604237"/>
    <w:rsid w:val="00604371"/>
    <w:rsid w:val="0060445B"/>
    <w:rsid w:val="0060488D"/>
    <w:rsid w:val="006048B1"/>
    <w:rsid w:val="00604B94"/>
    <w:rsid w:val="00604C42"/>
    <w:rsid w:val="00604D10"/>
    <w:rsid w:val="00604D19"/>
    <w:rsid w:val="00604D66"/>
    <w:rsid w:val="00604E1C"/>
    <w:rsid w:val="00604F45"/>
    <w:rsid w:val="0060511E"/>
    <w:rsid w:val="00605313"/>
    <w:rsid w:val="006055DA"/>
    <w:rsid w:val="006057E0"/>
    <w:rsid w:val="00605B5C"/>
    <w:rsid w:val="00605DD8"/>
    <w:rsid w:val="0060608F"/>
    <w:rsid w:val="0060614A"/>
    <w:rsid w:val="00606F71"/>
    <w:rsid w:val="00606FE5"/>
    <w:rsid w:val="0060706F"/>
    <w:rsid w:val="006070E5"/>
    <w:rsid w:val="0060734C"/>
    <w:rsid w:val="006074EA"/>
    <w:rsid w:val="0060750F"/>
    <w:rsid w:val="00607922"/>
    <w:rsid w:val="0060797D"/>
    <w:rsid w:val="00607CC7"/>
    <w:rsid w:val="00607E90"/>
    <w:rsid w:val="006100A4"/>
    <w:rsid w:val="0061013B"/>
    <w:rsid w:val="006101DF"/>
    <w:rsid w:val="00610204"/>
    <w:rsid w:val="0061034E"/>
    <w:rsid w:val="00610A0B"/>
    <w:rsid w:val="00610B50"/>
    <w:rsid w:val="00610CC1"/>
    <w:rsid w:val="00610E80"/>
    <w:rsid w:val="00610F35"/>
    <w:rsid w:val="00611445"/>
    <w:rsid w:val="00611629"/>
    <w:rsid w:val="0061169E"/>
    <w:rsid w:val="006117E4"/>
    <w:rsid w:val="00611AB4"/>
    <w:rsid w:val="00611AE4"/>
    <w:rsid w:val="00612190"/>
    <w:rsid w:val="00612230"/>
    <w:rsid w:val="00612527"/>
    <w:rsid w:val="006129C9"/>
    <w:rsid w:val="00612A53"/>
    <w:rsid w:val="00613355"/>
    <w:rsid w:val="00613454"/>
    <w:rsid w:val="00613468"/>
    <w:rsid w:val="00613609"/>
    <w:rsid w:val="00613BBB"/>
    <w:rsid w:val="0061432D"/>
    <w:rsid w:val="0061488C"/>
    <w:rsid w:val="006148BE"/>
    <w:rsid w:val="006148E3"/>
    <w:rsid w:val="00614997"/>
    <w:rsid w:val="006149FD"/>
    <w:rsid w:val="00614AB6"/>
    <w:rsid w:val="00614B01"/>
    <w:rsid w:val="00614BDF"/>
    <w:rsid w:val="00614CBC"/>
    <w:rsid w:val="00614E69"/>
    <w:rsid w:val="00615C05"/>
    <w:rsid w:val="00615C77"/>
    <w:rsid w:val="006161A1"/>
    <w:rsid w:val="006162D9"/>
    <w:rsid w:val="006163E8"/>
    <w:rsid w:val="006163EF"/>
    <w:rsid w:val="00616558"/>
    <w:rsid w:val="00616576"/>
    <w:rsid w:val="00616B32"/>
    <w:rsid w:val="00616CB8"/>
    <w:rsid w:val="00616DBF"/>
    <w:rsid w:val="00617239"/>
    <w:rsid w:val="0061744B"/>
    <w:rsid w:val="00617461"/>
    <w:rsid w:val="00617653"/>
    <w:rsid w:val="00617844"/>
    <w:rsid w:val="00617A76"/>
    <w:rsid w:val="00617CB7"/>
    <w:rsid w:val="00617DBC"/>
    <w:rsid w:val="00617E59"/>
    <w:rsid w:val="00617F59"/>
    <w:rsid w:val="00620B0A"/>
    <w:rsid w:val="00620D93"/>
    <w:rsid w:val="0062139B"/>
    <w:rsid w:val="00621727"/>
    <w:rsid w:val="006219CC"/>
    <w:rsid w:val="00621A8C"/>
    <w:rsid w:val="00621B21"/>
    <w:rsid w:val="00621BE6"/>
    <w:rsid w:val="00621E90"/>
    <w:rsid w:val="00621EA3"/>
    <w:rsid w:val="00621EE9"/>
    <w:rsid w:val="00621F15"/>
    <w:rsid w:val="0062215D"/>
    <w:rsid w:val="00622224"/>
    <w:rsid w:val="0062295C"/>
    <w:rsid w:val="00622B00"/>
    <w:rsid w:val="00622EBF"/>
    <w:rsid w:val="00622F39"/>
    <w:rsid w:val="0062304A"/>
    <w:rsid w:val="006233BE"/>
    <w:rsid w:val="00623521"/>
    <w:rsid w:val="00623594"/>
    <w:rsid w:val="00623A5E"/>
    <w:rsid w:val="00623C8F"/>
    <w:rsid w:val="00623D64"/>
    <w:rsid w:val="00624326"/>
    <w:rsid w:val="006245EB"/>
    <w:rsid w:val="00624661"/>
    <w:rsid w:val="006248EA"/>
    <w:rsid w:val="00624990"/>
    <w:rsid w:val="00624AE1"/>
    <w:rsid w:val="00624AF8"/>
    <w:rsid w:val="00624C26"/>
    <w:rsid w:val="0062508C"/>
    <w:rsid w:val="006250CB"/>
    <w:rsid w:val="006251C5"/>
    <w:rsid w:val="006251F3"/>
    <w:rsid w:val="006256E0"/>
    <w:rsid w:val="00625A7F"/>
    <w:rsid w:val="00625E57"/>
    <w:rsid w:val="0062635C"/>
    <w:rsid w:val="0062647C"/>
    <w:rsid w:val="00626486"/>
    <w:rsid w:val="006265CE"/>
    <w:rsid w:val="0062666F"/>
    <w:rsid w:val="00626711"/>
    <w:rsid w:val="00626820"/>
    <w:rsid w:val="006269B0"/>
    <w:rsid w:val="00627239"/>
    <w:rsid w:val="006272E4"/>
    <w:rsid w:val="00627334"/>
    <w:rsid w:val="006275C3"/>
    <w:rsid w:val="006278E6"/>
    <w:rsid w:val="006279F1"/>
    <w:rsid w:val="00627B56"/>
    <w:rsid w:val="00627FD3"/>
    <w:rsid w:val="00630082"/>
    <w:rsid w:val="0063023B"/>
    <w:rsid w:val="00630514"/>
    <w:rsid w:val="006305A5"/>
    <w:rsid w:val="006305BB"/>
    <w:rsid w:val="00630848"/>
    <w:rsid w:val="0063087E"/>
    <w:rsid w:val="006310C4"/>
    <w:rsid w:val="006314C5"/>
    <w:rsid w:val="006316F6"/>
    <w:rsid w:val="00631728"/>
    <w:rsid w:val="00631BD2"/>
    <w:rsid w:val="00631E8A"/>
    <w:rsid w:val="00631F27"/>
    <w:rsid w:val="00632373"/>
    <w:rsid w:val="006324DC"/>
    <w:rsid w:val="00632E5A"/>
    <w:rsid w:val="00632EEE"/>
    <w:rsid w:val="00632FE6"/>
    <w:rsid w:val="0063316A"/>
    <w:rsid w:val="006331BF"/>
    <w:rsid w:val="006333B1"/>
    <w:rsid w:val="006333CC"/>
    <w:rsid w:val="006334BC"/>
    <w:rsid w:val="006338F4"/>
    <w:rsid w:val="00633B2F"/>
    <w:rsid w:val="00633E8E"/>
    <w:rsid w:val="00634121"/>
    <w:rsid w:val="006343F9"/>
    <w:rsid w:val="0063462A"/>
    <w:rsid w:val="006349B4"/>
    <w:rsid w:val="006349B9"/>
    <w:rsid w:val="00634D35"/>
    <w:rsid w:val="00634E6E"/>
    <w:rsid w:val="006350D8"/>
    <w:rsid w:val="0063516E"/>
    <w:rsid w:val="00635407"/>
    <w:rsid w:val="00635556"/>
    <w:rsid w:val="006356F3"/>
    <w:rsid w:val="00635817"/>
    <w:rsid w:val="006358D7"/>
    <w:rsid w:val="00635940"/>
    <w:rsid w:val="006359A7"/>
    <w:rsid w:val="00635C4F"/>
    <w:rsid w:val="00635D65"/>
    <w:rsid w:val="00635FBA"/>
    <w:rsid w:val="00636052"/>
    <w:rsid w:val="00636110"/>
    <w:rsid w:val="00636662"/>
    <w:rsid w:val="00636B8C"/>
    <w:rsid w:val="00636CB9"/>
    <w:rsid w:val="00636F69"/>
    <w:rsid w:val="006371A3"/>
    <w:rsid w:val="00637350"/>
    <w:rsid w:val="00637871"/>
    <w:rsid w:val="00637A3C"/>
    <w:rsid w:val="00640120"/>
    <w:rsid w:val="006406F2"/>
    <w:rsid w:val="0064098F"/>
    <w:rsid w:val="006412E3"/>
    <w:rsid w:val="00641A84"/>
    <w:rsid w:val="00641BF8"/>
    <w:rsid w:val="00641E4C"/>
    <w:rsid w:val="00641E6D"/>
    <w:rsid w:val="00642054"/>
    <w:rsid w:val="00642123"/>
    <w:rsid w:val="00642191"/>
    <w:rsid w:val="00642575"/>
    <w:rsid w:val="00642631"/>
    <w:rsid w:val="00643047"/>
    <w:rsid w:val="006430DF"/>
    <w:rsid w:val="0064353F"/>
    <w:rsid w:val="00643750"/>
    <w:rsid w:val="0064400A"/>
    <w:rsid w:val="0064410F"/>
    <w:rsid w:val="0064432D"/>
    <w:rsid w:val="0064446F"/>
    <w:rsid w:val="006444BD"/>
    <w:rsid w:val="006446AF"/>
    <w:rsid w:val="0064488A"/>
    <w:rsid w:val="0064510B"/>
    <w:rsid w:val="00645435"/>
    <w:rsid w:val="0064547A"/>
    <w:rsid w:val="006454C8"/>
    <w:rsid w:val="00645586"/>
    <w:rsid w:val="006458BE"/>
    <w:rsid w:val="00646091"/>
    <w:rsid w:val="006460C7"/>
    <w:rsid w:val="006461B9"/>
    <w:rsid w:val="006462E0"/>
    <w:rsid w:val="0064640B"/>
    <w:rsid w:val="006465FD"/>
    <w:rsid w:val="006466BE"/>
    <w:rsid w:val="006466FD"/>
    <w:rsid w:val="0064675A"/>
    <w:rsid w:val="00646BC3"/>
    <w:rsid w:val="00646C50"/>
    <w:rsid w:val="00646DE6"/>
    <w:rsid w:val="00646F4F"/>
    <w:rsid w:val="00646F5C"/>
    <w:rsid w:val="00646F75"/>
    <w:rsid w:val="0064724E"/>
    <w:rsid w:val="00647263"/>
    <w:rsid w:val="0064743B"/>
    <w:rsid w:val="00647668"/>
    <w:rsid w:val="006478CD"/>
    <w:rsid w:val="00647B0F"/>
    <w:rsid w:val="00647B85"/>
    <w:rsid w:val="00647C99"/>
    <w:rsid w:val="00647D69"/>
    <w:rsid w:val="00647DFC"/>
    <w:rsid w:val="00647F75"/>
    <w:rsid w:val="00647FA5"/>
    <w:rsid w:val="00650054"/>
    <w:rsid w:val="006501B6"/>
    <w:rsid w:val="006503F1"/>
    <w:rsid w:val="00650451"/>
    <w:rsid w:val="0065097E"/>
    <w:rsid w:val="00650B71"/>
    <w:rsid w:val="00650CFF"/>
    <w:rsid w:val="00650D67"/>
    <w:rsid w:val="00650E31"/>
    <w:rsid w:val="00650F9F"/>
    <w:rsid w:val="00651006"/>
    <w:rsid w:val="0065110B"/>
    <w:rsid w:val="00651463"/>
    <w:rsid w:val="00651B0A"/>
    <w:rsid w:val="00651C0B"/>
    <w:rsid w:val="006526C6"/>
    <w:rsid w:val="00652976"/>
    <w:rsid w:val="00652BF6"/>
    <w:rsid w:val="00652E95"/>
    <w:rsid w:val="00652F31"/>
    <w:rsid w:val="0065303C"/>
    <w:rsid w:val="00653178"/>
    <w:rsid w:val="0065359D"/>
    <w:rsid w:val="006535A3"/>
    <w:rsid w:val="006536B3"/>
    <w:rsid w:val="00653E0D"/>
    <w:rsid w:val="00653F0E"/>
    <w:rsid w:val="006540B7"/>
    <w:rsid w:val="0065431A"/>
    <w:rsid w:val="0065445B"/>
    <w:rsid w:val="006544D5"/>
    <w:rsid w:val="00654A60"/>
    <w:rsid w:val="00654B3B"/>
    <w:rsid w:val="00654FCE"/>
    <w:rsid w:val="0065504B"/>
    <w:rsid w:val="006553BA"/>
    <w:rsid w:val="00655598"/>
    <w:rsid w:val="006555C9"/>
    <w:rsid w:val="006556A3"/>
    <w:rsid w:val="00655A5C"/>
    <w:rsid w:val="00655CE2"/>
    <w:rsid w:val="00655D5C"/>
    <w:rsid w:val="00655E87"/>
    <w:rsid w:val="0065609D"/>
    <w:rsid w:val="0065685D"/>
    <w:rsid w:val="00656A96"/>
    <w:rsid w:val="00656BE1"/>
    <w:rsid w:val="00656C60"/>
    <w:rsid w:val="00656C9A"/>
    <w:rsid w:val="00656E53"/>
    <w:rsid w:val="00657075"/>
    <w:rsid w:val="0065707E"/>
    <w:rsid w:val="00657104"/>
    <w:rsid w:val="0065762E"/>
    <w:rsid w:val="0065772E"/>
    <w:rsid w:val="006579DF"/>
    <w:rsid w:val="00657AB8"/>
    <w:rsid w:val="00657CFB"/>
    <w:rsid w:val="00657DE9"/>
    <w:rsid w:val="00660028"/>
    <w:rsid w:val="00660102"/>
    <w:rsid w:val="00660317"/>
    <w:rsid w:val="00660386"/>
    <w:rsid w:val="0066049C"/>
    <w:rsid w:val="0066050D"/>
    <w:rsid w:val="0066064F"/>
    <w:rsid w:val="006607F7"/>
    <w:rsid w:val="006609DC"/>
    <w:rsid w:val="006609F1"/>
    <w:rsid w:val="00660DCD"/>
    <w:rsid w:val="00660E2E"/>
    <w:rsid w:val="006611DF"/>
    <w:rsid w:val="0066120E"/>
    <w:rsid w:val="00661303"/>
    <w:rsid w:val="00661459"/>
    <w:rsid w:val="006614CD"/>
    <w:rsid w:val="006615CA"/>
    <w:rsid w:val="0066181D"/>
    <w:rsid w:val="00661CF7"/>
    <w:rsid w:val="00661FEF"/>
    <w:rsid w:val="0066253B"/>
    <w:rsid w:val="006625B0"/>
    <w:rsid w:val="00662672"/>
    <w:rsid w:val="00662B99"/>
    <w:rsid w:val="0066313E"/>
    <w:rsid w:val="0066323D"/>
    <w:rsid w:val="006634F1"/>
    <w:rsid w:val="0066373F"/>
    <w:rsid w:val="0066374D"/>
    <w:rsid w:val="00663928"/>
    <w:rsid w:val="00663B13"/>
    <w:rsid w:val="00663BB0"/>
    <w:rsid w:val="00663CAD"/>
    <w:rsid w:val="00664042"/>
    <w:rsid w:val="00664A95"/>
    <w:rsid w:val="00664D5C"/>
    <w:rsid w:val="00664F65"/>
    <w:rsid w:val="00665099"/>
    <w:rsid w:val="00665145"/>
    <w:rsid w:val="00665B3D"/>
    <w:rsid w:val="00665B81"/>
    <w:rsid w:val="00665E43"/>
    <w:rsid w:val="00665FC8"/>
    <w:rsid w:val="0066655F"/>
    <w:rsid w:val="006665AE"/>
    <w:rsid w:val="006667D3"/>
    <w:rsid w:val="00666C29"/>
    <w:rsid w:val="00666D28"/>
    <w:rsid w:val="00666F49"/>
    <w:rsid w:val="0066713B"/>
    <w:rsid w:val="00667215"/>
    <w:rsid w:val="00667555"/>
    <w:rsid w:val="00667564"/>
    <w:rsid w:val="006677A5"/>
    <w:rsid w:val="0066791A"/>
    <w:rsid w:val="00667D1F"/>
    <w:rsid w:val="00667F27"/>
    <w:rsid w:val="00670042"/>
    <w:rsid w:val="006703B2"/>
    <w:rsid w:val="0067067D"/>
    <w:rsid w:val="00670771"/>
    <w:rsid w:val="00670A44"/>
    <w:rsid w:val="00670A4D"/>
    <w:rsid w:val="00670D7C"/>
    <w:rsid w:val="00670EF7"/>
    <w:rsid w:val="0067155B"/>
    <w:rsid w:val="0067156A"/>
    <w:rsid w:val="006715A0"/>
    <w:rsid w:val="00671621"/>
    <w:rsid w:val="006716D2"/>
    <w:rsid w:val="0067183F"/>
    <w:rsid w:val="00671900"/>
    <w:rsid w:val="006719FD"/>
    <w:rsid w:val="00671A97"/>
    <w:rsid w:val="00671F5B"/>
    <w:rsid w:val="0067235E"/>
    <w:rsid w:val="006727F0"/>
    <w:rsid w:val="00672868"/>
    <w:rsid w:val="006729EC"/>
    <w:rsid w:val="00672C2C"/>
    <w:rsid w:val="006731C7"/>
    <w:rsid w:val="006732BE"/>
    <w:rsid w:val="00673357"/>
    <w:rsid w:val="00673448"/>
    <w:rsid w:val="00673517"/>
    <w:rsid w:val="00673654"/>
    <w:rsid w:val="006738C7"/>
    <w:rsid w:val="00673D09"/>
    <w:rsid w:val="00673DF7"/>
    <w:rsid w:val="00673E86"/>
    <w:rsid w:val="00673F0E"/>
    <w:rsid w:val="0067414B"/>
    <w:rsid w:val="006741A7"/>
    <w:rsid w:val="0067452A"/>
    <w:rsid w:val="006745E2"/>
    <w:rsid w:val="0067482A"/>
    <w:rsid w:val="00674CEA"/>
    <w:rsid w:val="00674D26"/>
    <w:rsid w:val="00674E0B"/>
    <w:rsid w:val="00674E16"/>
    <w:rsid w:val="00675007"/>
    <w:rsid w:val="00675200"/>
    <w:rsid w:val="006752A2"/>
    <w:rsid w:val="0067542A"/>
    <w:rsid w:val="0067547A"/>
    <w:rsid w:val="006754C9"/>
    <w:rsid w:val="006755CC"/>
    <w:rsid w:val="00675803"/>
    <w:rsid w:val="00675F3E"/>
    <w:rsid w:val="00675FD8"/>
    <w:rsid w:val="0067633C"/>
    <w:rsid w:val="0067673A"/>
    <w:rsid w:val="00676939"/>
    <w:rsid w:val="006769BE"/>
    <w:rsid w:val="00676A27"/>
    <w:rsid w:val="00676A34"/>
    <w:rsid w:val="00676B1F"/>
    <w:rsid w:val="0067709D"/>
    <w:rsid w:val="00677612"/>
    <w:rsid w:val="0067795C"/>
    <w:rsid w:val="00677B08"/>
    <w:rsid w:val="00680061"/>
    <w:rsid w:val="006801E9"/>
    <w:rsid w:val="00680939"/>
    <w:rsid w:val="00680A50"/>
    <w:rsid w:val="00680CFB"/>
    <w:rsid w:val="00680F94"/>
    <w:rsid w:val="00681823"/>
    <w:rsid w:val="00681969"/>
    <w:rsid w:val="00681D8A"/>
    <w:rsid w:val="0068208D"/>
    <w:rsid w:val="006820E4"/>
    <w:rsid w:val="006822B2"/>
    <w:rsid w:val="00682423"/>
    <w:rsid w:val="00682558"/>
    <w:rsid w:val="00682808"/>
    <w:rsid w:val="00682A8B"/>
    <w:rsid w:val="00682C61"/>
    <w:rsid w:val="00682DE7"/>
    <w:rsid w:val="006831A6"/>
    <w:rsid w:val="006834E0"/>
    <w:rsid w:val="00683678"/>
    <w:rsid w:val="006838D8"/>
    <w:rsid w:val="00683E8F"/>
    <w:rsid w:val="00684051"/>
    <w:rsid w:val="00684180"/>
    <w:rsid w:val="006843C1"/>
    <w:rsid w:val="00684945"/>
    <w:rsid w:val="00684BB3"/>
    <w:rsid w:val="00684D80"/>
    <w:rsid w:val="00684EA7"/>
    <w:rsid w:val="00684FAD"/>
    <w:rsid w:val="00684FEE"/>
    <w:rsid w:val="0068508C"/>
    <w:rsid w:val="0068508F"/>
    <w:rsid w:val="00685317"/>
    <w:rsid w:val="00685BF3"/>
    <w:rsid w:val="00685E7E"/>
    <w:rsid w:val="00685F04"/>
    <w:rsid w:val="00686451"/>
    <w:rsid w:val="00686470"/>
    <w:rsid w:val="00686523"/>
    <w:rsid w:val="006867A2"/>
    <w:rsid w:val="00686839"/>
    <w:rsid w:val="006869A7"/>
    <w:rsid w:val="00686AB8"/>
    <w:rsid w:val="00687172"/>
    <w:rsid w:val="00687520"/>
    <w:rsid w:val="006876E9"/>
    <w:rsid w:val="00687DD9"/>
    <w:rsid w:val="00687F17"/>
    <w:rsid w:val="00687F46"/>
    <w:rsid w:val="006904DD"/>
    <w:rsid w:val="006906E8"/>
    <w:rsid w:val="00690784"/>
    <w:rsid w:val="00690875"/>
    <w:rsid w:val="006908D4"/>
    <w:rsid w:val="0069091F"/>
    <w:rsid w:val="0069113D"/>
    <w:rsid w:val="00691300"/>
    <w:rsid w:val="0069146F"/>
    <w:rsid w:val="0069166C"/>
    <w:rsid w:val="0069174E"/>
    <w:rsid w:val="00691E85"/>
    <w:rsid w:val="00691F78"/>
    <w:rsid w:val="00691FA5"/>
    <w:rsid w:val="00692451"/>
    <w:rsid w:val="0069259F"/>
    <w:rsid w:val="006928E0"/>
    <w:rsid w:val="00692967"/>
    <w:rsid w:val="0069296C"/>
    <w:rsid w:val="00692A49"/>
    <w:rsid w:val="00692B4F"/>
    <w:rsid w:val="00692F85"/>
    <w:rsid w:val="00693167"/>
    <w:rsid w:val="006931C2"/>
    <w:rsid w:val="00693241"/>
    <w:rsid w:val="006936BF"/>
    <w:rsid w:val="006937C1"/>
    <w:rsid w:val="00693C2C"/>
    <w:rsid w:val="00693FE0"/>
    <w:rsid w:val="00694109"/>
    <w:rsid w:val="0069472E"/>
    <w:rsid w:val="00694BE2"/>
    <w:rsid w:val="00694ECD"/>
    <w:rsid w:val="0069501B"/>
    <w:rsid w:val="00695496"/>
    <w:rsid w:val="00695C0B"/>
    <w:rsid w:val="00695CEA"/>
    <w:rsid w:val="00695FEC"/>
    <w:rsid w:val="0069600B"/>
    <w:rsid w:val="00696474"/>
    <w:rsid w:val="006966B2"/>
    <w:rsid w:val="0069678B"/>
    <w:rsid w:val="00696A75"/>
    <w:rsid w:val="00696B62"/>
    <w:rsid w:val="00696CD0"/>
    <w:rsid w:val="00696F81"/>
    <w:rsid w:val="00697119"/>
    <w:rsid w:val="00697136"/>
    <w:rsid w:val="006972C9"/>
    <w:rsid w:val="006972D8"/>
    <w:rsid w:val="00697486"/>
    <w:rsid w:val="00697632"/>
    <w:rsid w:val="006977BE"/>
    <w:rsid w:val="006978D5"/>
    <w:rsid w:val="006978F4"/>
    <w:rsid w:val="00697E81"/>
    <w:rsid w:val="006A09CA"/>
    <w:rsid w:val="006A0A7E"/>
    <w:rsid w:val="006A0B39"/>
    <w:rsid w:val="006A0C37"/>
    <w:rsid w:val="006A0C88"/>
    <w:rsid w:val="006A0D6C"/>
    <w:rsid w:val="006A0D7B"/>
    <w:rsid w:val="006A0EF1"/>
    <w:rsid w:val="006A0F5D"/>
    <w:rsid w:val="006A0FDC"/>
    <w:rsid w:val="006A10B7"/>
    <w:rsid w:val="006A118B"/>
    <w:rsid w:val="006A12EB"/>
    <w:rsid w:val="006A1452"/>
    <w:rsid w:val="006A14AC"/>
    <w:rsid w:val="006A1669"/>
    <w:rsid w:val="006A1715"/>
    <w:rsid w:val="006A1C3B"/>
    <w:rsid w:val="006A1FC9"/>
    <w:rsid w:val="006A21E6"/>
    <w:rsid w:val="006A23E7"/>
    <w:rsid w:val="006A24C9"/>
    <w:rsid w:val="006A25E7"/>
    <w:rsid w:val="006A2AF5"/>
    <w:rsid w:val="006A2B2E"/>
    <w:rsid w:val="006A2EA2"/>
    <w:rsid w:val="006A339B"/>
    <w:rsid w:val="006A377A"/>
    <w:rsid w:val="006A38DF"/>
    <w:rsid w:val="006A394F"/>
    <w:rsid w:val="006A3C45"/>
    <w:rsid w:val="006A421C"/>
    <w:rsid w:val="006A42A6"/>
    <w:rsid w:val="006A44EF"/>
    <w:rsid w:val="006A4524"/>
    <w:rsid w:val="006A45F9"/>
    <w:rsid w:val="006A460E"/>
    <w:rsid w:val="006A476E"/>
    <w:rsid w:val="006A47DA"/>
    <w:rsid w:val="006A4806"/>
    <w:rsid w:val="006A4893"/>
    <w:rsid w:val="006A4CA4"/>
    <w:rsid w:val="006A51CD"/>
    <w:rsid w:val="006A55FB"/>
    <w:rsid w:val="006A5667"/>
    <w:rsid w:val="006A5670"/>
    <w:rsid w:val="006A5687"/>
    <w:rsid w:val="006A5ED4"/>
    <w:rsid w:val="006A608F"/>
    <w:rsid w:val="006A6156"/>
    <w:rsid w:val="006A6351"/>
    <w:rsid w:val="006A6764"/>
    <w:rsid w:val="006A6797"/>
    <w:rsid w:val="006A6801"/>
    <w:rsid w:val="006A695D"/>
    <w:rsid w:val="006A6AD1"/>
    <w:rsid w:val="006A6BE3"/>
    <w:rsid w:val="006A6FA3"/>
    <w:rsid w:val="006A6FDC"/>
    <w:rsid w:val="006A6FF1"/>
    <w:rsid w:val="006A7110"/>
    <w:rsid w:val="006A7E8B"/>
    <w:rsid w:val="006B00E9"/>
    <w:rsid w:val="006B04C8"/>
    <w:rsid w:val="006B07DE"/>
    <w:rsid w:val="006B0EB5"/>
    <w:rsid w:val="006B1B86"/>
    <w:rsid w:val="006B1C5D"/>
    <w:rsid w:val="006B210D"/>
    <w:rsid w:val="006B2448"/>
    <w:rsid w:val="006B2523"/>
    <w:rsid w:val="006B2754"/>
    <w:rsid w:val="006B27D2"/>
    <w:rsid w:val="006B299A"/>
    <w:rsid w:val="006B2A43"/>
    <w:rsid w:val="006B2AF7"/>
    <w:rsid w:val="006B2EEE"/>
    <w:rsid w:val="006B2F3D"/>
    <w:rsid w:val="006B3241"/>
    <w:rsid w:val="006B32A9"/>
    <w:rsid w:val="006B350F"/>
    <w:rsid w:val="006B3524"/>
    <w:rsid w:val="006B35F7"/>
    <w:rsid w:val="006B3670"/>
    <w:rsid w:val="006B3719"/>
    <w:rsid w:val="006B38FA"/>
    <w:rsid w:val="006B3913"/>
    <w:rsid w:val="006B3B79"/>
    <w:rsid w:val="006B410B"/>
    <w:rsid w:val="006B41EC"/>
    <w:rsid w:val="006B43B9"/>
    <w:rsid w:val="006B4538"/>
    <w:rsid w:val="006B463A"/>
    <w:rsid w:val="006B4817"/>
    <w:rsid w:val="006B4991"/>
    <w:rsid w:val="006B4C2E"/>
    <w:rsid w:val="006B529E"/>
    <w:rsid w:val="006B54A7"/>
    <w:rsid w:val="006B5618"/>
    <w:rsid w:val="006B5716"/>
    <w:rsid w:val="006B5932"/>
    <w:rsid w:val="006B5E45"/>
    <w:rsid w:val="006B647B"/>
    <w:rsid w:val="006B68F2"/>
    <w:rsid w:val="006B6926"/>
    <w:rsid w:val="006B6F7A"/>
    <w:rsid w:val="006B7121"/>
    <w:rsid w:val="006B71FB"/>
    <w:rsid w:val="006B7206"/>
    <w:rsid w:val="006B7420"/>
    <w:rsid w:val="006B78DF"/>
    <w:rsid w:val="006B792D"/>
    <w:rsid w:val="006C0054"/>
    <w:rsid w:val="006C00B3"/>
    <w:rsid w:val="006C072C"/>
    <w:rsid w:val="006C083C"/>
    <w:rsid w:val="006C08BF"/>
    <w:rsid w:val="006C0979"/>
    <w:rsid w:val="006C0BBE"/>
    <w:rsid w:val="006C0E00"/>
    <w:rsid w:val="006C0F14"/>
    <w:rsid w:val="006C0F1A"/>
    <w:rsid w:val="006C1168"/>
    <w:rsid w:val="006C1574"/>
    <w:rsid w:val="006C16C9"/>
    <w:rsid w:val="006C1871"/>
    <w:rsid w:val="006C1F49"/>
    <w:rsid w:val="006C2058"/>
    <w:rsid w:val="006C2078"/>
    <w:rsid w:val="006C20E0"/>
    <w:rsid w:val="006C21B4"/>
    <w:rsid w:val="006C22AC"/>
    <w:rsid w:val="006C2580"/>
    <w:rsid w:val="006C26E9"/>
    <w:rsid w:val="006C27C6"/>
    <w:rsid w:val="006C289D"/>
    <w:rsid w:val="006C2A0B"/>
    <w:rsid w:val="006C2A32"/>
    <w:rsid w:val="006C2E84"/>
    <w:rsid w:val="006C2F81"/>
    <w:rsid w:val="006C2FEE"/>
    <w:rsid w:val="006C3009"/>
    <w:rsid w:val="006C327E"/>
    <w:rsid w:val="006C352E"/>
    <w:rsid w:val="006C3576"/>
    <w:rsid w:val="006C3837"/>
    <w:rsid w:val="006C3DE4"/>
    <w:rsid w:val="006C41F4"/>
    <w:rsid w:val="006C42E1"/>
    <w:rsid w:val="006C42E2"/>
    <w:rsid w:val="006C4788"/>
    <w:rsid w:val="006C4B86"/>
    <w:rsid w:val="006C4FEE"/>
    <w:rsid w:val="006C509D"/>
    <w:rsid w:val="006C5182"/>
    <w:rsid w:val="006C52E5"/>
    <w:rsid w:val="006C5477"/>
    <w:rsid w:val="006C557B"/>
    <w:rsid w:val="006C5705"/>
    <w:rsid w:val="006C5742"/>
    <w:rsid w:val="006C5796"/>
    <w:rsid w:val="006C5894"/>
    <w:rsid w:val="006C5A45"/>
    <w:rsid w:val="006C5AB6"/>
    <w:rsid w:val="006C5CB5"/>
    <w:rsid w:val="006C5E56"/>
    <w:rsid w:val="006C602B"/>
    <w:rsid w:val="006C6150"/>
    <w:rsid w:val="006C62DC"/>
    <w:rsid w:val="006C652E"/>
    <w:rsid w:val="006C6755"/>
    <w:rsid w:val="006C6871"/>
    <w:rsid w:val="006C6E05"/>
    <w:rsid w:val="006C6E42"/>
    <w:rsid w:val="006C6E9D"/>
    <w:rsid w:val="006C7107"/>
    <w:rsid w:val="006C710B"/>
    <w:rsid w:val="006C725D"/>
    <w:rsid w:val="006C746E"/>
    <w:rsid w:val="006C7A3D"/>
    <w:rsid w:val="006C7ABD"/>
    <w:rsid w:val="006C7EC5"/>
    <w:rsid w:val="006D000F"/>
    <w:rsid w:val="006D01CF"/>
    <w:rsid w:val="006D0A2A"/>
    <w:rsid w:val="006D0A76"/>
    <w:rsid w:val="006D0E1C"/>
    <w:rsid w:val="006D0FED"/>
    <w:rsid w:val="006D10C2"/>
    <w:rsid w:val="006D10C9"/>
    <w:rsid w:val="006D1267"/>
    <w:rsid w:val="006D13B2"/>
    <w:rsid w:val="006D13BB"/>
    <w:rsid w:val="006D16F9"/>
    <w:rsid w:val="006D172D"/>
    <w:rsid w:val="006D17B2"/>
    <w:rsid w:val="006D1B49"/>
    <w:rsid w:val="006D1C61"/>
    <w:rsid w:val="006D1CAD"/>
    <w:rsid w:val="006D1E1B"/>
    <w:rsid w:val="006D2116"/>
    <w:rsid w:val="006D21EC"/>
    <w:rsid w:val="006D2262"/>
    <w:rsid w:val="006D264F"/>
    <w:rsid w:val="006D2AB3"/>
    <w:rsid w:val="006D2F29"/>
    <w:rsid w:val="006D2F5B"/>
    <w:rsid w:val="006D3085"/>
    <w:rsid w:val="006D35B3"/>
    <w:rsid w:val="006D38D4"/>
    <w:rsid w:val="006D3992"/>
    <w:rsid w:val="006D3A74"/>
    <w:rsid w:val="006D3C17"/>
    <w:rsid w:val="006D3D4E"/>
    <w:rsid w:val="006D3D79"/>
    <w:rsid w:val="006D3F67"/>
    <w:rsid w:val="006D3FAC"/>
    <w:rsid w:val="006D4375"/>
    <w:rsid w:val="006D44D7"/>
    <w:rsid w:val="006D4559"/>
    <w:rsid w:val="006D45D4"/>
    <w:rsid w:val="006D45EE"/>
    <w:rsid w:val="006D46DD"/>
    <w:rsid w:val="006D51DA"/>
    <w:rsid w:val="006D537A"/>
    <w:rsid w:val="006D57B5"/>
    <w:rsid w:val="006D581F"/>
    <w:rsid w:val="006D5871"/>
    <w:rsid w:val="006D5EF0"/>
    <w:rsid w:val="006D5F24"/>
    <w:rsid w:val="006D5FB4"/>
    <w:rsid w:val="006D6439"/>
    <w:rsid w:val="006D647B"/>
    <w:rsid w:val="006D6535"/>
    <w:rsid w:val="006D6814"/>
    <w:rsid w:val="006D686B"/>
    <w:rsid w:val="006D699E"/>
    <w:rsid w:val="006D6E98"/>
    <w:rsid w:val="006D6F97"/>
    <w:rsid w:val="006D7314"/>
    <w:rsid w:val="006D7B70"/>
    <w:rsid w:val="006D7BD1"/>
    <w:rsid w:val="006D7DA2"/>
    <w:rsid w:val="006E039A"/>
    <w:rsid w:val="006E03F4"/>
    <w:rsid w:val="006E053B"/>
    <w:rsid w:val="006E0555"/>
    <w:rsid w:val="006E06B8"/>
    <w:rsid w:val="006E0A76"/>
    <w:rsid w:val="006E0D30"/>
    <w:rsid w:val="006E0E05"/>
    <w:rsid w:val="006E0F27"/>
    <w:rsid w:val="006E0FCD"/>
    <w:rsid w:val="006E1077"/>
    <w:rsid w:val="006E1169"/>
    <w:rsid w:val="006E1343"/>
    <w:rsid w:val="006E172E"/>
    <w:rsid w:val="006E1A22"/>
    <w:rsid w:val="006E1EC7"/>
    <w:rsid w:val="006E20DB"/>
    <w:rsid w:val="006E2268"/>
    <w:rsid w:val="006E2341"/>
    <w:rsid w:val="006E25D0"/>
    <w:rsid w:val="006E2686"/>
    <w:rsid w:val="006E29E2"/>
    <w:rsid w:val="006E2D02"/>
    <w:rsid w:val="006E2F41"/>
    <w:rsid w:val="006E2FF2"/>
    <w:rsid w:val="006E3294"/>
    <w:rsid w:val="006E353B"/>
    <w:rsid w:val="006E38C1"/>
    <w:rsid w:val="006E3CA6"/>
    <w:rsid w:val="006E41B1"/>
    <w:rsid w:val="006E4509"/>
    <w:rsid w:val="006E45AF"/>
    <w:rsid w:val="006E497B"/>
    <w:rsid w:val="006E4AFD"/>
    <w:rsid w:val="006E4B68"/>
    <w:rsid w:val="006E4B6E"/>
    <w:rsid w:val="006E4DE1"/>
    <w:rsid w:val="006E4E31"/>
    <w:rsid w:val="006E4F53"/>
    <w:rsid w:val="006E502D"/>
    <w:rsid w:val="006E50A8"/>
    <w:rsid w:val="006E522E"/>
    <w:rsid w:val="006E53D6"/>
    <w:rsid w:val="006E555B"/>
    <w:rsid w:val="006E55E3"/>
    <w:rsid w:val="006E55E6"/>
    <w:rsid w:val="006E59EE"/>
    <w:rsid w:val="006E66B8"/>
    <w:rsid w:val="006E66E3"/>
    <w:rsid w:val="006E68A9"/>
    <w:rsid w:val="006E6A38"/>
    <w:rsid w:val="006E6A70"/>
    <w:rsid w:val="006E6A92"/>
    <w:rsid w:val="006E6AFA"/>
    <w:rsid w:val="006E6E21"/>
    <w:rsid w:val="006E6F71"/>
    <w:rsid w:val="006E71FF"/>
    <w:rsid w:val="006E728D"/>
    <w:rsid w:val="006E7437"/>
    <w:rsid w:val="006E798C"/>
    <w:rsid w:val="006E7B8A"/>
    <w:rsid w:val="006F05F5"/>
    <w:rsid w:val="006F0D15"/>
    <w:rsid w:val="006F0D31"/>
    <w:rsid w:val="006F0ED4"/>
    <w:rsid w:val="006F0F8E"/>
    <w:rsid w:val="006F14BD"/>
    <w:rsid w:val="006F1665"/>
    <w:rsid w:val="006F16A0"/>
    <w:rsid w:val="006F1777"/>
    <w:rsid w:val="006F1822"/>
    <w:rsid w:val="006F1977"/>
    <w:rsid w:val="006F19F6"/>
    <w:rsid w:val="006F248D"/>
    <w:rsid w:val="006F2508"/>
    <w:rsid w:val="006F2878"/>
    <w:rsid w:val="006F28EC"/>
    <w:rsid w:val="006F29ED"/>
    <w:rsid w:val="006F2C5C"/>
    <w:rsid w:val="006F2E6D"/>
    <w:rsid w:val="006F2F03"/>
    <w:rsid w:val="006F2F6F"/>
    <w:rsid w:val="006F334F"/>
    <w:rsid w:val="006F3366"/>
    <w:rsid w:val="006F38D4"/>
    <w:rsid w:val="006F39A4"/>
    <w:rsid w:val="006F3DF0"/>
    <w:rsid w:val="006F412D"/>
    <w:rsid w:val="006F42DC"/>
    <w:rsid w:val="006F42F3"/>
    <w:rsid w:val="006F42FD"/>
    <w:rsid w:val="006F432B"/>
    <w:rsid w:val="006F445D"/>
    <w:rsid w:val="006F4511"/>
    <w:rsid w:val="006F46CF"/>
    <w:rsid w:val="006F489B"/>
    <w:rsid w:val="006F532C"/>
    <w:rsid w:val="006F56E2"/>
    <w:rsid w:val="006F5820"/>
    <w:rsid w:val="006F5A36"/>
    <w:rsid w:val="006F5B36"/>
    <w:rsid w:val="006F5B38"/>
    <w:rsid w:val="006F6191"/>
    <w:rsid w:val="006F6337"/>
    <w:rsid w:val="006F6752"/>
    <w:rsid w:val="006F677E"/>
    <w:rsid w:val="006F6967"/>
    <w:rsid w:val="006F698A"/>
    <w:rsid w:val="006F7191"/>
    <w:rsid w:val="006F7388"/>
    <w:rsid w:val="006F7489"/>
    <w:rsid w:val="006F76C6"/>
    <w:rsid w:val="006F76E8"/>
    <w:rsid w:val="006F7977"/>
    <w:rsid w:val="006F7C4D"/>
    <w:rsid w:val="006F7CCC"/>
    <w:rsid w:val="006F7D39"/>
    <w:rsid w:val="006F7E5D"/>
    <w:rsid w:val="006F7FDC"/>
    <w:rsid w:val="0070001B"/>
    <w:rsid w:val="007000D4"/>
    <w:rsid w:val="007002F6"/>
    <w:rsid w:val="00700788"/>
    <w:rsid w:val="007007E7"/>
    <w:rsid w:val="00700911"/>
    <w:rsid w:val="007009F5"/>
    <w:rsid w:val="00700AAD"/>
    <w:rsid w:val="00700D2F"/>
    <w:rsid w:val="00700E43"/>
    <w:rsid w:val="00700F7B"/>
    <w:rsid w:val="0070132A"/>
    <w:rsid w:val="00701414"/>
    <w:rsid w:val="007018E6"/>
    <w:rsid w:val="00701C74"/>
    <w:rsid w:val="00701D2D"/>
    <w:rsid w:val="007021B9"/>
    <w:rsid w:val="007021F8"/>
    <w:rsid w:val="007024FB"/>
    <w:rsid w:val="00702778"/>
    <w:rsid w:val="0070277A"/>
    <w:rsid w:val="00702786"/>
    <w:rsid w:val="00702967"/>
    <w:rsid w:val="00702995"/>
    <w:rsid w:val="007029AE"/>
    <w:rsid w:val="00702B81"/>
    <w:rsid w:val="00702C58"/>
    <w:rsid w:val="0070340A"/>
    <w:rsid w:val="00703411"/>
    <w:rsid w:val="0070363F"/>
    <w:rsid w:val="007037EE"/>
    <w:rsid w:val="00703874"/>
    <w:rsid w:val="00703925"/>
    <w:rsid w:val="00703977"/>
    <w:rsid w:val="00703AFD"/>
    <w:rsid w:val="00703B31"/>
    <w:rsid w:val="00703DB0"/>
    <w:rsid w:val="00703F5D"/>
    <w:rsid w:val="00704203"/>
    <w:rsid w:val="007046DD"/>
    <w:rsid w:val="00704E49"/>
    <w:rsid w:val="00705312"/>
    <w:rsid w:val="00705688"/>
    <w:rsid w:val="00705806"/>
    <w:rsid w:val="00705C55"/>
    <w:rsid w:val="00705C80"/>
    <w:rsid w:val="00705C93"/>
    <w:rsid w:val="00705F33"/>
    <w:rsid w:val="007061E0"/>
    <w:rsid w:val="007061E7"/>
    <w:rsid w:val="0070636C"/>
    <w:rsid w:val="00706A91"/>
    <w:rsid w:val="00706AAE"/>
    <w:rsid w:val="00706C30"/>
    <w:rsid w:val="00706C54"/>
    <w:rsid w:val="00706F27"/>
    <w:rsid w:val="0070729D"/>
    <w:rsid w:val="00707468"/>
    <w:rsid w:val="0070762E"/>
    <w:rsid w:val="0070782E"/>
    <w:rsid w:val="00707E68"/>
    <w:rsid w:val="007100EB"/>
    <w:rsid w:val="007102EA"/>
    <w:rsid w:val="007103C9"/>
    <w:rsid w:val="007106F8"/>
    <w:rsid w:val="007107E2"/>
    <w:rsid w:val="00710A72"/>
    <w:rsid w:val="00711051"/>
    <w:rsid w:val="00711142"/>
    <w:rsid w:val="00711299"/>
    <w:rsid w:val="00711401"/>
    <w:rsid w:val="00711456"/>
    <w:rsid w:val="0071163B"/>
    <w:rsid w:val="007116F7"/>
    <w:rsid w:val="00711A80"/>
    <w:rsid w:val="00712060"/>
    <w:rsid w:val="007121CA"/>
    <w:rsid w:val="007124A5"/>
    <w:rsid w:val="007124DC"/>
    <w:rsid w:val="0071252A"/>
    <w:rsid w:val="00712641"/>
    <w:rsid w:val="0071378B"/>
    <w:rsid w:val="00713962"/>
    <w:rsid w:val="00713A8B"/>
    <w:rsid w:val="007140FC"/>
    <w:rsid w:val="00714101"/>
    <w:rsid w:val="0071415C"/>
    <w:rsid w:val="00714180"/>
    <w:rsid w:val="007142F6"/>
    <w:rsid w:val="00714824"/>
    <w:rsid w:val="00714B3B"/>
    <w:rsid w:val="00714CC4"/>
    <w:rsid w:val="00715099"/>
    <w:rsid w:val="00715291"/>
    <w:rsid w:val="00715295"/>
    <w:rsid w:val="007153BB"/>
    <w:rsid w:val="00715537"/>
    <w:rsid w:val="007155BA"/>
    <w:rsid w:val="00715B0B"/>
    <w:rsid w:val="00715B42"/>
    <w:rsid w:val="00716018"/>
    <w:rsid w:val="007160DD"/>
    <w:rsid w:val="0071649E"/>
    <w:rsid w:val="007164C8"/>
    <w:rsid w:val="007167D5"/>
    <w:rsid w:val="00716996"/>
    <w:rsid w:val="007169FF"/>
    <w:rsid w:val="00716B49"/>
    <w:rsid w:val="00716B57"/>
    <w:rsid w:val="00717259"/>
    <w:rsid w:val="007173A5"/>
    <w:rsid w:val="00717765"/>
    <w:rsid w:val="0072035C"/>
    <w:rsid w:val="00720429"/>
    <w:rsid w:val="00720A2E"/>
    <w:rsid w:val="00720B93"/>
    <w:rsid w:val="00720BA3"/>
    <w:rsid w:val="00720F8C"/>
    <w:rsid w:val="0072108A"/>
    <w:rsid w:val="00721140"/>
    <w:rsid w:val="007212FC"/>
    <w:rsid w:val="0072147B"/>
    <w:rsid w:val="007218F3"/>
    <w:rsid w:val="00721914"/>
    <w:rsid w:val="00721D59"/>
    <w:rsid w:val="00721D9E"/>
    <w:rsid w:val="00721EC9"/>
    <w:rsid w:val="00721FA5"/>
    <w:rsid w:val="0072208A"/>
    <w:rsid w:val="0072224B"/>
    <w:rsid w:val="00722616"/>
    <w:rsid w:val="00722E50"/>
    <w:rsid w:val="00723503"/>
    <w:rsid w:val="007237BD"/>
    <w:rsid w:val="00723DD8"/>
    <w:rsid w:val="00723F2A"/>
    <w:rsid w:val="0072413F"/>
    <w:rsid w:val="0072474D"/>
    <w:rsid w:val="0072491E"/>
    <w:rsid w:val="00724AF3"/>
    <w:rsid w:val="00724B7C"/>
    <w:rsid w:val="00724C29"/>
    <w:rsid w:val="00724CA8"/>
    <w:rsid w:val="00725ED3"/>
    <w:rsid w:val="007262AA"/>
    <w:rsid w:val="007262C7"/>
    <w:rsid w:val="00726399"/>
    <w:rsid w:val="007263B6"/>
    <w:rsid w:val="007263E4"/>
    <w:rsid w:val="00726951"/>
    <w:rsid w:val="0072698D"/>
    <w:rsid w:val="00726B7D"/>
    <w:rsid w:val="0072702D"/>
    <w:rsid w:val="0072719A"/>
    <w:rsid w:val="007271F0"/>
    <w:rsid w:val="00727330"/>
    <w:rsid w:val="00727446"/>
    <w:rsid w:val="00727555"/>
    <w:rsid w:val="0072757C"/>
    <w:rsid w:val="0073000B"/>
    <w:rsid w:val="007301EA"/>
    <w:rsid w:val="007307DA"/>
    <w:rsid w:val="00730A17"/>
    <w:rsid w:val="00730E44"/>
    <w:rsid w:val="00730E76"/>
    <w:rsid w:val="00730FF4"/>
    <w:rsid w:val="00731092"/>
    <w:rsid w:val="00731238"/>
    <w:rsid w:val="0073128C"/>
    <w:rsid w:val="007318A0"/>
    <w:rsid w:val="00731912"/>
    <w:rsid w:val="00731BE2"/>
    <w:rsid w:val="00731C7F"/>
    <w:rsid w:val="00731E24"/>
    <w:rsid w:val="00732B8A"/>
    <w:rsid w:val="0073301A"/>
    <w:rsid w:val="00733169"/>
    <w:rsid w:val="00733201"/>
    <w:rsid w:val="00733456"/>
    <w:rsid w:val="0073386F"/>
    <w:rsid w:val="0073396B"/>
    <w:rsid w:val="00733D7D"/>
    <w:rsid w:val="00733DCC"/>
    <w:rsid w:val="00733DD1"/>
    <w:rsid w:val="00734459"/>
    <w:rsid w:val="007344A9"/>
    <w:rsid w:val="007345F6"/>
    <w:rsid w:val="007346F1"/>
    <w:rsid w:val="0073480B"/>
    <w:rsid w:val="007349E1"/>
    <w:rsid w:val="00734CA6"/>
    <w:rsid w:val="00734DDC"/>
    <w:rsid w:val="00734DFD"/>
    <w:rsid w:val="007350DA"/>
    <w:rsid w:val="00735116"/>
    <w:rsid w:val="0073554B"/>
    <w:rsid w:val="00735583"/>
    <w:rsid w:val="0073590A"/>
    <w:rsid w:val="007359BA"/>
    <w:rsid w:val="00735AA8"/>
    <w:rsid w:val="00735E4C"/>
    <w:rsid w:val="00736070"/>
    <w:rsid w:val="00736157"/>
    <w:rsid w:val="007367D9"/>
    <w:rsid w:val="007369C6"/>
    <w:rsid w:val="00736A3E"/>
    <w:rsid w:val="00736A8E"/>
    <w:rsid w:val="00736C50"/>
    <w:rsid w:val="00737061"/>
    <w:rsid w:val="00737119"/>
    <w:rsid w:val="00737258"/>
    <w:rsid w:val="007377C2"/>
    <w:rsid w:val="007377D3"/>
    <w:rsid w:val="0073780F"/>
    <w:rsid w:val="00737839"/>
    <w:rsid w:val="00737B38"/>
    <w:rsid w:val="00737D43"/>
    <w:rsid w:val="00737F3C"/>
    <w:rsid w:val="00740054"/>
    <w:rsid w:val="00740090"/>
    <w:rsid w:val="00740225"/>
    <w:rsid w:val="007402C9"/>
    <w:rsid w:val="00740911"/>
    <w:rsid w:val="00741058"/>
    <w:rsid w:val="00741111"/>
    <w:rsid w:val="00741241"/>
    <w:rsid w:val="0074138C"/>
    <w:rsid w:val="007414E7"/>
    <w:rsid w:val="007417BD"/>
    <w:rsid w:val="00741FAA"/>
    <w:rsid w:val="0074245E"/>
    <w:rsid w:val="00742519"/>
    <w:rsid w:val="007428CE"/>
    <w:rsid w:val="00742A16"/>
    <w:rsid w:val="00742D4D"/>
    <w:rsid w:val="00742FB4"/>
    <w:rsid w:val="007432AE"/>
    <w:rsid w:val="0074349E"/>
    <w:rsid w:val="00743799"/>
    <w:rsid w:val="007438C7"/>
    <w:rsid w:val="00743963"/>
    <w:rsid w:val="00743998"/>
    <w:rsid w:val="00743E04"/>
    <w:rsid w:val="00743E1B"/>
    <w:rsid w:val="007442A6"/>
    <w:rsid w:val="00744889"/>
    <w:rsid w:val="0074494D"/>
    <w:rsid w:val="00744C42"/>
    <w:rsid w:val="007451AB"/>
    <w:rsid w:val="00745522"/>
    <w:rsid w:val="007455A6"/>
    <w:rsid w:val="00745724"/>
    <w:rsid w:val="007459BE"/>
    <w:rsid w:val="007459D0"/>
    <w:rsid w:val="00745B66"/>
    <w:rsid w:val="00745C20"/>
    <w:rsid w:val="00745D5E"/>
    <w:rsid w:val="00745E08"/>
    <w:rsid w:val="00745FF7"/>
    <w:rsid w:val="00746067"/>
    <w:rsid w:val="00746623"/>
    <w:rsid w:val="00746787"/>
    <w:rsid w:val="00746899"/>
    <w:rsid w:val="00746D21"/>
    <w:rsid w:val="00746F94"/>
    <w:rsid w:val="007473AE"/>
    <w:rsid w:val="0074749B"/>
    <w:rsid w:val="007478A8"/>
    <w:rsid w:val="007479AC"/>
    <w:rsid w:val="00747E22"/>
    <w:rsid w:val="00750252"/>
    <w:rsid w:val="00750452"/>
    <w:rsid w:val="0075046A"/>
    <w:rsid w:val="00750496"/>
    <w:rsid w:val="00750E16"/>
    <w:rsid w:val="00750F3A"/>
    <w:rsid w:val="007511AF"/>
    <w:rsid w:val="0075121E"/>
    <w:rsid w:val="0075128F"/>
    <w:rsid w:val="00751354"/>
    <w:rsid w:val="007514B7"/>
    <w:rsid w:val="00751822"/>
    <w:rsid w:val="00751903"/>
    <w:rsid w:val="00751948"/>
    <w:rsid w:val="00751A83"/>
    <w:rsid w:val="0075214A"/>
    <w:rsid w:val="007521B6"/>
    <w:rsid w:val="00752254"/>
    <w:rsid w:val="007522BC"/>
    <w:rsid w:val="007522C5"/>
    <w:rsid w:val="007522CE"/>
    <w:rsid w:val="00752324"/>
    <w:rsid w:val="007523B4"/>
    <w:rsid w:val="0075263A"/>
    <w:rsid w:val="00752659"/>
    <w:rsid w:val="007529FD"/>
    <w:rsid w:val="00752C0B"/>
    <w:rsid w:val="00752ECC"/>
    <w:rsid w:val="0075307F"/>
    <w:rsid w:val="007530A4"/>
    <w:rsid w:val="00753414"/>
    <w:rsid w:val="007537C8"/>
    <w:rsid w:val="00753DE9"/>
    <w:rsid w:val="0075420C"/>
    <w:rsid w:val="0075436D"/>
    <w:rsid w:val="0075442F"/>
    <w:rsid w:val="007544D0"/>
    <w:rsid w:val="00754562"/>
    <w:rsid w:val="007546B4"/>
    <w:rsid w:val="0075476C"/>
    <w:rsid w:val="007547B1"/>
    <w:rsid w:val="00754953"/>
    <w:rsid w:val="00754A45"/>
    <w:rsid w:val="00754CCF"/>
    <w:rsid w:val="00754D06"/>
    <w:rsid w:val="00754E6A"/>
    <w:rsid w:val="0075505C"/>
    <w:rsid w:val="00755283"/>
    <w:rsid w:val="0075528C"/>
    <w:rsid w:val="007552DF"/>
    <w:rsid w:val="007557AE"/>
    <w:rsid w:val="00755CAA"/>
    <w:rsid w:val="00755E93"/>
    <w:rsid w:val="00756167"/>
    <w:rsid w:val="00756377"/>
    <w:rsid w:val="007563E8"/>
    <w:rsid w:val="00756636"/>
    <w:rsid w:val="0075681E"/>
    <w:rsid w:val="00756B76"/>
    <w:rsid w:val="00756BEC"/>
    <w:rsid w:val="00756DD9"/>
    <w:rsid w:val="0075722F"/>
    <w:rsid w:val="00757354"/>
    <w:rsid w:val="007573FC"/>
    <w:rsid w:val="007574C2"/>
    <w:rsid w:val="007579C8"/>
    <w:rsid w:val="00757DC1"/>
    <w:rsid w:val="0076003D"/>
    <w:rsid w:val="0076039C"/>
    <w:rsid w:val="0076074D"/>
    <w:rsid w:val="007607D1"/>
    <w:rsid w:val="00760A66"/>
    <w:rsid w:val="00760F6D"/>
    <w:rsid w:val="007611E9"/>
    <w:rsid w:val="007611F7"/>
    <w:rsid w:val="007613E2"/>
    <w:rsid w:val="007616B8"/>
    <w:rsid w:val="00761711"/>
    <w:rsid w:val="00761AF3"/>
    <w:rsid w:val="00761BDA"/>
    <w:rsid w:val="007620A6"/>
    <w:rsid w:val="00762151"/>
    <w:rsid w:val="0076222E"/>
    <w:rsid w:val="00762817"/>
    <w:rsid w:val="00763095"/>
    <w:rsid w:val="007630B3"/>
    <w:rsid w:val="00763375"/>
    <w:rsid w:val="0076338F"/>
    <w:rsid w:val="007635F2"/>
    <w:rsid w:val="007638C0"/>
    <w:rsid w:val="00763B26"/>
    <w:rsid w:val="00763E03"/>
    <w:rsid w:val="00763FCA"/>
    <w:rsid w:val="007641AD"/>
    <w:rsid w:val="00764252"/>
    <w:rsid w:val="00764322"/>
    <w:rsid w:val="00764686"/>
    <w:rsid w:val="007648D9"/>
    <w:rsid w:val="00764D19"/>
    <w:rsid w:val="00764E8B"/>
    <w:rsid w:val="00764F12"/>
    <w:rsid w:val="00764F98"/>
    <w:rsid w:val="00765032"/>
    <w:rsid w:val="00765764"/>
    <w:rsid w:val="007657BF"/>
    <w:rsid w:val="00765D01"/>
    <w:rsid w:val="00765E39"/>
    <w:rsid w:val="00765E55"/>
    <w:rsid w:val="00765FBB"/>
    <w:rsid w:val="00766171"/>
    <w:rsid w:val="007662B0"/>
    <w:rsid w:val="0076647D"/>
    <w:rsid w:val="007664EC"/>
    <w:rsid w:val="0076656A"/>
    <w:rsid w:val="0076691B"/>
    <w:rsid w:val="00766BE6"/>
    <w:rsid w:val="00766C70"/>
    <w:rsid w:val="00767025"/>
    <w:rsid w:val="00767044"/>
    <w:rsid w:val="00767356"/>
    <w:rsid w:val="00767382"/>
    <w:rsid w:val="007674FE"/>
    <w:rsid w:val="00767673"/>
    <w:rsid w:val="00767A8A"/>
    <w:rsid w:val="00767AD1"/>
    <w:rsid w:val="00767C0C"/>
    <w:rsid w:val="00767C49"/>
    <w:rsid w:val="00767C94"/>
    <w:rsid w:val="00767CEC"/>
    <w:rsid w:val="00767E5A"/>
    <w:rsid w:val="00770284"/>
    <w:rsid w:val="007702E4"/>
    <w:rsid w:val="007702FD"/>
    <w:rsid w:val="00770810"/>
    <w:rsid w:val="00770A84"/>
    <w:rsid w:val="00770DC5"/>
    <w:rsid w:val="0077107A"/>
    <w:rsid w:val="007715B4"/>
    <w:rsid w:val="00771643"/>
    <w:rsid w:val="007716EF"/>
    <w:rsid w:val="0077178E"/>
    <w:rsid w:val="00771A0D"/>
    <w:rsid w:val="00771BA9"/>
    <w:rsid w:val="00771EC5"/>
    <w:rsid w:val="00772157"/>
    <w:rsid w:val="00772393"/>
    <w:rsid w:val="007723ED"/>
    <w:rsid w:val="0077246D"/>
    <w:rsid w:val="00772621"/>
    <w:rsid w:val="0077271D"/>
    <w:rsid w:val="0077273E"/>
    <w:rsid w:val="00772AA3"/>
    <w:rsid w:val="00772BE1"/>
    <w:rsid w:val="00772D54"/>
    <w:rsid w:val="00773232"/>
    <w:rsid w:val="0077327C"/>
    <w:rsid w:val="00773417"/>
    <w:rsid w:val="007735D6"/>
    <w:rsid w:val="0077361E"/>
    <w:rsid w:val="00773798"/>
    <w:rsid w:val="0077389E"/>
    <w:rsid w:val="0077399E"/>
    <w:rsid w:val="00773DDF"/>
    <w:rsid w:val="00773EA4"/>
    <w:rsid w:val="00774338"/>
    <w:rsid w:val="00774408"/>
    <w:rsid w:val="00774427"/>
    <w:rsid w:val="007745A6"/>
    <w:rsid w:val="00774654"/>
    <w:rsid w:val="0077491F"/>
    <w:rsid w:val="00774A1C"/>
    <w:rsid w:val="00774E37"/>
    <w:rsid w:val="0077511C"/>
    <w:rsid w:val="0077520B"/>
    <w:rsid w:val="0077540B"/>
    <w:rsid w:val="0077572A"/>
    <w:rsid w:val="00775DC1"/>
    <w:rsid w:val="00775EF9"/>
    <w:rsid w:val="00775F44"/>
    <w:rsid w:val="00775FF9"/>
    <w:rsid w:val="00776245"/>
    <w:rsid w:val="0077683A"/>
    <w:rsid w:val="0077685B"/>
    <w:rsid w:val="00776F27"/>
    <w:rsid w:val="00777085"/>
    <w:rsid w:val="00777206"/>
    <w:rsid w:val="0077729E"/>
    <w:rsid w:val="00777381"/>
    <w:rsid w:val="00777679"/>
    <w:rsid w:val="007776BC"/>
    <w:rsid w:val="007777FA"/>
    <w:rsid w:val="00780074"/>
    <w:rsid w:val="00780130"/>
    <w:rsid w:val="007801C6"/>
    <w:rsid w:val="007802DC"/>
    <w:rsid w:val="00780467"/>
    <w:rsid w:val="007805BC"/>
    <w:rsid w:val="007807E0"/>
    <w:rsid w:val="007807EE"/>
    <w:rsid w:val="007808E3"/>
    <w:rsid w:val="00780AF4"/>
    <w:rsid w:val="00781202"/>
    <w:rsid w:val="007812B1"/>
    <w:rsid w:val="00781A71"/>
    <w:rsid w:val="00781AE4"/>
    <w:rsid w:val="00781AFE"/>
    <w:rsid w:val="00781B2A"/>
    <w:rsid w:val="00781F91"/>
    <w:rsid w:val="00782316"/>
    <w:rsid w:val="007826A4"/>
    <w:rsid w:val="007829AB"/>
    <w:rsid w:val="00782A5A"/>
    <w:rsid w:val="00782B4C"/>
    <w:rsid w:val="00782C0F"/>
    <w:rsid w:val="00782CD7"/>
    <w:rsid w:val="00782D76"/>
    <w:rsid w:val="00782F81"/>
    <w:rsid w:val="00782F95"/>
    <w:rsid w:val="00783003"/>
    <w:rsid w:val="007834B8"/>
    <w:rsid w:val="007834BB"/>
    <w:rsid w:val="0078360E"/>
    <w:rsid w:val="007839DA"/>
    <w:rsid w:val="00783DFB"/>
    <w:rsid w:val="00784601"/>
    <w:rsid w:val="00784898"/>
    <w:rsid w:val="00784C0B"/>
    <w:rsid w:val="00785254"/>
    <w:rsid w:val="007852C4"/>
    <w:rsid w:val="007852F4"/>
    <w:rsid w:val="00785751"/>
    <w:rsid w:val="007859AC"/>
    <w:rsid w:val="00785AB1"/>
    <w:rsid w:val="00785BF2"/>
    <w:rsid w:val="00785E7F"/>
    <w:rsid w:val="00785E8C"/>
    <w:rsid w:val="007860AA"/>
    <w:rsid w:val="007861D8"/>
    <w:rsid w:val="007861E3"/>
    <w:rsid w:val="0078629C"/>
    <w:rsid w:val="007862C9"/>
    <w:rsid w:val="007866FD"/>
    <w:rsid w:val="00786755"/>
    <w:rsid w:val="00786803"/>
    <w:rsid w:val="0078688F"/>
    <w:rsid w:val="00786AA7"/>
    <w:rsid w:val="00786D51"/>
    <w:rsid w:val="00786D89"/>
    <w:rsid w:val="0078742C"/>
    <w:rsid w:val="00787469"/>
    <w:rsid w:val="0078752A"/>
    <w:rsid w:val="00787635"/>
    <w:rsid w:val="007876C5"/>
    <w:rsid w:val="00787CC4"/>
    <w:rsid w:val="00787E01"/>
    <w:rsid w:val="00787F17"/>
    <w:rsid w:val="00787F5E"/>
    <w:rsid w:val="00787F83"/>
    <w:rsid w:val="00787FD6"/>
    <w:rsid w:val="00790116"/>
    <w:rsid w:val="007901C2"/>
    <w:rsid w:val="0079032B"/>
    <w:rsid w:val="00790406"/>
    <w:rsid w:val="00790431"/>
    <w:rsid w:val="00790437"/>
    <w:rsid w:val="00790550"/>
    <w:rsid w:val="007909E2"/>
    <w:rsid w:val="00790A97"/>
    <w:rsid w:val="00790D03"/>
    <w:rsid w:val="00790D50"/>
    <w:rsid w:val="00791005"/>
    <w:rsid w:val="00791039"/>
    <w:rsid w:val="00791547"/>
    <w:rsid w:val="00791CCE"/>
    <w:rsid w:val="00791D7C"/>
    <w:rsid w:val="00791E0D"/>
    <w:rsid w:val="00792197"/>
    <w:rsid w:val="00792676"/>
    <w:rsid w:val="0079286C"/>
    <w:rsid w:val="00792BB4"/>
    <w:rsid w:val="00792DE7"/>
    <w:rsid w:val="00792F05"/>
    <w:rsid w:val="00793544"/>
    <w:rsid w:val="00793896"/>
    <w:rsid w:val="00793A37"/>
    <w:rsid w:val="00793A41"/>
    <w:rsid w:val="00794378"/>
    <w:rsid w:val="007943BC"/>
    <w:rsid w:val="00794491"/>
    <w:rsid w:val="00794653"/>
    <w:rsid w:val="007947E0"/>
    <w:rsid w:val="007949B1"/>
    <w:rsid w:val="00794B57"/>
    <w:rsid w:val="00794BB4"/>
    <w:rsid w:val="00794CA8"/>
    <w:rsid w:val="00795009"/>
    <w:rsid w:val="00795102"/>
    <w:rsid w:val="0079582B"/>
    <w:rsid w:val="0079585F"/>
    <w:rsid w:val="0079586B"/>
    <w:rsid w:val="00795998"/>
    <w:rsid w:val="00795AA7"/>
    <w:rsid w:val="00795B02"/>
    <w:rsid w:val="00795BAD"/>
    <w:rsid w:val="007961F0"/>
    <w:rsid w:val="00796394"/>
    <w:rsid w:val="00796552"/>
    <w:rsid w:val="00796AA6"/>
    <w:rsid w:val="00796B2E"/>
    <w:rsid w:val="0079700C"/>
    <w:rsid w:val="0079705E"/>
    <w:rsid w:val="007970F8"/>
    <w:rsid w:val="00797367"/>
    <w:rsid w:val="0079759A"/>
    <w:rsid w:val="00797CD8"/>
    <w:rsid w:val="00797CE1"/>
    <w:rsid w:val="007A043B"/>
    <w:rsid w:val="007A0589"/>
    <w:rsid w:val="007A073E"/>
    <w:rsid w:val="007A074B"/>
    <w:rsid w:val="007A0A4C"/>
    <w:rsid w:val="007A0ACF"/>
    <w:rsid w:val="007A0D03"/>
    <w:rsid w:val="007A0D96"/>
    <w:rsid w:val="007A0E13"/>
    <w:rsid w:val="007A0E7C"/>
    <w:rsid w:val="007A0FE5"/>
    <w:rsid w:val="007A12F8"/>
    <w:rsid w:val="007A147E"/>
    <w:rsid w:val="007A15C9"/>
    <w:rsid w:val="007A17C6"/>
    <w:rsid w:val="007A1826"/>
    <w:rsid w:val="007A190A"/>
    <w:rsid w:val="007A1952"/>
    <w:rsid w:val="007A1A7E"/>
    <w:rsid w:val="007A1B24"/>
    <w:rsid w:val="007A1C1E"/>
    <w:rsid w:val="007A1DF3"/>
    <w:rsid w:val="007A1E1E"/>
    <w:rsid w:val="007A1EF2"/>
    <w:rsid w:val="007A1F19"/>
    <w:rsid w:val="007A2663"/>
    <w:rsid w:val="007A2731"/>
    <w:rsid w:val="007A2A40"/>
    <w:rsid w:val="007A2A7E"/>
    <w:rsid w:val="007A2AC3"/>
    <w:rsid w:val="007A2BF0"/>
    <w:rsid w:val="007A2C0E"/>
    <w:rsid w:val="007A2C34"/>
    <w:rsid w:val="007A2DE3"/>
    <w:rsid w:val="007A2E2E"/>
    <w:rsid w:val="007A316E"/>
    <w:rsid w:val="007A3399"/>
    <w:rsid w:val="007A33D2"/>
    <w:rsid w:val="007A3457"/>
    <w:rsid w:val="007A372C"/>
    <w:rsid w:val="007A3CE4"/>
    <w:rsid w:val="007A41BC"/>
    <w:rsid w:val="007A4236"/>
    <w:rsid w:val="007A443E"/>
    <w:rsid w:val="007A478B"/>
    <w:rsid w:val="007A4B88"/>
    <w:rsid w:val="007A4C21"/>
    <w:rsid w:val="007A4DF6"/>
    <w:rsid w:val="007A5107"/>
    <w:rsid w:val="007A51C3"/>
    <w:rsid w:val="007A550D"/>
    <w:rsid w:val="007A565C"/>
    <w:rsid w:val="007A5667"/>
    <w:rsid w:val="007A57F0"/>
    <w:rsid w:val="007A5C0E"/>
    <w:rsid w:val="007A5C93"/>
    <w:rsid w:val="007A64DF"/>
    <w:rsid w:val="007A6511"/>
    <w:rsid w:val="007A65E2"/>
    <w:rsid w:val="007A6963"/>
    <w:rsid w:val="007A69F1"/>
    <w:rsid w:val="007A6E4D"/>
    <w:rsid w:val="007A6F47"/>
    <w:rsid w:val="007A7028"/>
    <w:rsid w:val="007A727B"/>
    <w:rsid w:val="007A736A"/>
    <w:rsid w:val="007A7AB4"/>
    <w:rsid w:val="007A7B12"/>
    <w:rsid w:val="007A7B1E"/>
    <w:rsid w:val="007A7B2A"/>
    <w:rsid w:val="007A7E93"/>
    <w:rsid w:val="007A7F2A"/>
    <w:rsid w:val="007B04A0"/>
    <w:rsid w:val="007B06DE"/>
    <w:rsid w:val="007B0989"/>
    <w:rsid w:val="007B0C18"/>
    <w:rsid w:val="007B0C86"/>
    <w:rsid w:val="007B0D13"/>
    <w:rsid w:val="007B0D3C"/>
    <w:rsid w:val="007B0D59"/>
    <w:rsid w:val="007B0E19"/>
    <w:rsid w:val="007B101F"/>
    <w:rsid w:val="007B1758"/>
    <w:rsid w:val="007B1AC9"/>
    <w:rsid w:val="007B1C53"/>
    <w:rsid w:val="007B1F76"/>
    <w:rsid w:val="007B20BD"/>
    <w:rsid w:val="007B2263"/>
    <w:rsid w:val="007B2319"/>
    <w:rsid w:val="007B2869"/>
    <w:rsid w:val="007B2969"/>
    <w:rsid w:val="007B2DE1"/>
    <w:rsid w:val="007B2F4E"/>
    <w:rsid w:val="007B3018"/>
    <w:rsid w:val="007B397E"/>
    <w:rsid w:val="007B39C9"/>
    <w:rsid w:val="007B456D"/>
    <w:rsid w:val="007B4774"/>
    <w:rsid w:val="007B48A8"/>
    <w:rsid w:val="007B4A33"/>
    <w:rsid w:val="007B4B66"/>
    <w:rsid w:val="007B4D25"/>
    <w:rsid w:val="007B4E0B"/>
    <w:rsid w:val="007B5523"/>
    <w:rsid w:val="007B5585"/>
    <w:rsid w:val="007B582E"/>
    <w:rsid w:val="007B5832"/>
    <w:rsid w:val="007B58E6"/>
    <w:rsid w:val="007B5B39"/>
    <w:rsid w:val="007B5C71"/>
    <w:rsid w:val="007B60F5"/>
    <w:rsid w:val="007B618F"/>
    <w:rsid w:val="007B668A"/>
    <w:rsid w:val="007B6AB6"/>
    <w:rsid w:val="007B6ACD"/>
    <w:rsid w:val="007B6ADD"/>
    <w:rsid w:val="007B6B87"/>
    <w:rsid w:val="007B706A"/>
    <w:rsid w:val="007B72F3"/>
    <w:rsid w:val="007B7423"/>
    <w:rsid w:val="007B76C0"/>
    <w:rsid w:val="007B7983"/>
    <w:rsid w:val="007B7B30"/>
    <w:rsid w:val="007B7BD9"/>
    <w:rsid w:val="007B7D49"/>
    <w:rsid w:val="007B7E13"/>
    <w:rsid w:val="007B7E6B"/>
    <w:rsid w:val="007C0502"/>
    <w:rsid w:val="007C0607"/>
    <w:rsid w:val="007C0884"/>
    <w:rsid w:val="007C0CF7"/>
    <w:rsid w:val="007C1214"/>
    <w:rsid w:val="007C1284"/>
    <w:rsid w:val="007C15B7"/>
    <w:rsid w:val="007C1838"/>
    <w:rsid w:val="007C197D"/>
    <w:rsid w:val="007C2082"/>
    <w:rsid w:val="007C2708"/>
    <w:rsid w:val="007C282B"/>
    <w:rsid w:val="007C2CD7"/>
    <w:rsid w:val="007C2F20"/>
    <w:rsid w:val="007C2F43"/>
    <w:rsid w:val="007C3296"/>
    <w:rsid w:val="007C3A58"/>
    <w:rsid w:val="007C3C99"/>
    <w:rsid w:val="007C3D42"/>
    <w:rsid w:val="007C3E11"/>
    <w:rsid w:val="007C4011"/>
    <w:rsid w:val="007C4088"/>
    <w:rsid w:val="007C40AD"/>
    <w:rsid w:val="007C427E"/>
    <w:rsid w:val="007C4322"/>
    <w:rsid w:val="007C43E9"/>
    <w:rsid w:val="007C4551"/>
    <w:rsid w:val="007C4811"/>
    <w:rsid w:val="007C4A71"/>
    <w:rsid w:val="007C4AC5"/>
    <w:rsid w:val="007C4B68"/>
    <w:rsid w:val="007C4C09"/>
    <w:rsid w:val="007C4D6E"/>
    <w:rsid w:val="007C52C3"/>
    <w:rsid w:val="007C5396"/>
    <w:rsid w:val="007C5457"/>
    <w:rsid w:val="007C558C"/>
    <w:rsid w:val="007C5677"/>
    <w:rsid w:val="007C5FC3"/>
    <w:rsid w:val="007C60A0"/>
    <w:rsid w:val="007C61A8"/>
    <w:rsid w:val="007C6469"/>
    <w:rsid w:val="007C6B19"/>
    <w:rsid w:val="007C6C46"/>
    <w:rsid w:val="007C6D55"/>
    <w:rsid w:val="007C6E46"/>
    <w:rsid w:val="007C756B"/>
    <w:rsid w:val="007C7909"/>
    <w:rsid w:val="007C7A31"/>
    <w:rsid w:val="007D0141"/>
    <w:rsid w:val="007D02FC"/>
    <w:rsid w:val="007D04B9"/>
    <w:rsid w:val="007D0C71"/>
    <w:rsid w:val="007D0CFB"/>
    <w:rsid w:val="007D0EC7"/>
    <w:rsid w:val="007D0F42"/>
    <w:rsid w:val="007D1005"/>
    <w:rsid w:val="007D10CF"/>
    <w:rsid w:val="007D1340"/>
    <w:rsid w:val="007D16D9"/>
    <w:rsid w:val="007D1A12"/>
    <w:rsid w:val="007D1BA3"/>
    <w:rsid w:val="007D1BE0"/>
    <w:rsid w:val="007D26CE"/>
    <w:rsid w:val="007D28DF"/>
    <w:rsid w:val="007D2905"/>
    <w:rsid w:val="007D29F7"/>
    <w:rsid w:val="007D2B95"/>
    <w:rsid w:val="007D2F0A"/>
    <w:rsid w:val="007D3131"/>
    <w:rsid w:val="007D3369"/>
    <w:rsid w:val="007D359B"/>
    <w:rsid w:val="007D35F0"/>
    <w:rsid w:val="007D36B6"/>
    <w:rsid w:val="007D37C6"/>
    <w:rsid w:val="007D3803"/>
    <w:rsid w:val="007D3859"/>
    <w:rsid w:val="007D38B5"/>
    <w:rsid w:val="007D3D15"/>
    <w:rsid w:val="007D4008"/>
    <w:rsid w:val="007D43C9"/>
    <w:rsid w:val="007D43D5"/>
    <w:rsid w:val="007D44CF"/>
    <w:rsid w:val="007D4730"/>
    <w:rsid w:val="007D4A3C"/>
    <w:rsid w:val="007D4B74"/>
    <w:rsid w:val="007D4CC7"/>
    <w:rsid w:val="007D5217"/>
    <w:rsid w:val="007D5233"/>
    <w:rsid w:val="007D56F9"/>
    <w:rsid w:val="007D6362"/>
    <w:rsid w:val="007D64FC"/>
    <w:rsid w:val="007D6559"/>
    <w:rsid w:val="007D6677"/>
    <w:rsid w:val="007D66B8"/>
    <w:rsid w:val="007D671E"/>
    <w:rsid w:val="007D6768"/>
    <w:rsid w:val="007D67C0"/>
    <w:rsid w:val="007D6A7B"/>
    <w:rsid w:val="007D6BD9"/>
    <w:rsid w:val="007D6E02"/>
    <w:rsid w:val="007D71A5"/>
    <w:rsid w:val="007D7495"/>
    <w:rsid w:val="007D768D"/>
    <w:rsid w:val="007D77FA"/>
    <w:rsid w:val="007D79BD"/>
    <w:rsid w:val="007D7D07"/>
    <w:rsid w:val="007D7D68"/>
    <w:rsid w:val="007E0007"/>
    <w:rsid w:val="007E0275"/>
    <w:rsid w:val="007E04E8"/>
    <w:rsid w:val="007E05E2"/>
    <w:rsid w:val="007E06B4"/>
    <w:rsid w:val="007E075B"/>
    <w:rsid w:val="007E0EB8"/>
    <w:rsid w:val="007E111A"/>
    <w:rsid w:val="007E1122"/>
    <w:rsid w:val="007E154C"/>
    <w:rsid w:val="007E1786"/>
    <w:rsid w:val="007E1DA7"/>
    <w:rsid w:val="007E1EB5"/>
    <w:rsid w:val="007E1EB6"/>
    <w:rsid w:val="007E1F16"/>
    <w:rsid w:val="007E205C"/>
    <w:rsid w:val="007E231F"/>
    <w:rsid w:val="007E27C2"/>
    <w:rsid w:val="007E2901"/>
    <w:rsid w:val="007E32E1"/>
    <w:rsid w:val="007E33CE"/>
    <w:rsid w:val="007E3568"/>
    <w:rsid w:val="007E37DD"/>
    <w:rsid w:val="007E39DB"/>
    <w:rsid w:val="007E3CCA"/>
    <w:rsid w:val="007E3D60"/>
    <w:rsid w:val="007E3F97"/>
    <w:rsid w:val="007E4009"/>
    <w:rsid w:val="007E4323"/>
    <w:rsid w:val="007E43C5"/>
    <w:rsid w:val="007E453E"/>
    <w:rsid w:val="007E455D"/>
    <w:rsid w:val="007E45A6"/>
    <w:rsid w:val="007E4673"/>
    <w:rsid w:val="007E4A55"/>
    <w:rsid w:val="007E4B53"/>
    <w:rsid w:val="007E4DDA"/>
    <w:rsid w:val="007E4FA9"/>
    <w:rsid w:val="007E5320"/>
    <w:rsid w:val="007E54E9"/>
    <w:rsid w:val="007E561F"/>
    <w:rsid w:val="007E5C06"/>
    <w:rsid w:val="007E5E74"/>
    <w:rsid w:val="007E5F89"/>
    <w:rsid w:val="007E5FB9"/>
    <w:rsid w:val="007E5FF2"/>
    <w:rsid w:val="007E6223"/>
    <w:rsid w:val="007E657E"/>
    <w:rsid w:val="007E6A1D"/>
    <w:rsid w:val="007E6A32"/>
    <w:rsid w:val="007E6DF7"/>
    <w:rsid w:val="007E6F31"/>
    <w:rsid w:val="007E6FFE"/>
    <w:rsid w:val="007E70A7"/>
    <w:rsid w:val="007E75B9"/>
    <w:rsid w:val="007E77CC"/>
    <w:rsid w:val="007E7961"/>
    <w:rsid w:val="007E7DA8"/>
    <w:rsid w:val="007F0398"/>
    <w:rsid w:val="007F0628"/>
    <w:rsid w:val="007F06DA"/>
    <w:rsid w:val="007F09B1"/>
    <w:rsid w:val="007F0A93"/>
    <w:rsid w:val="007F0DE2"/>
    <w:rsid w:val="007F12A1"/>
    <w:rsid w:val="007F12FD"/>
    <w:rsid w:val="007F13B9"/>
    <w:rsid w:val="007F1688"/>
    <w:rsid w:val="007F19F0"/>
    <w:rsid w:val="007F1C9C"/>
    <w:rsid w:val="007F1D8A"/>
    <w:rsid w:val="007F1EAF"/>
    <w:rsid w:val="007F2091"/>
    <w:rsid w:val="007F2184"/>
    <w:rsid w:val="007F2258"/>
    <w:rsid w:val="007F2493"/>
    <w:rsid w:val="007F25F1"/>
    <w:rsid w:val="007F2CA5"/>
    <w:rsid w:val="007F2D59"/>
    <w:rsid w:val="007F2F46"/>
    <w:rsid w:val="007F3412"/>
    <w:rsid w:val="007F34E5"/>
    <w:rsid w:val="007F3877"/>
    <w:rsid w:val="007F3893"/>
    <w:rsid w:val="007F39AF"/>
    <w:rsid w:val="007F3A00"/>
    <w:rsid w:val="007F3B24"/>
    <w:rsid w:val="007F3B2B"/>
    <w:rsid w:val="007F3CEC"/>
    <w:rsid w:val="007F3E25"/>
    <w:rsid w:val="007F43B8"/>
    <w:rsid w:val="007F4420"/>
    <w:rsid w:val="007F46D4"/>
    <w:rsid w:val="007F476B"/>
    <w:rsid w:val="007F4A50"/>
    <w:rsid w:val="007F4CF6"/>
    <w:rsid w:val="007F4E0A"/>
    <w:rsid w:val="007F4E4F"/>
    <w:rsid w:val="007F51BB"/>
    <w:rsid w:val="007F5248"/>
    <w:rsid w:val="007F5278"/>
    <w:rsid w:val="007F56D8"/>
    <w:rsid w:val="007F5A7F"/>
    <w:rsid w:val="007F5B2B"/>
    <w:rsid w:val="007F5BC6"/>
    <w:rsid w:val="007F5F23"/>
    <w:rsid w:val="007F62D1"/>
    <w:rsid w:val="007F64BB"/>
    <w:rsid w:val="007F656B"/>
    <w:rsid w:val="007F68A6"/>
    <w:rsid w:val="007F696E"/>
    <w:rsid w:val="007F7061"/>
    <w:rsid w:val="007F71C8"/>
    <w:rsid w:val="007F7224"/>
    <w:rsid w:val="007F764F"/>
    <w:rsid w:val="007F78E0"/>
    <w:rsid w:val="007F7C0F"/>
    <w:rsid w:val="007F7EDF"/>
    <w:rsid w:val="0080050D"/>
    <w:rsid w:val="00800683"/>
    <w:rsid w:val="0080068C"/>
    <w:rsid w:val="008012B8"/>
    <w:rsid w:val="008015A3"/>
    <w:rsid w:val="008015B4"/>
    <w:rsid w:val="00801723"/>
    <w:rsid w:val="008017B5"/>
    <w:rsid w:val="00801831"/>
    <w:rsid w:val="008018EE"/>
    <w:rsid w:val="00802213"/>
    <w:rsid w:val="00802559"/>
    <w:rsid w:val="00802564"/>
    <w:rsid w:val="00802935"/>
    <w:rsid w:val="00802BE3"/>
    <w:rsid w:val="00802C2A"/>
    <w:rsid w:val="0080318D"/>
    <w:rsid w:val="00803704"/>
    <w:rsid w:val="008039AB"/>
    <w:rsid w:val="00803A4F"/>
    <w:rsid w:val="00803DB2"/>
    <w:rsid w:val="008043A5"/>
    <w:rsid w:val="0080448C"/>
    <w:rsid w:val="008049E4"/>
    <w:rsid w:val="00804A7A"/>
    <w:rsid w:val="00804BE0"/>
    <w:rsid w:val="00804EA6"/>
    <w:rsid w:val="0080537B"/>
    <w:rsid w:val="008053CA"/>
    <w:rsid w:val="008053FC"/>
    <w:rsid w:val="008058A7"/>
    <w:rsid w:val="00805A1F"/>
    <w:rsid w:val="00805A89"/>
    <w:rsid w:val="00805B74"/>
    <w:rsid w:val="00805EFF"/>
    <w:rsid w:val="0080609E"/>
    <w:rsid w:val="008066E0"/>
    <w:rsid w:val="00806737"/>
    <w:rsid w:val="00806901"/>
    <w:rsid w:val="00806E83"/>
    <w:rsid w:val="00806E9A"/>
    <w:rsid w:val="00806F3F"/>
    <w:rsid w:val="00807408"/>
    <w:rsid w:val="008076E9"/>
    <w:rsid w:val="00807888"/>
    <w:rsid w:val="008079F5"/>
    <w:rsid w:val="00810098"/>
    <w:rsid w:val="0081019B"/>
    <w:rsid w:val="008102A7"/>
    <w:rsid w:val="008102CD"/>
    <w:rsid w:val="008103ED"/>
    <w:rsid w:val="008107D1"/>
    <w:rsid w:val="0081098D"/>
    <w:rsid w:val="00810BDD"/>
    <w:rsid w:val="00810D6C"/>
    <w:rsid w:val="00810E94"/>
    <w:rsid w:val="0081116D"/>
    <w:rsid w:val="0081119C"/>
    <w:rsid w:val="00811B3C"/>
    <w:rsid w:val="00811F92"/>
    <w:rsid w:val="00812010"/>
    <w:rsid w:val="00812140"/>
    <w:rsid w:val="00812627"/>
    <w:rsid w:val="00812697"/>
    <w:rsid w:val="00812914"/>
    <w:rsid w:val="00812F1B"/>
    <w:rsid w:val="0081307F"/>
    <w:rsid w:val="0081320A"/>
    <w:rsid w:val="0081329F"/>
    <w:rsid w:val="00813561"/>
    <w:rsid w:val="008136D6"/>
    <w:rsid w:val="00813A87"/>
    <w:rsid w:val="00813AA1"/>
    <w:rsid w:val="00813B4C"/>
    <w:rsid w:val="00813BD8"/>
    <w:rsid w:val="0081416A"/>
    <w:rsid w:val="008142AA"/>
    <w:rsid w:val="0081440D"/>
    <w:rsid w:val="0081454B"/>
    <w:rsid w:val="00814557"/>
    <w:rsid w:val="00814873"/>
    <w:rsid w:val="00814EAE"/>
    <w:rsid w:val="00814FBF"/>
    <w:rsid w:val="00815128"/>
    <w:rsid w:val="0081515F"/>
    <w:rsid w:val="008154B8"/>
    <w:rsid w:val="008154BC"/>
    <w:rsid w:val="008156A6"/>
    <w:rsid w:val="00815998"/>
    <w:rsid w:val="00815A49"/>
    <w:rsid w:val="00815B76"/>
    <w:rsid w:val="00815B8F"/>
    <w:rsid w:val="00815D17"/>
    <w:rsid w:val="00815D37"/>
    <w:rsid w:val="00816182"/>
    <w:rsid w:val="00816274"/>
    <w:rsid w:val="0081692D"/>
    <w:rsid w:val="00816AD9"/>
    <w:rsid w:val="00816F2E"/>
    <w:rsid w:val="00817044"/>
    <w:rsid w:val="008172F9"/>
    <w:rsid w:val="00817460"/>
    <w:rsid w:val="008176A0"/>
    <w:rsid w:val="00817AE7"/>
    <w:rsid w:val="00817B3B"/>
    <w:rsid w:val="00817F3E"/>
    <w:rsid w:val="00817F76"/>
    <w:rsid w:val="00817FCD"/>
    <w:rsid w:val="0082004E"/>
    <w:rsid w:val="00820137"/>
    <w:rsid w:val="008201B2"/>
    <w:rsid w:val="008207B5"/>
    <w:rsid w:val="008207E1"/>
    <w:rsid w:val="0082083F"/>
    <w:rsid w:val="008217C9"/>
    <w:rsid w:val="008218F6"/>
    <w:rsid w:val="008218FA"/>
    <w:rsid w:val="00821B2A"/>
    <w:rsid w:val="00821FEA"/>
    <w:rsid w:val="0082207F"/>
    <w:rsid w:val="008223BE"/>
    <w:rsid w:val="008224AA"/>
    <w:rsid w:val="008227D9"/>
    <w:rsid w:val="00822815"/>
    <w:rsid w:val="008228DC"/>
    <w:rsid w:val="00822BB3"/>
    <w:rsid w:val="00822BE0"/>
    <w:rsid w:val="00822CEA"/>
    <w:rsid w:val="00822DF7"/>
    <w:rsid w:val="00823026"/>
    <w:rsid w:val="00823262"/>
    <w:rsid w:val="00823BB3"/>
    <w:rsid w:val="00823E3A"/>
    <w:rsid w:val="00823EF9"/>
    <w:rsid w:val="00824260"/>
    <w:rsid w:val="0082443B"/>
    <w:rsid w:val="00824491"/>
    <w:rsid w:val="008245A8"/>
    <w:rsid w:val="00824A5B"/>
    <w:rsid w:val="00824D84"/>
    <w:rsid w:val="00824DB1"/>
    <w:rsid w:val="00824ED7"/>
    <w:rsid w:val="00824EF8"/>
    <w:rsid w:val="00825236"/>
    <w:rsid w:val="008252D9"/>
    <w:rsid w:val="0082579E"/>
    <w:rsid w:val="0082582E"/>
    <w:rsid w:val="008264EB"/>
    <w:rsid w:val="008266C3"/>
    <w:rsid w:val="00826707"/>
    <w:rsid w:val="008268C1"/>
    <w:rsid w:val="008268F3"/>
    <w:rsid w:val="00826AD1"/>
    <w:rsid w:val="00826CF6"/>
    <w:rsid w:val="00826D18"/>
    <w:rsid w:val="00826FB3"/>
    <w:rsid w:val="008271F7"/>
    <w:rsid w:val="008272EA"/>
    <w:rsid w:val="00827342"/>
    <w:rsid w:val="00827A09"/>
    <w:rsid w:val="00827A3D"/>
    <w:rsid w:val="00827AE7"/>
    <w:rsid w:val="00827E85"/>
    <w:rsid w:val="00827ECC"/>
    <w:rsid w:val="00827F50"/>
    <w:rsid w:val="0083001D"/>
    <w:rsid w:val="008300B0"/>
    <w:rsid w:val="0083021E"/>
    <w:rsid w:val="008304CB"/>
    <w:rsid w:val="008305EA"/>
    <w:rsid w:val="00830A05"/>
    <w:rsid w:val="008313D9"/>
    <w:rsid w:val="00831B1E"/>
    <w:rsid w:val="00831CD5"/>
    <w:rsid w:val="00832144"/>
    <w:rsid w:val="00832177"/>
    <w:rsid w:val="00832211"/>
    <w:rsid w:val="008323DF"/>
    <w:rsid w:val="008323E0"/>
    <w:rsid w:val="008324E6"/>
    <w:rsid w:val="00832651"/>
    <w:rsid w:val="00833029"/>
    <w:rsid w:val="008330A3"/>
    <w:rsid w:val="0083318D"/>
    <w:rsid w:val="0083385F"/>
    <w:rsid w:val="00833925"/>
    <w:rsid w:val="00833C58"/>
    <w:rsid w:val="00833D69"/>
    <w:rsid w:val="00833E2F"/>
    <w:rsid w:val="00833F02"/>
    <w:rsid w:val="00834035"/>
    <w:rsid w:val="0083480D"/>
    <w:rsid w:val="00834B03"/>
    <w:rsid w:val="00834B62"/>
    <w:rsid w:val="00834D9D"/>
    <w:rsid w:val="00834E7B"/>
    <w:rsid w:val="008352F8"/>
    <w:rsid w:val="00835626"/>
    <w:rsid w:val="008356FB"/>
    <w:rsid w:val="00835967"/>
    <w:rsid w:val="00835A83"/>
    <w:rsid w:val="00835AAF"/>
    <w:rsid w:val="00835BFC"/>
    <w:rsid w:val="0083613C"/>
    <w:rsid w:val="0083634C"/>
    <w:rsid w:val="0083637C"/>
    <w:rsid w:val="0083694C"/>
    <w:rsid w:val="00836B1A"/>
    <w:rsid w:val="00837000"/>
    <w:rsid w:val="008372BD"/>
    <w:rsid w:val="008374A0"/>
    <w:rsid w:val="00837688"/>
    <w:rsid w:val="0083772A"/>
    <w:rsid w:val="00837C19"/>
    <w:rsid w:val="00837CC9"/>
    <w:rsid w:val="00837DDA"/>
    <w:rsid w:val="008401A8"/>
    <w:rsid w:val="00840711"/>
    <w:rsid w:val="00840FB2"/>
    <w:rsid w:val="00841041"/>
    <w:rsid w:val="008411AB"/>
    <w:rsid w:val="00841215"/>
    <w:rsid w:val="00841731"/>
    <w:rsid w:val="00841754"/>
    <w:rsid w:val="008419E3"/>
    <w:rsid w:val="00841DE9"/>
    <w:rsid w:val="00841DEB"/>
    <w:rsid w:val="00841E26"/>
    <w:rsid w:val="00841EAD"/>
    <w:rsid w:val="00841ECD"/>
    <w:rsid w:val="008420F0"/>
    <w:rsid w:val="0084223D"/>
    <w:rsid w:val="00842554"/>
    <w:rsid w:val="00842759"/>
    <w:rsid w:val="00842933"/>
    <w:rsid w:val="00842E5D"/>
    <w:rsid w:val="00842E74"/>
    <w:rsid w:val="00843A52"/>
    <w:rsid w:val="00843DB5"/>
    <w:rsid w:val="00843F01"/>
    <w:rsid w:val="0084403C"/>
    <w:rsid w:val="008447A7"/>
    <w:rsid w:val="00844B5C"/>
    <w:rsid w:val="00844BA7"/>
    <w:rsid w:val="00844CFB"/>
    <w:rsid w:val="00845180"/>
    <w:rsid w:val="00845234"/>
    <w:rsid w:val="00845354"/>
    <w:rsid w:val="008453F6"/>
    <w:rsid w:val="0084571B"/>
    <w:rsid w:val="00845788"/>
    <w:rsid w:val="00845879"/>
    <w:rsid w:val="00845FEB"/>
    <w:rsid w:val="008462AE"/>
    <w:rsid w:val="0084638C"/>
    <w:rsid w:val="00846973"/>
    <w:rsid w:val="00846A8C"/>
    <w:rsid w:val="00846AF2"/>
    <w:rsid w:val="00846C86"/>
    <w:rsid w:val="00847283"/>
    <w:rsid w:val="008472B6"/>
    <w:rsid w:val="008472FC"/>
    <w:rsid w:val="00847458"/>
    <w:rsid w:val="00847887"/>
    <w:rsid w:val="00847AD5"/>
    <w:rsid w:val="00847BC8"/>
    <w:rsid w:val="00847CF4"/>
    <w:rsid w:val="00847DDA"/>
    <w:rsid w:val="00847F17"/>
    <w:rsid w:val="008508EE"/>
    <w:rsid w:val="008509CC"/>
    <w:rsid w:val="00850D10"/>
    <w:rsid w:val="00850DA8"/>
    <w:rsid w:val="00851097"/>
    <w:rsid w:val="008512FC"/>
    <w:rsid w:val="0085146E"/>
    <w:rsid w:val="008514A1"/>
    <w:rsid w:val="008514C2"/>
    <w:rsid w:val="00851627"/>
    <w:rsid w:val="00851A04"/>
    <w:rsid w:val="00851AA5"/>
    <w:rsid w:val="00851AFD"/>
    <w:rsid w:val="00852060"/>
    <w:rsid w:val="008522F6"/>
    <w:rsid w:val="008523FB"/>
    <w:rsid w:val="008524C8"/>
    <w:rsid w:val="008524DB"/>
    <w:rsid w:val="00852558"/>
    <w:rsid w:val="0085267A"/>
    <w:rsid w:val="0085271E"/>
    <w:rsid w:val="00852B55"/>
    <w:rsid w:val="00852D74"/>
    <w:rsid w:val="00852FFB"/>
    <w:rsid w:val="008532F3"/>
    <w:rsid w:val="0085338C"/>
    <w:rsid w:val="008535CE"/>
    <w:rsid w:val="00853AE8"/>
    <w:rsid w:val="00853D67"/>
    <w:rsid w:val="00853F68"/>
    <w:rsid w:val="008541A5"/>
    <w:rsid w:val="008541C5"/>
    <w:rsid w:val="008543D7"/>
    <w:rsid w:val="0085446F"/>
    <w:rsid w:val="008544AA"/>
    <w:rsid w:val="00854542"/>
    <w:rsid w:val="0085456F"/>
    <w:rsid w:val="0085479A"/>
    <w:rsid w:val="0085517B"/>
    <w:rsid w:val="008551F8"/>
    <w:rsid w:val="008551FA"/>
    <w:rsid w:val="0085554A"/>
    <w:rsid w:val="0085560C"/>
    <w:rsid w:val="008558E2"/>
    <w:rsid w:val="00855957"/>
    <w:rsid w:val="008559A4"/>
    <w:rsid w:val="00855A5F"/>
    <w:rsid w:val="00855CFE"/>
    <w:rsid w:val="00855DB8"/>
    <w:rsid w:val="00855F2C"/>
    <w:rsid w:val="00856218"/>
    <w:rsid w:val="0085648E"/>
    <w:rsid w:val="00856EC6"/>
    <w:rsid w:val="00856ED2"/>
    <w:rsid w:val="00857191"/>
    <w:rsid w:val="008575DE"/>
    <w:rsid w:val="008602DF"/>
    <w:rsid w:val="00860391"/>
    <w:rsid w:val="008603D9"/>
    <w:rsid w:val="008603FC"/>
    <w:rsid w:val="0086082B"/>
    <w:rsid w:val="00860956"/>
    <w:rsid w:val="00860A82"/>
    <w:rsid w:val="00860A98"/>
    <w:rsid w:val="00860B82"/>
    <w:rsid w:val="008610B2"/>
    <w:rsid w:val="008614C6"/>
    <w:rsid w:val="0086164B"/>
    <w:rsid w:val="0086177D"/>
    <w:rsid w:val="00861A4A"/>
    <w:rsid w:val="00861E27"/>
    <w:rsid w:val="00861E69"/>
    <w:rsid w:val="00861E9B"/>
    <w:rsid w:val="0086209E"/>
    <w:rsid w:val="008622D2"/>
    <w:rsid w:val="008625B2"/>
    <w:rsid w:val="00862697"/>
    <w:rsid w:val="00862739"/>
    <w:rsid w:val="008633A5"/>
    <w:rsid w:val="00863978"/>
    <w:rsid w:val="008639C6"/>
    <w:rsid w:val="00863C06"/>
    <w:rsid w:val="00863E38"/>
    <w:rsid w:val="00863EB2"/>
    <w:rsid w:val="00864496"/>
    <w:rsid w:val="008648AF"/>
    <w:rsid w:val="008648B1"/>
    <w:rsid w:val="008648C8"/>
    <w:rsid w:val="00864B3D"/>
    <w:rsid w:val="00864C4A"/>
    <w:rsid w:val="00864D9B"/>
    <w:rsid w:val="00864E38"/>
    <w:rsid w:val="0086502D"/>
    <w:rsid w:val="0086528E"/>
    <w:rsid w:val="008655BE"/>
    <w:rsid w:val="0086586D"/>
    <w:rsid w:val="00865CAC"/>
    <w:rsid w:val="00865FC8"/>
    <w:rsid w:val="008665C6"/>
    <w:rsid w:val="008666AC"/>
    <w:rsid w:val="008666BC"/>
    <w:rsid w:val="00866A8E"/>
    <w:rsid w:val="00866EFC"/>
    <w:rsid w:val="008670EC"/>
    <w:rsid w:val="008671D3"/>
    <w:rsid w:val="0086724A"/>
    <w:rsid w:val="008673AC"/>
    <w:rsid w:val="008678E5"/>
    <w:rsid w:val="00867A9A"/>
    <w:rsid w:val="00867E19"/>
    <w:rsid w:val="00867E3F"/>
    <w:rsid w:val="00870057"/>
    <w:rsid w:val="00870251"/>
    <w:rsid w:val="00870343"/>
    <w:rsid w:val="0087043F"/>
    <w:rsid w:val="00870455"/>
    <w:rsid w:val="00870569"/>
    <w:rsid w:val="0087082D"/>
    <w:rsid w:val="008709C4"/>
    <w:rsid w:val="00870ABE"/>
    <w:rsid w:val="00870B91"/>
    <w:rsid w:val="00870BA5"/>
    <w:rsid w:val="00871284"/>
    <w:rsid w:val="008713EF"/>
    <w:rsid w:val="0087141F"/>
    <w:rsid w:val="00871676"/>
    <w:rsid w:val="00871A62"/>
    <w:rsid w:val="00871AEE"/>
    <w:rsid w:val="00871B01"/>
    <w:rsid w:val="00871D56"/>
    <w:rsid w:val="00871FB2"/>
    <w:rsid w:val="008720B2"/>
    <w:rsid w:val="00872218"/>
    <w:rsid w:val="00872468"/>
    <w:rsid w:val="0087260D"/>
    <w:rsid w:val="0087261F"/>
    <w:rsid w:val="008726B1"/>
    <w:rsid w:val="008726E5"/>
    <w:rsid w:val="0087280B"/>
    <w:rsid w:val="00872ADF"/>
    <w:rsid w:val="00872BB6"/>
    <w:rsid w:val="00872E2F"/>
    <w:rsid w:val="008732CC"/>
    <w:rsid w:val="00873499"/>
    <w:rsid w:val="00873820"/>
    <w:rsid w:val="008738B2"/>
    <w:rsid w:val="00873991"/>
    <w:rsid w:val="00873E4A"/>
    <w:rsid w:val="008744A9"/>
    <w:rsid w:val="00874626"/>
    <w:rsid w:val="008749C5"/>
    <w:rsid w:val="00874A2C"/>
    <w:rsid w:val="00874C4E"/>
    <w:rsid w:val="00875417"/>
    <w:rsid w:val="00875649"/>
    <w:rsid w:val="008758BD"/>
    <w:rsid w:val="00875A25"/>
    <w:rsid w:val="00875BDE"/>
    <w:rsid w:val="00875D63"/>
    <w:rsid w:val="00875E29"/>
    <w:rsid w:val="00875F36"/>
    <w:rsid w:val="00876023"/>
    <w:rsid w:val="0087636D"/>
    <w:rsid w:val="008764CF"/>
    <w:rsid w:val="0087665D"/>
    <w:rsid w:val="0087676F"/>
    <w:rsid w:val="008768CD"/>
    <w:rsid w:val="00876A5A"/>
    <w:rsid w:val="00876BF1"/>
    <w:rsid w:val="00876C1C"/>
    <w:rsid w:val="00876DC3"/>
    <w:rsid w:val="00876E95"/>
    <w:rsid w:val="00877493"/>
    <w:rsid w:val="00877512"/>
    <w:rsid w:val="0087762D"/>
    <w:rsid w:val="0087772D"/>
    <w:rsid w:val="00877935"/>
    <w:rsid w:val="008779CA"/>
    <w:rsid w:val="00877CC2"/>
    <w:rsid w:val="008801F2"/>
    <w:rsid w:val="008803FE"/>
    <w:rsid w:val="008807A9"/>
    <w:rsid w:val="00880B78"/>
    <w:rsid w:val="00880C52"/>
    <w:rsid w:val="00880E2B"/>
    <w:rsid w:val="00880E2F"/>
    <w:rsid w:val="00881413"/>
    <w:rsid w:val="0088143B"/>
    <w:rsid w:val="008817A2"/>
    <w:rsid w:val="008818EF"/>
    <w:rsid w:val="00881A0C"/>
    <w:rsid w:val="00881AF8"/>
    <w:rsid w:val="00881B01"/>
    <w:rsid w:val="0088208A"/>
    <w:rsid w:val="008824BA"/>
    <w:rsid w:val="008825DF"/>
    <w:rsid w:val="00882C2A"/>
    <w:rsid w:val="0088329B"/>
    <w:rsid w:val="0088329E"/>
    <w:rsid w:val="00883AB5"/>
    <w:rsid w:val="00883AF3"/>
    <w:rsid w:val="00883B26"/>
    <w:rsid w:val="00883F16"/>
    <w:rsid w:val="00883F68"/>
    <w:rsid w:val="00884524"/>
    <w:rsid w:val="00884634"/>
    <w:rsid w:val="00884F0E"/>
    <w:rsid w:val="00884F32"/>
    <w:rsid w:val="00884FEE"/>
    <w:rsid w:val="00885605"/>
    <w:rsid w:val="00885D96"/>
    <w:rsid w:val="00886263"/>
    <w:rsid w:val="00886A40"/>
    <w:rsid w:val="00886CC8"/>
    <w:rsid w:val="00886E73"/>
    <w:rsid w:val="00886F9D"/>
    <w:rsid w:val="008871CB"/>
    <w:rsid w:val="008872A4"/>
    <w:rsid w:val="0088771D"/>
    <w:rsid w:val="008877AE"/>
    <w:rsid w:val="008877B3"/>
    <w:rsid w:val="0088799A"/>
    <w:rsid w:val="00887A7E"/>
    <w:rsid w:val="00887BD1"/>
    <w:rsid w:val="00887EBC"/>
    <w:rsid w:val="00890252"/>
    <w:rsid w:val="0089029E"/>
    <w:rsid w:val="00890342"/>
    <w:rsid w:val="008905A8"/>
    <w:rsid w:val="00890683"/>
    <w:rsid w:val="00890C6B"/>
    <w:rsid w:val="00890DCF"/>
    <w:rsid w:val="0089109D"/>
    <w:rsid w:val="008914EB"/>
    <w:rsid w:val="00891521"/>
    <w:rsid w:val="0089168F"/>
    <w:rsid w:val="00891BB6"/>
    <w:rsid w:val="00891F64"/>
    <w:rsid w:val="00892852"/>
    <w:rsid w:val="00892B22"/>
    <w:rsid w:val="00892D14"/>
    <w:rsid w:val="00892D69"/>
    <w:rsid w:val="00893010"/>
    <w:rsid w:val="0089316E"/>
    <w:rsid w:val="008931E3"/>
    <w:rsid w:val="00893234"/>
    <w:rsid w:val="0089329A"/>
    <w:rsid w:val="008934E2"/>
    <w:rsid w:val="008935C7"/>
    <w:rsid w:val="0089363F"/>
    <w:rsid w:val="0089373A"/>
    <w:rsid w:val="00893798"/>
    <w:rsid w:val="00893892"/>
    <w:rsid w:val="0089395F"/>
    <w:rsid w:val="008939AE"/>
    <w:rsid w:val="00893BCD"/>
    <w:rsid w:val="00893FE4"/>
    <w:rsid w:val="0089405E"/>
    <w:rsid w:val="0089445F"/>
    <w:rsid w:val="008947DF"/>
    <w:rsid w:val="00894864"/>
    <w:rsid w:val="0089487B"/>
    <w:rsid w:val="008949C9"/>
    <w:rsid w:val="00894A77"/>
    <w:rsid w:val="00894D32"/>
    <w:rsid w:val="008951CA"/>
    <w:rsid w:val="008951E4"/>
    <w:rsid w:val="00895337"/>
    <w:rsid w:val="0089574B"/>
    <w:rsid w:val="0089585A"/>
    <w:rsid w:val="00895A60"/>
    <w:rsid w:val="00895C15"/>
    <w:rsid w:val="008964C7"/>
    <w:rsid w:val="008969AD"/>
    <w:rsid w:val="00896AB2"/>
    <w:rsid w:val="00896AF8"/>
    <w:rsid w:val="008971EA"/>
    <w:rsid w:val="008974C4"/>
    <w:rsid w:val="0089754A"/>
    <w:rsid w:val="00897904"/>
    <w:rsid w:val="00897C1D"/>
    <w:rsid w:val="00897C6C"/>
    <w:rsid w:val="00897D1F"/>
    <w:rsid w:val="00897D6B"/>
    <w:rsid w:val="00897E64"/>
    <w:rsid w:val="00897E75"/>
    <w:rsid w:val="00897E8B"/>
    <w:rsid w:val="008A006A"/>
    <w:rsid w:val="008A0919"/>
    <w:rsid w:val="008A0A0F"/>
    <w:rsid w:val="008A0DAF"/>
    <w:rsid w:val="008A1141"/>
    <w:rsid w:val="008A123E"/>
    <w:rsid w:val="008A12AF"/>
    <w:rsid w:val="008A172A"/>
    <w:rsid w:val="008A18BD"/>
    <w:rsid w:val="008A1D85"/>
    <w:rsid w:val="008A21F2"/>
    <w:rsid w:val="008A2438"/>
    <w:rsid w:val="008A25C9"/>
    <w:rsid w:val="008A2683"/>
    <w:rsid w:val="008A26DD"/>
    <w:rsid w:val="008A273A"/>
    <w:rsid w:val="008A27D4"/>
    <w:rsid w:val="008A27E3"/>
    <w:rsid w:val="008A2ABF"/>
    <w:rsid w:val="008A32F3"/>
    <w:rsid w:val="008A33CD"/>
    <w:rsid w:val="008A33E7"/>
    <w:rsid w:val="008A36C6"/>
    <w:rsid w:val="008A3BF5"/>
    <w:rsid w:val="008A3D09"/>
    <w:rsid w:val="008A3E4A"/>
    <w:rsid w:val="008A3EDB"/>
    <w:rsid w:val="008A44B0"/>
    <w:rsid w:val="008A45E0"/>
    <w:rsid w:val="008A46BF"/>
    <w:rsid w:val="008A46F3"/>
    <w:rsid w:val="008A48CF"/>
    <w:rsid w:val="008A48E8"/>
    <w:rsid w:val="008A4A9C"/>
    <w:rsid w:val="008A4D3A"/>
    <w:rsid w:val="008A51A4"/>
    <w:rsid w:val="008A530B"/>
    <w:rsid w:val="008A54A4"/>
    <w:rsid w:val="008A5529"/>
    <w:rsid w:val="008A56FA"/>
    <w:rsid w:val="008A58BC"/>
    <w:rsid w:val="008A59E7"/>
    <w:rsid w:val="008A60DD"/>
    <w:rsid w:val="008A613D"/>
    <w:rsid w:val="008A66D8"/>
    <w:rsid w:val="008A66F6"/>
    <w:rsid w:val="008A6A17"/>
    <w:rsid w:val="008A6BA9"/>
    <w:rsid w:val="008A6BE5"/>
    <w:rsid w:val="008A746E"/>
    <w:rsid w:val="008A7B81"/>
    <w:rsid w:val="008A7C67"/>
    <w:rsid w:val="008A7D34"/>
    <w:rsid w:val="008A7EB2"/>
    <w:rsid w:val="008A7FE6"/>
    <w:rsid w:val="008B000B"/>
    <w:rsid w:val="008B00B9"/>
    <w:rsid w:val="008B048C"/>
    <w:rsid w:val="008B0A0A"/>
    <w:rsid w:val="008B0B1A"/>
    <w:rsid w:val="008B0D16"/>
    <w:rsid w:val="008B1118"/>
    <w:rsid w:val="008B15E8"/>
    <w:rsid w:val="008B1672"/>
    <w:rsid w:val="008B17C9"/>
    <w:rsid w:val="008B1A7A"/>
    <w:rsid w:val="008B1F0A"/>
    <w:rsid w:val="008B1F8C"/>
    <w:rsid w:val="008B2060"/>
    <w:rsid w:val="008B21DE"/>
    <w:rsid w:val="008B23B0"/>
    <w:rsid w:val="008B24F5"/>
    <w:rsid w:val="008B260F"/>
    <w:rsid w:val="008B2626"/>
    <w:rsid w:val="008B287B"/>
    <w:rsid w:val="008B2B49"/>
    <w:rsid w:val="008B2FC3"/>
    <w:rsid w:val="008B3075"/>
    <w:rsid w:val="008B389C"/>
    <w:rsid w:val="008B3ADC"/>
    <w:rsid w:val="008B3D17"/>
    <w:rsid w:val="008B3DF1"/>
    <w:rsid w:val="008B3E5A"/>
    <w:rsid w:val="008B3F27"/>
    <w:rsid w:val="008B3F46"/>
    <w:rsid w:val="008B448E"/>
    <w:rsid w:val="008B4530"/>
    <w:rsid w:val="008B4AF7"/>
    <w:rsid w:val="008B4E45"/>
    <w:rsid w:val="008B4F6C"/>
    <w:rsid w:val="008B5009"/>
    <w:rsid w:val="008B5176"/>
    <w:rsid w:val="008B5290"/>
    <w:rsid w:val="008B52B9"/>
    <w:rsid w:val="008B5880"/>
    <w:rsid w:val="008B5CF2"/>
    <w:rsid w:val="008B5D6D"/>
    <w:rsid w:val="008B5DDF"/>
    <w:rsid w:val="008B5E76"/>
    <w:rsid w:val="008B6040"/>
    <w:rsid w:val="008B604A"/>
    <w:rsid w:val="008B60AE"/>
    <w:rsid w:val="008B6204"/>
    <w:rsid w:val="008B634A"/>
    <w:rsid w:val="008B6353"/>
    <w:rsid w:val="008B6618"/>
    <w:rsid w:val="008B683F"/>
    <w:rsid w:val="008B6991"/>
    <w:rsid w:val="008B6CEB"/>
    <w:rsid w:val="008B6D1B"/>
    <w:rsid w:val="008B6E2D"/>
    <w:rsid w:val="008B6EC0"/>
    <w:rsid w:val="008B722C"/>
    <w:rsid w:val="008B7507"/>
    <w:rsid w:val="008B778B"/>
    <w:rsid w:val="008B7B33"/>
    <w:rsid w:val="008B7EAB"/>
    <w:rsid w:val="008C00DA"/>
    <w:rsid w:val="008C05C2"/>
    <w:rsid w:val="008C0686"/>
    <w:rsid w:val="008C069B"/>
    <w:rsid w:val="008C0B8F"/>
    <w:rsid w:val="008C1045"/>
    <w:rsid w:val="008C10C7"/>
    <w:rsid w:val="008C1121"/>
    <w:rsid w:val="008C1469"/>
    <w:rsid w:val="008C17DE"/>
    <w:rsid w:val="008C183E"/>
    <w:rsid w:val="008C18EF"/>
    <w:rsid w:val="008C1C04"/>
    <w:rsid w:val="008C1C86"/>
    <w:rsid w:val="008C1FB9"/>
    <w:rsid w:val="008C202B"/>
    <w:rsid w:val="008C23B9"/>
    <w:rsid w:val="008C2461"/>
    <w:rsid w:val="008C2689"/>
    <w:rsid w:val="008C2697"/>
    <w:rsid w:val="008C281E"/>
    <w:rsid w:val="008C2BBF"/>
    <w:rsid w:val="008C2F26"/>
    <w:rsid w:val="008C35AB"/>
    <w:rsid w:val="008C38C8"/>
    <w:rsid w:val="008C3B3B"/>
    <w:rsid w:val="008C3D39"/>
    <w:rsid w:val="008C3F3B"/>
    <w:rsid w:val="008C447E"/>
    <w:rsid w:val="008C4555"/>
    <w:rsid w:val="008C4744"/>
    <w:rsid w:val="008C4913"/>
    <w:rsid w:val="008C4A39"/>
    <w:rsid w:val="008C4C22"/>
    <w:rsid w:val="008C541C"/>
    <w:rsid w:val="008C552A"/>
    <w:rsid w:val="008C5705"/>
    <w:rsid w:val="008C593E"/>
    <w:rsid w:val="008C5D7C"/>
    <w:rsid w:val="008C5E50"/>
    <w:rsid w:val="008C6499"/>
    <w:rsid w:val="008C64FB"/>
    <w:rsid w:val="008C660E"/>
    <w:rsid w:val="008C67B6"/>
    <w:rsid w:val="008C6819"/>
    <w:rsid w:val="008C6A3D"/>
    <w:rsid w:val="008C6B94"/>
    <w:rsid w:val="008C6E4E"/>
    <w:rsid w:val="008C7023"/>
    <w:rsid w:val="008C70BC"/>
    <w:rsid w:val="008C7ABC"/>
    <w:rsid w:val="008C7C18"/>
    <w:rsid w:val="008C7DEF"/>
    <w:rsid w:val="008C7F4D"/>
    <w:rsid w:val="008C7F82"/>
    <w:rsid w:val="008D063D"/>
    <w:rsid w:val="008D09EA"/>
    <w:rsid w:val="008D0A28"/>
    <w:rsid w:val="008D0B83"/>
    <w:rsid w:val="008D0C1B"/>
    <w:rsid w:val="008D121D"/>
    <w:rsid w:val="008D1298"/>
    <w:rsid w:val="008D136D"/>
    <w:rsid w:val="008D1C48"/>
    <w:rsid w:val="008D1C8E"/>
    <w:rsid w:val="008D1DC6"/>
    <w:rsid w:val="008D209E"/>
    <w:rsid w:val="008D20CC"/>
    <w:rsid w:val="008D231A"/>
    <w:rsid w:val="008D2677"/>
    <w:rsid w:val="008D3034"/>
    <w:rsid w:val="008D303A"/>
    <w:rsid w:val="008D3156"/>
    <w:rsid w:val="008D351F"/>
    <w:rsid w:val="008D3941"/>
    <w:rsid w:val="008D3B51"/>
    <w:rsid w:val="008D3BF1"/>
    <w:rsid w:val="008D3F5E"/>
    <w:rsid w:val="008D4582"/>
    <w:rsid w:val="008D45A1"/>
    <w:rsid w:val="008D471B"/>
    <w:rsid w:val="008D4C83"/>
    <w:rsid w:val="008D4EBC"/>
    <w:rsid w:val="008D50D6"/>
    <w:rsid w:val="008D50E4"/>
    <w:rsid w:val="008D54D6"/>
    <w:rsid w:val="008D552F"/>
    <w:rsid w:val="008D579E"/>
    <w:rsid w:val="008D5C81"/>
    <w:rsid w:val="008D63EE"/>
    <w:rsid w:val="008D65C5"/>
    <w:rsid w:val="008D6815"/>
    <w:rsid w:val="008D6A02"/>
    <w:rsid w:val="008D6A45"/>
    <w:rsid w:val="008D6D19"/>
    <w:rsid w:val="008D6DF2"/>
    <w:rsid w:val="008D7021"/>
    <w:rsid w:val="008D70E6"/>
    <w:rsid w:val="008D72B0"/>
    <w:rsid w:val="008D7454"/>
    <w:rsid w:val="008D7945"/>
    <w:rsid w:val="008D79D9"/>
    <w:rsid w:val="008D7A05"/>
    <w:rsid w:val="008D7A85"/>
    <w:rsid w:val="008E006C"/>
    <w:rsid w:val="008E01A9"/>
    <w:rsid w:val="008E0521"/>
    <w:rsid w:val="008E0572"/>
    <w:rsid w:val="008E07F5"/>
    <w:rsid w:val="008E0923"/>
    <w:rsid w:val="008E0B43"/>
    <w:rsid w:val="008E0C6E"/>
    <w:rsid w:val="008E0CF4"/>
    <w:rsid w:val="008E0E43"/>
    <w:rsid w:val="008E0EB9"/>
    <w:rsid w:val="008E11B5"/>
    <w:rsid w:val="008E1367"/>
    <w:rsid w:val="008E154E"/>
    <w:rsid w:val="008E15AA"/>
    <w:rsid w:val="008E1E0A"/>
    <w:rsid w:val="008E214A"/>
    <w:rsid w:val="008E21F9"/>
    <w:rsid w:val="008E235D"/>
    <w:rsid w:val="008E2662"/>
    <w:rsid w:val="008E28D4"/>
    <w:rsid w:val="008E28F0"/>
    <w:rsid w:val="008E292C"/>
    <w:rsid w:val="008E2A51"/>
    <w:rsid w:val="008E2E6E"/>
    <w:rsid w:val="008E2EF2"/>
    <w:rsid w:val="008E313B"/>
    <w:rsid w:val="008E31B4"/>
    <w:rsid w:val="008E3BEF"/>
    <w:rsid w:val="008E3EC7"/>
    <w:rsid w:val="008E3F3F"/>
    <w:rsid w:val="008E44C0"/>
    <w:rsid w:val="008E4502"/>
    <w:rsid w:val="008E4505"/>
    <w:rsid w:val="008E46AE"/>
    <w:rsid w:val="008E4865"/>
    <w:rsid w:val="008E49C0"/>
    <w:rsid w:val="008E4A06"/>
    <w:rsid w:val="008E4A1A"/>
    <w:rsid w:val="008E4C41"/>
    <w:rsid w:val="008E4FB1"/>
    <w:rsid w:val="008E504D"/>
    <w:rsid w:val="008E5431"/>
    <w:rsid w:val="008E5812"/>
    <w:rsid w:val="008E5984"/>
    <w:rsid w:val="008E59BE"/>
    <w:rsid w:val="008E5ADC"/>
    <w:rsid w:val="008E5BDF"/>
    <w:rsid w:val="008E5D10"/>
    <w:rsid w:val="008E5D3B"/>
    <w:rsid w:val="008E5E10"/>
    <w:rsid w:val="008E646E"/>
    <w:rsid w:val="008E6B1E"/>
    <w:rsid w:val="008E6C60"/>
    <w:rsid w:val="008E6DBF"/>
    <w:rsid w:val="008E6ECE"/>
    <w:rsid w:val="008E6F77"/>
    <w:rsid w:val="008E6F79"/>
    <w:rsid w:val="008E71ED"/>
    <w:rsid w:val="008E7366"/>
    <w:rsid w:val="008E750D"/>
    <w:rsid w:val="008E766E"/>
    <w:rsid w:val="008E776E"/>
    <w:rsid w:val="008E799D"/>
    <w:rsid w:val="008E7A70"/>
    <w:rsid w:val="008E7BBC"/>
    <w:rsid w:val="008E7C1E"/>
    <w:rsid w:val="008E7FE9"/>
    <w:rsid w:val="008F0092"/>
    <w:rsid w:val="008F024B"/>
    <w:rsid w:val="008F0632"/>
    <w:rsid w:val="008F0684"/>
    <w:rsid w:val="008F09C3"/>
    <w:rsid w:val="008F0A22"/>
    <w:rsid w:val="008F0D2D"/>
    <w:rsid w:val="008F12D3"/>
    <w:rsid w:val="008F164F"/>
    <w:rsid w:val="008F1E3E"/>
    <w:rsid w:val="008F1F18"/>
    <w:rsid w:val="008F25DC"/>
    <w:rsid w:val="008F277E"/>
    <w:rsid w:val="008F2821"/>
    <w:rsid w:val="008F2A22"/>
    <w:rsid w:val="008F2F44"/>
    <w:rsid w:val="008F3863"/>
    <w:rsid w:val="008F3B8B"/>
    <w:rsid w:val="008F3F7A"/>
    <w:rsid w:val="008F4210"/>
    <w:rsid w:val="008F42FA"/>
    <w:rsid w:val="008F4818"/>
    <w:rsid w:val="008F4B23"/>
    <w:rsid w:val="008F4F40"/>
    <w:rsid w:val="008F5130"/>
    <w:rsid w:val="008F5321"/>
    <w:rsid w:val="008F54D1"/>
    <w:rsid w:val="008F55BE"/>
    <w:rsid w:val="008F57AB"/>
    <w:rsid w:val="008F5D27"/>
    <w:rsid w:val="008F5DEE"/>
    <w:rsid w:val="008F5E9D"/>
    <w:rsid w:val="008F6577"/>
    <w:rsid w:val="008F6960"/>
    <w:rsid w:val="008F6F75"/>
    <w:rsid w:val="008F73EE"/>
    <w:rsid w:val="008F78B6"/>
    <w:rsid w:val="008F7F80"/>
    <w:rsid w:val="009009B6"/>
    <w:rsid w:val="00900A88"/>
    <w:rsid w:val="00900AFB"/>
    <w:rsid w:val="00900B13"/>
    <w:rsid w:val="009011E6"/>
    <w:rsid w:val="009013FA"/>
    <w:rsid w:val="00901C4F"/>
    <w:rsid w:val="00901F34"/>
    <w:rsid w:val="00902232"/>
    <w:rsid w:val="00902328"/>
    <w:rsid w:val="009023DF"/>
    <w:rsid w:val="00902404"/>
    <w:rsid w:val="0090246F"/>
    <w:rsid w:val="00902754"/>
    <w:rsid w:val="009027F1"/>
    <w:rsid w:val="00902BA0"/>
    <w:rsid w:val="00902F96"/>
    <w:rsid w:val="0090308C"/>
    <w:rsid w:val="00903604"/>
    <w:rsid w:val="00903D8E"/>
    <w:rsid w:val="00903E41"/>
    <w:rsid w:val="00903E4C"/>
    <w:rsid w:val="00904017"/>
    <w:rsid w:val="0090422F"/>
    <w:rsid w:val="009042B0"/>
    <w:rsid w:val="009042F7"/>
    <w:rsid w:val="009044F1"/>
    <w:rsid w:val="009045BC"/>
    <w:rsid w:val="00904932"/>
    <w:rsid w:val="00904FF5"/>
    <w:rsid w:val="00905695"/>
    <w:rsid w:val="00905A14"/>
    <w:rsid w:val="00905A93"/>
    <w:rsid w:val="00905AEC"/>
    <w:rsid w:val="00905C80"/>
    <w:rsid w:val="00905EAD"/>
    <w:rsid w:val="00906125"/>
    <w:rsid w:val="00906332"/>
    <w:rsid w:val="009063E8"/>
    <w:rsid w:val="00906D8C"/>
    <w:rsid w:val="00906F32"/>
    <w:rsid w:val="00906FDB"/>
    <w:rsid w:val="00907062"/>
    <w:rsid w:val="0090720E"/>
    <w:rsid w:val="00907490"/>
    <w:rsid w:val="009079A6"/>
    <w:rsid w:val="00907A52"/>
    <w:rsid w:val="00907AFE"/>
    <w:rsid w:val="00907B44"/>
    <w:rsid w:val="00907BF8"/>
    <w:rsid w:val="00907DFA"/>
    <w:rsid w:val="0091009D"/>
    <w:rsid w:val="0091039F"/>
    <w:rsid w:val="00910648"/>
    <w:rsid w:val="0091099D"/>
    <w:rsid w:val="00910ACE"/>
    <w:rsid w:val="00911874"/>
    <w:rsid w:val="0091228E"/>
    <w:rsid w:val="00912666"/>
    <w:rsid w:val="00912730"/>
    <w:rsid w:val="009127FA"/>
    <w:rsid w:val="00912804"/>
    <w:rsid w:val="009128B1"/>
    <w:rsid w:val="00912922"/>
    <w:rsid w:val="00912A6E"/>
    <w:rsid w:val="00912BC1"/>
    <w:rsid w:val="00912C22"/>
    <w:rsid w:val="00912CD7"/>
    <w:rsid w:val="00912EDA"/>
    <w:rsid w:val="00912F62"/>
    <w:rsid w:val="0091310C"/>
    <w:rsid w:val="00913740"/>
    <w:rsid w:val="00913845"/>
    <w:rsid w:val="0091388D"/>
    <w:rsid w:val="00913A1F"/>
    <w:rsid w:val="00913F3F"/>
    <w:rsid w:val="00914187"/>
    <w:rsid w:val="009144E0"/>
    <w:rsid w:val="009145E5"/>
    <w:rsid w:val="00914D7B"/>
    <w:rsid w:val="00914EC5"/>
    <w:rsid w:val="00915025"/>
    <w:rsid w:val="0091529A"/>
    <w:rsid w:val="00915CD2"/>
    <w:rsid w:val="00915DF4"/>
    <w:rsid w:val="00915FE5"/>
    <w:rsid w:val="0091607D"/>
    <w:rsid w:val="00916148"/>
    <w:rsid w:val="00916256"/>
    <w:rsid w:val="009162B9"/>
    <w:rsid w:val="00916B50"/>
    <w:rsid w:val="0091714A"/>
    <w:rsid w:val="00917335"/>
    <w:rsid w:val="0091737F"/>
    <w:rsid w:val="009173DC"/>
    <w:rsid w:val="009176AA"/>
    <w:rsid w:val="00917A55"/>
    <w:rsid w:val="00920694"/>
    <w:rsid w:val="00920BFC"/>
    <w:rsid w:val="00920D0E"/>
    <w:rsid w:val="00920ED8"/>
    <w:rsid w:val="009212ED"/>
    <w:rsid w:val="00921A85"/>
    <w:rsid w:val="00921C02"/>
    <w:rsid w:val="00921D70"/>
    <w:rsid w:val="00922177"/>
    <w:rsid w:val="00922283"/>
    <w:rsid w:val="00922695"/>
    <w:rsid w:val="00922697"/>
    <w:rsid w:val="00922895"/>
    <w:rsid w:val="00922AD4"/>
    <w:rsid w:val="00922BB0"/>
    <w:rsid w:val="00922C01"/>
    <w:rsid w:val="00922D41"/>
    <w:rsid w:val="009231DE"/>
    <w:rsid w:val="0092375B"/>
    <w:rsid w:val="00923793"/>
    <w:rsid w:val="00923ABB"/>
    <w:rsid w:val="00923BF4"/>
    <w:rsid w:val="00924757"/>
    <w:rsid w:val="00924785"/>
    <w:rsid w:val="00924829"/>
    <w:rsid w:val="0092523A"/>
    <w:rsid w:val="0092563A"/>
    <w:rsid w:val="00925920"/>
    <w:rsid w:val="00925A57"/>
    <w:rsid w:val="00925D10"/>
    <w:rsid w:val="00925D86"/>
    <w:rsid w:val="00925E71"/>
    <w:rsid w:val="00925F0C"/>
    <w:rsid w:val="00925FDD"/>
    <w:rsid w:val="00926093"/>
    <w:rsid w:val="0092648D"/>
    <w:rsid w:val="0092661A"/>
    <w:rsid w:val="009269E1"/>
    <w:rsid w:val="00926A9E"/>
    <w:rsid w:val="00926AE4"/>
    <w:rsid w:val="00926DB1"/>
    <w:rsid w:val="00926E48"/>
    <w:rsid w:val="00926F57"/>
    <w:rsid w:val="009274B7"/>
    <w:rsid w:val="00927660"/>
    <w:rsid w:val="00927A6F"/>
    <w:rsid w:val="00927E08"/>
    <w:rsid w:val="00930865"/>
    <w:rsid w:val="00931029"/>
    <w:rsid w:val="009313D4"/>
    <w:rsid w:val="00931723"/>
    <w:rsid w:val="0093173A"/>
    <w:rsid w:val="00931A4D"/>
    <w:rsid w:val="00931AF4"/>
    <w:rsid w:val="00931B29"/>
    <w:rsid w:val="00931BF7"/>
    <w:rsid w:val="00931D11"/>
    <w:rsid w:val="00931E1B"/>
    <w:rsid w:val="00931E8D"/>
    <w:rsid w:val="00932037"/>
    <w:rsid w:val="009321D6"/>
    <w:rsid w:val="0093278A"/>
    <w:rsid w:val="0093291F"/>
    <w:rsid w:val="00932962"/>
    <w:rsid w:val="00932B0E"/>
    <w:rsid w:val="00932B49"/>
    <w:rsid w:val="00932D8A"/>
    <w:rsid w:val="00932D9B"/>
    <w:rsid w:val="0093312B"/>
    <w:rsid w:val="00933202"/>
    <w:rsid w:val="00933273"/>
    <w:rsid w:val="00933281"/>
    <w:rsid w:val="009339AB"/>
    <w:rsid w:val="009339D9"/>
    <w:rsid w:val="00934189"/>
    <w:rsid w:val="009341C6"/>
    <w:rsid w:val="00934B20"/>
    <w:rsid w:val="00934D72"/>
    <w:rsid w:val="00935010"/>
    <w:rsid w:val="00935673"/>
    <w:rsid w:val="00935B3D"/>
    <w:rsid w:val="00935FD2"/>
    <w:rsid w:val="009361F1"/>
    <w:rsid w:val="009365B4"/>
    <w:rsid w:val="00936865"/>
    <w:rsid w:val="0093713B"/>
    <w:rsid w:val="00937213"/>
    <w:rsid w:val="009377D2"/>
    <w:rsid w:val="00937A1A"/>
    <w:rsid w:val="00937C21"/>
    <w:rsid w:val="0094007E"/>
    <w:rsid w:val="009403C0"/>
    <w:rsid w:val="009403C9"/>
    <w:rsid w:val="0094078E"/>
    <w:rsid w:val="009407AE"/>
    <w:rsid w:val="009408D1"/>
    <w:rsid w:val="00940BAF"/>
    <w:rsid w:val="00940BD3"/>
    <w:rsid w:val="00940C8D"/>
    <w:rsid w:val="00940FC5"/>
    <w:rsid w:val="00941570"/>
    <w:rsid w:val="009416D4"/>
    <w:rsid w:val="0094183A"/>
    <w:rsid w:val="00941995"/>
    <w:rsid w:val="00941B61"/>
    <w:rsid w:val="0094256F"/>
    <w:rsid w:val="009427B6"/>
    <w:rsid w:val="00942831"/>
    <w:rsid w:val="00942888"/>
    <w:rsid w:val="00942956"/>
    <w:rsid w:val="00942AB7"/>
    <w:rsid w:val="00942C10"/>
    <w:rsid w:val="00942D42"/>
    <w:rsid w:val="009433E4"/>
    <w:rsid w:val="00943582"/>
    <w:rsid w:val="00943B78"/>
    <w:rsid w:val="00943E28"/>
    <w:rsid w:val="00943EAA"/>
    <w:rsid w:val="0094430E"/>
    <w:rsid w:val="00944451"/>
    <w:rsid w:val="00944610"/>
    <w:rsid w:val="00944711"/>
    <w:rsid w:val="00944884"/>
    <w:rsid w:val="00944BF4"/>
    <w:rsid w:val="00944C90"/>
    <w:rsid w:val="00945012"/>
    <w:rsid w:val="00945403"/>
    <w:rsid w:val="0094544C"/>
    <w:rsid w:val="0094557B"/>
    <w:rsid w:val="00945C93"/>
    <w:rsid w:val="00945D18"/>
    <w:rsid w:val="00945DAF"/>
    <w:rsid w:val="00945F7E"/>
    <w:rsid w:val="00945FEE"/>
    <w:rsid w:val="009460D3"/>
    <w:rsid w:val="009462A6"/>
    <w:rsid w:val="00946971"/>
    <w:rsid w:val="00946A6C"/>
    <w:rsid w:val="00946F57"/>
    <w:rsid w:val="00947045"/>
    <w:rsid w:val="009470B5"/>
    <w:rsid w:val="00947129"/>
    <w:rsid w:val="00947568"/>
    <w:rsid w:val="0094793E"/>
    <w:rsid w:val="00947A1B"/>
    <w:rsid w:val="00947C8D"/>
    <w:rsid w:val="00947CFF"/>
    <w:rsid w:val="00947D8C"/>
    <w:rsid w:val="00947DB5"/>
    <w:rsid w:val="00950565"/>
    <w:rsid w:val="009505B4"/>
    <w:rsid w:val="009506C5"/>
    <w:rsid w:val="009508C9"/>
    <w:rsid w:val="0095091B"/>
    <w:rsid w:val="00950AC4"/>
    <w:rsid w:val="00950BF5"/>
    <w:rsid w:val="00950EBA"/>
    <w:rsid w:val="00951000"/>
    <w:rsid w:val="00951035"/>
    <w:rsid w:val="0095104B"/>
    <w:rsid w:val="00951778"/>
    <w:rsid w:val="00951ACE"/>
    <w:rsid w:val="00951B01"/>
    <w:rsid w:val="00951FD6"/>
    <w:rsid w:val="00952200"/>
    <w:rsid w:val="00952360"/>
    <w:rsid w:val="00952655"/>
    <w:rsid w:val="00952CCD"/>
    <w:rsid w:val="00952CDE"/>
    <w:rsid w:val="00952D24"/>
    <w:rsid w:val="0095324A"/>
    <w:rsid w:val="009532F5"/>
    <w:rsid w:val="0095330F"/>
    <w:rsid w:val="0095352F"/>
    <w:rsid w:val="0095370D"/>
    <w:rsid w:val="00953909"/>
    <w:rsid w:val="00953987"/>
    <w:rsid w:val="00953B25"/>
    <w:rsid w:val="00953FE5"/>
    <w:rsid w:val="009541E1"/>
    <w:rsid w:val="00954383"/>
    <w:rsid w:val="009543CD"/>
    <w:rsid w:val="00954967"/>
    <w:rsid w:val="009549FA"/>
    <w:rsid w:val="0095524E"/>
    <w:rsid w:val="00955EDE"/>
    <w:rsid w:val="00955FD6"/>
    <w:rsid w:val="00956380"/>
    <w:rsid w:val="00956398"/>
    <w:rsid w:val="00956436"/>
    <w:rsid w:val="009564A2"/>
    <w:rsid w:val="00956715"/>
    <w:rsid w:val="009567C4"/>
    <w:rsid w:val="00956882"/>
    <w:rsid w:val="00956932"/>
    <w:rsid w:val="009569AB"/>
    <w:rsid w:val="009571FA"/>
    <w:rsid w:val="0095738A"/>
    <w:rsid w:val="00957449"/>
    <w:rsid w:val="009574CD"/>
    <w:rsid w:val="00957779"/>
    <w:rsid w:val="009577E4"/>
    <w:rsid w:val="00957930"/>
    <w:rsid w:val="00957A3A"/>
    <w:rsid w:val="00960476"/>
    <w:rsid w:val="009605FB"/>
    <w:rsid w:val="009609AE"/>
    <w:rsid w:val="00960AC3"/>
    <w:rsid w:val="00960BCB"/>
    <w:rsid w:val="00960EF2"/>
    <w:rsid w:val="00960EFF"/>
    <w:rsid w:val="00960F05"/>
    <w:rsid w:val="00961244"/>
    <w:rsid w:val="009613AE"/>
    <w:rsid w:val="00961628"/>
    <w:rsid w:val="00961683"/>
    <w:rsid w:val="009618C1"/>
    <w:rsid w:val="00961D2F"/>
    <w:rsid w:val="00961D3B"/>
    <w:rsid w:val="0096202A"/>
    <w:rsid w:val="009620E9"/>
    <w:rsid w:val="009622EC"/>
    <w:rsid w:val="009626F9"/>
    <w:rsid w:val="00962816"/>
    <w:rsid w:val="009629C4"/>
    <w:rsid w:val="00962BA7"/>
    <w:rsid w:val="00962BE4"/>
    <w:rsid w:val="00962E3D"/>
    <w:rsid w:val="00962EF1"/>
    <w:rsid w:val="00962EFD"/>
    <w:rsid w:val="00962FC4"/>
    <w:rsid w:val="00962FC5"/>
    <w:rsid w:val="00963131"/>
    <w:rsid w:val="009631EE"/>
    <w:rsid w:val="00963482"/>
    <w:rsid w:val="0096370C"/>
    <w:rsid w:val="009638B2"/>
    <w:rsid w:val="00963C4B"/>
    <w:rsid w:val="00963E36"/>
    <w:rsid w:val="00964014"/>
    <w:rsid w:val="00964073"/>
    <w:rsid w:val="009642ED"/>
    <w:rsid w:val="009645F7"/>
    <w:rsid w:val="009646E3"/>
    <w:rsid w:val="009646ED"/>
    <w:rsid w:val="00964719"/>
    <w:rsid w:val="0096475E"/>
    <w:rsid w:val="009647A4"/>
    <w:rsid w:val="0096495C"/>
    <w:rsid w:val="00964A90"/>
    <w:rsid w:val="00964D90"/>
    <w:rsid w:val="009651D8"/>
    <w:rsid w:val="00965261"/>
    <w:rsid w:val="009652DE"/>
    <w:rsid w:val="009653A9"/>
    <w:rsid w:val="009654A7"/>
    <w:rsid w:val="00965537"/>
    <w:rsid w:val="009655BA"/>
    <w:rsid w:val="00965617"/>
    <w:rsid w:val="0096568D"/>
    <w:rsid w:val="009657D0"/>
    <w:rsid w:val="009659B7"/>
    <w:rsid w:val="00965F06"/>
    <w:rsid w:val="00966228"/>
    <w:rsid w:val="00966635"/>
    <w:rsid w:val="00966662"/>
    <w:rsid w:val="00966824"/>
    <w:rsid w:val="00966921"/>
    <w:rsid w:val="00966983"/>
    <w:rsid w:val="009669D7"/>
    <w:rsid w:val="00966A75"/>
    <w:rsid w:val="00966DAE"/>
    <w:rsid w:val="00966FCA"/>
    <w:rsid w:val="0096709C"/>
    <w:rsid w:val="00967217"/>
    <w:rsid w:val="00967541"/>
    <w:rsid w:val="0096756D"/>
    <w:rsid w:val="009676A0"/>
    <w:rsid w:val="009676E9"/>
    <w:rsid w:val="0096785E"/>
    <w:rsid w:val="009678C4"/>
    <w:rsid w:val="00967B6D"/>
    <w:rsid w:val="00967E75"/>
    <w:rsid w:val="00967F5C"/>
    <w:rsid w:val="00970430"/>
    <w:rsid w:val="00970449"/>
    <w:rsid w:val="00970626"/>
    <w:rsid w:val="00970A7D"/>
    <w:rsid w:val="00970E4C"/>
    <w:rsid w:val="009712BD"/>
    <w:rsid w:val="0097140F"/>
    <w:rsid w:val="00971459"/>
    <w:rsid w:val="009717AA"/>
    <w:rsid w:val="00971864"/>
    <w:rsid w:val="0097194E"/>
    <w:rsid w:val="00971A8E"/>
    <w:rsid w:val="00971BD9"/>
    <w:rsid w:val="00971CAE"/>
    <w:rsid w:val="009720C5"/>
    <w:rsid w:val="0097226E"/>
    <w:rsid w:val="00972663"/>
    <w:rsid w:val="009729A3"/>
    <w:rsid w:val="00972C69"/>
    <w:rsid w:val="00972D88"/>
    <w:rsid w:val="00972FA1"/>
    <w:rsid w:val="009735DE"/>
    <w:rsid w:val="00973928"/>
    <w:rsid w:val="00973C05"/>
    <w:rsid w:val="00973FD9"/>
    <w:rsid w:val="00974114"/>
    <w:rsid w:val="0097451C"/>
    <w:rsid w:val="00974B99"/>
    <w:rsid w:val="00974FDE"/>
    <w:rsid w:val="00975481"/>
    <w:rsid w:val="009760B3"/>
    <w:rsid w:val="00976112"/>
    <w:rsid w:val="009761F4"/>
    <w:rsid w:val="009766A1"/>
    <w:rsid w:val="00977104"/>
    <w:rsid w:val="009771D5"/>
    <w:rsid w:val="00977464"/>
    <w:rsid w:val="00977680"/>
    <w:rsid w:val="00977C7B"/>
    <w:rsid w:val="00980589"/>
    <w:rsid w:val="009809BF"/>
    <w:rsid w:val="00980B14"/>
    <w:rsid w:val="0098111B"/>
    <w:rsid w:val="00981549"/>
    <w:rsid w:val="0098172A"/>
    <w:rsid w:val="00981BF6"/>
    <w:rsid w:val="00981C64"/>
    <w:rsid w:val="00982227"/>
    <w:rsid w:val="0098251C"/>
    <w:rsid w:val="00982FCC"/>
    <w:rsid w:val="0098315F"/>
    <w:rsid w:val="009835C5"/>
    <w:rsid w:val="00984364"/>
    <w:rsid w:val="0098455D"/>
    <w:rsid w:val="0098463B"/>
    <w:rsid w:val="00984758"/>
    <w:rsid w:val="0098485D"/>
    <w:rsid w:val="00984937"/>
    <w:rsid w:val="00984A0B"/>
    <w:rsid w:val="00984A30"/>
    <w:rsid w:val="00984BFA"/>
    <w:rsid w:val="00984C74"/>
    <w:rsid w:val="00984CAF"/>
    <w:rsid w:val="00984E91"/>
    <w:rsid w:val="00984F06"/>
    <w:rsid w:val="0098512D"/>
    <w:rsid w:val="009858CD"/>
    <w:rsid w:val="0098595C"/>
    <w:rsid w:val="00985AAB"/>
    <w:rsid w:val="00985E39"/>
    <w:rsid w:val="009860D8"/>
    <w:rsid w:val="009862F7"/>
    <w:rsid w:val="00986B5C"/>
    <w:rsid w:val="00986C77"/>
    <w:rsid w:val="00986CC2"/>
    <w:rsid w:val="0098718F"/>
    <w:rsid w:val="009873C0"/>
    <w:rsid w:val="00987448"/>
    <w:rsid w:val="0098747C"/>
    <w:rsid w:val="009875EE"/>
    <w:rsid w:val="00987933"/>
    <w:rsid w:val="00987D85"/>
    <w:rsid w:val="00987F1A"/>
    <w:rsid w:val="00990110"/>
    <w:rsid w:val="0099018F"/>
    <w:rsid w:val="009901C6"/>
    <w:rsid w:val="009903B9"/>
    <w:rsid w:val="00990CC3"/>
    <w:rsid w:val="00990CE5"/>
    <w:rsid w:val="00991174"/>
    <w:rsid w:val="00991C7B"/>
    <w:rsid w:val="00991C88"/>
    <w:rsid w:val="00991CF4"/>
    <w:rsid w:val="00991D0B"/>
    <w:rsid w:val="00991D81"/>
    <w:rsid w:val="00991DDE"/>
    <w:rsid w:val="009920EC"/>
    <w:rsid w:val="009921EC"/>
    <w:rsid w:val="00992387"/>
    <w:rsid w:val="009926ED"/>
    <w:rsid w:val="00992C10"/>
    <w:rsid w:val="00992C40"/>
    <w:rsid w:val="00992E26"/>
    <w:rsid w:val="00992E8F"/>
    <w:rsid w:val="00992EB8"/>
    <w:rsid w:val="00992FFB"/>
    <w:rsid w:val="00993708"/>
    <w:rsid w:val="009937BB"/>
    <w:rsid w:val="00993BBC"/>
    <w:rsid w:val="00993CFE"/>
    <w:rsid w:val="00993EC5"/>
    <w:rsid w:val="00993FBC"/>
    <w:rsid w:val="00994015"/>
    <w:rsid w:val="009947DD"/>
    <w:rsid w:val="00994A97"/>
    <w:rsid w:val="00995027"/>
    <w:rsid w:val="00995293"/>
    <w:rsid w:val="00995444"/>
    <w:rsid w:val="009957D3"/>
    <w:rsid w:val="00995A60"/>
    <w:rsid w:val="00995DA4"/>
    <w:rsid w:val="009961B9"/>
    <w:rsid w:val="0099647B"/>
    <w:rsid w:val="00996907"/>
    <w:rsid w:val="009969BE"/>
    <w:rsid w:val="00996CEB"/>
    <w:rsid w:val="00996DAF"/>
    <w:rsid w:val="00996EA4"/>
    <w:rsid w:val="00997080"/>
    <w:rsid w:val="00997082"/>
    <w:rsid w:val="009970BE"/>
    <w:rsid w:val="009972EE"/>
    <w:rsid w:val="00997465"/>
    <w:rsid w:val="009975B8"/>
    <w:rsid w:val="0099778E"/>
    <w:rsid w:val="009978F7"/>
    <w:rsid w:val="00997AF0"/>
    <w:rsid w:val="009A0128"/>
    <w:rsid w:val="009A0266"/>
    <w:rsid w:val="009A068C"/>
    <w:rsid w:val="009A0F58"/>
    <w:rsid w:val="009A1102"/>
    <w:rsid w:val="009A112C"/>
    <w:rsid w:val="009A1631"/>
    <w:rsid w:val="009A192E"/>
    <w:rsid w:val="009A1943"/>
    <w:rsid w:val="009A19D8"/>
    <w:rsid w:val="009A1D1F"/>
    <w:rsid w:val="009A1F96"/>
    <w:rsid w:val="009A2026"/>
    <w:rsid w:val="009A2250"/>
    <w:rsid w:val="009A2281"/>
    <w:rsid w:val="009A2328"/>
    <w:rsid w:val="009A2396"/>
    <w:rsid w:val="009A247E"/>
    <w:rsid w:val="009A2502"/>
    <w:rsid w:val="009A28C3"/>
    <w:rsid w:val="009A2A42"/>
    <w:rsid w:val="009A2B6F"/>
    <w:rsid w:val="009A2FC9"/>
    <w:rsid w:val="009A301D"/>
    <w:rsid w:val="009A3256"/>
    <w:rsid w:val="009A3263"/>
    <w:rsid w:val="009A36A1"/>
    <w:rsid w:val="009A37E6"/>
    <w:rsid w:val="009A38A7"/>
    <w:rsid w:val="009A3BE6"/>
    <w:rsid w:val="009A3E7A"/>
    <w:rsid w:val="009A4006"/>
    <w:rsid w:val="009A46C0"/>
    <w:rsid w:val="009A475B"/>
    <w:rsid w:val="009A49DC"/>
    <w:rsid w:val="009A5016"/>
    <w:rsid w:val="009A5182"/>
    <w:rsid w:val="009A52AF"/>
    <w:rsid w:val="009A531E"/>
    <w:rsid w:val="009A5D4F"/>
    <w:rsid w:val="009A5DC6"/>
    <w:rsid w:val="009A5FBE"/>
    <w:rsid w:val="009A619B"/>
    <w:rsid w:val="009A62D9"/>
    <w:rsid w:val="009A687C"/>
    <w:rsid w:val="009A68A3"/>
    <w:rsid w:val="009A68A7"/>
    <w:rsid w:val="009A69EA"/>
    <w:rsid w:val="009A6D2C"/>
    <w:rsid w:val="009A6E77"/>
    <w:rsid w:val="009A734C"/>
    <w:rsid w:val="009A766F"/>
    <w:rsid w:val="009A7764"/>
    <w:rsid w:val="009A7D66"/>
    <w:rsid w:val="009A7D81"/>
    <w:rsid w:val="009A7F21"/>
    <w:rsid w:val="009A7F7B"/>
    <w:rsid w:val="009A7FB0"/>
    <w:rsid w:val="009B0096"/>
    <w:rsid w:val="009B0433"/>
    <w:rsid w:val="009B085D"/>
    <w:rsid w:val="009B09C3"/>
    <w:rsid w:val="009B0AEA"/>
    <w:rsid w:val="009B0CF6"/>
    <w:rsid w:val="009B0D1A"/>
    <w:rsid w:val="009B0D20"/>
    <w:rsid w:val="009B0FB0"/>
    <w:rsid w:val="009B120E"/>
    <w:rsid w:val="009B1393"/>
    <w:rsid w:val="009B1484"/>
    <w:rsid w:val="009B14DF"/>
    <w:rsid w:val="009B150B"/>
    <w:rsid w:val="009B19D9"/>
    <w:rsid w:val="009B1C37"/>
    <w:rsid w:val="009B1E3E"/>
    <w:rsid w:val="009B2521"/>
    <w:rsid w:val="009B296E"/>
    <w:rsid w:val="009B2C1C"/>
    <w:rsid w:val="009B33AC"/>
    <w:rsid w:val="009B3453"/>
    <w:rsid w:val="009B3894"/>
    <w:rsid w:val="009B3944"/>
    <w:rsid w:val="009B3D1F"/>
    <w:rsid w:val="009B417A"/>
    <w:rsid w:val="009B445B"/>
    <w:rsid w:val="009B4535"/>
    <w:rsid w:val="009B465D"/>
    <w:rsid w:val="009B4D8E"/>
    <w:rsid w:val="009B4D95"/>
    <w:rsid w:val="009B4FF3"/>
    <w:rsid w:val="009B50BB"/>
    <w:rsid w:val="009B52AA"/>
    <w:rsid w:val="009B52F7"/>
    <w:rsid w:val="009B53C3"/>
    <w:rsid w:val="009B53DD"/>
    <w:rsid w:val="009B5683"/>
    <w:rsid w:val="009B5A3F"/>
    <w:rsid w:val="009B5D31"/>
    <w:rsid w:val="009B619E"/>
    <w:rsid w:val="009B62B8"/>
    <w:rsid w:val="009B68C7"/>
    <w:rsid w:val="009B696E"/>
    <w:rsid w:val="009B6AEA"/>
    <w:rsid w:val="009B6D94"/>
    <w:rsid w:val="009B6E9E"/>
    <w:rsid w:val="009B6F63"/>
    <w:rsid w:val="009B70CA"/>
    <w:rsid w:val="009B745F"/>
    <w:rsid w:val="009B75B6"/>
    <w:rsid w:val="009B7754"/>
    <w:rsid w:val="009B7A2B"/>
    <w:rsid w:val="009B7A52"/>
    <w:rsid w:val="009B7B9C"/>
    <w:rsid w:val="009B7F57"/>
    <w:rsid w:val="009C0183"/>
    <w:rsid w:val="009C0200"/>
    <w:rsid w:val="009C0243"/>
    <w:rsid w:val="009C02A1"/>
    <w:rsid w:val="009C06B4"/>
    <w:rsid w:val="009C09BE"/>
    <w:rsid w:val="009C0A25"/>
    <w:rsid w:val="009C0B4F"/>
    <w:rsid w:val="009C0BA9"/>
    <w:rsid w:val="009C0C12"/>
    <w:rsid w:val="009C0C67"/>
    <w:rsid w:val="009C0FC3"/>
    <w:rsid w:val="009C1500"/>
    <w:rsid w:val="009C18B8"/>
    <w:rsid w:val="009C2005"/>
    <w:rsid w:val="009C2110"/>
    <w:rsid w:val="009C2435"/>
    <w:rsid w:val="009C26A8"/>
    <w:rsid w:val="009C2D8C"/>
    <w:rsid w:val="009C3224"/>
    <w:rsid w:val="009C32DC"/>
    <w:rsid w:val="009C356C"/>
    <w:rsid w:val="009C35DF"/>
    <w:rsid w:val="009C3610"/>
    <w:rsid w:val="009C36E5"/>
    <w:rsid w:val="009C39BB"/>
    <w:rsid w:val="009C3AD8"/>
    <w:rsid w:val="009C3B6F"/>
    <w:rsid w:val="009C3BAD"/>
    <w:rsid w:val="009C3F2E"/>
    <w:rsid w:val="009C42EE"/>
    <w:rsid w:val="009C4538"/>
    <w:rsid w:val="009C4547"/>
    <w:rsid w:val="009C4596"/>
    <w:rsid w:val="009C4864"/>
    <w:rsid w:val="009C4D7A"/>
    <w:rsid w:val="009C500E"/>
    <w:rsid w:val="009C5023"/>
    <w:rsid w:val="009C512B"/>
    <w:rsid w:val="009C5424"/>
    <w:rsid w:val="009C557F"/>
    <w:rsid w:val="009C55F9"/>
    <w:rsid w:val="009C57A8"/>
    <w:rsid w:val="009C591E"/>
    <w:rsid w:val="009C5AC1"/>
    <w:rsid w:val="009C5CA5"/>
    <w:rsid w:val="009C5CEB"/>
    <w:rsid w:val="009C5F2F"/>
    <w:rsid w:val="009C62FD"/>
    <w:rsid w:val="009C6644"/>
    <w:rsid w:val="009C6D6B"/>
    <w:rsid w:val="009C7576"/>
    <w:rsid w:val="009C7736"/>
    <w:rsid w:val="009C776A"/>
    <w:rsid w:val="009C7F0D"/>
    <w:rsid w:val="009D0676"/>
    <w:rsid w:val="009D06B4"/>
    <w:rsid w:val="009D07D5"/>
    <w:rsid w:val="009D09A5"/>
    <w:rsid w:val="009D0A22"/>
    <w:rsid w:val="009D0B4A"/>
    <w:rsid w:val="009D0F63"/>
    <w:rsid w:val="009D0FAF"/>
    <w:rsid w:val="009D101E"/>
    <w:rsid w:val="009D122C"/>
    <w:rsid w:val="009D130C"/>
    <w:rsid w:val="009D13AD"/>
    <w:rsid w:val="009D15AA"/>
    <w:rsid w:val="009D165A"/>
    <w:rsid w:val="009D1662"/>
    <w:rsid w:val="009D1679"/>
    <w:rsid w:val="009D1872"/>
    <w:rsid w:val="009D18F6"/>
    <w:rsid w:val="009D1A53"/>
    <w:rsid w:val="009D1A7D"/>
    <w:rsid w:val="009D1ACB"/>
    <w:rsid w:val="009D2463"/>
    <w:rsid w:val="009D25A5"/>
    <w:rsid w:val="009D268D"/>
    <w:rsid w:val="009D2926"/>
    <w:rsid w:val="009D2A78"/>
    <w:rsid w:val="009D2A9F"/>
    <w:rsid w:val="009D2C78"/>
    <w:rsid w:val="009D3200"/>
    <w:rsid w:val="009D3C91"/>
    <w:rsid w:val="009D3D95"/>
    <w:rsid w:val="009D3F43"/>
    <w:rsid w:val="009D4064"/>
    <w:rsid w:val="009D4436"/>
    <w:rsid w:val="009D448D"/>
    <w:rsid w:val="009D4AFE"/>
    <w:rsid w:val="009D4D41"/>
    <w:rsid w:val="009D4E5F"/>
    <w:rsid w:val="009D4E9E"/>
    <w:rsid w:val="009D4FE9"/>
    <w:rsid w:val="009D5276"/>
    <w:rsid w:val="009D54E4"/>
    <w:rsid w:val="009D5588"/>
    <w:rsid w:val="009D561C"/>
    <w:rsid w:val="009D59BB"/>
    <w:rsid w:val="009D5B54"/>
    <w:rsid w:val="009D5C40"/>
    <w:rsid w:val="009D608C"/>
    <w:rsid w:val="009D61AF"/>
    <w:rsid w:val="009D69B6"/>
    <w:rsid w:val="009D70D5"/>
    <w:rsid w:val="009D72B9"/>
    <w:rsid w:val="009D74B0"/>
    <w:rsid w:val="009D771A"/>
    <w:rsid w:val="009D7A0A"/>
    <w:rsid w:val="009D7B26"/>
    <w:rsid w:val="009D7D71"/>
    <w:rsid w:val="009D7DAB"/>
    <w:rsid w:val="009D7E71"/>
    <w:rsid w:val="009D7FE1"/>
    <w:rsid w:val="009E007E"/>
    <w:rsid w:val="009E00DB"/>
    <w:rsid w:val="009E01B0"/>
    <w:rsid w:val="009E03FE"/>
    <w:rsid w:val="009E098B"/>
    <w:rsid w:val="009E0C85"/>
    <w:rsid w:val="009E0D6E"/>
    <w:rsid w:val="009E0FE6"/>
    <w:rsid w:val="009E106B"/>
    <w:rsid w:val="009E12AC"/>
    <w:rsid w:val="009E1DBB"/>
    <w:rsid w:val="009E21E3"/>
    <w:rsid w:val="009E22B9"/>
    <w:rsid w:val="009E22C9"/>
    <w:rsid w:val="009E2585"/>
    <w:rsid w:val="009E26CF"/>
    <w:rsid w:val="009E2747"/>
    <w:rsid w:val="009E28A1"/>
    <w:rsid w:val="009E2E6E"/>
    <w:rsid w:val="009E318A"/>
    <w:rsid w:val="009E3323"/>
    <w:rsid w:val="009E33F0"/>
    <w:rsid w:val="009E3781"/>
    <w:rsid w:val="009E39C4"/>
    <w:rsid w:val="009E445A"/>
    <w:rsid w:val="009E44A7"/>
    <w:rsid w:val="009E4505"/>
    <w:rsid w:val="009E487F"/>
    <w:rsid w:val="009E48B0"/>
    <w:rsid w:val="009E49E0"/>
    <w:rsid w:val="009E4E8B"/>
    <w:rsid w:val="009E4F4E"/>
    <w:rsid w:val="009E5040"/>
    <w:rsid w:val="009E5387"/>
    <w:rsid w:val="009E54F2"/>
    <w:rsid w:val="009E5B3D"/>
    <w:rsid w:val="009E6060"/>
    <w:rsid w:val="009E607A"/>
    <w:rsid w:val="009E6112"/>
    <w:rsid w:val="009E6517"/>
    <w:rsid w:val="009E66A2"/>
    <w:rsid w:val="009E69BD"/>
    <w:rsid w:val="009E6DFA"/>
    <w:rsid w:val="009E70EF"/>
    <w:rsid w:val="009E710F"/>
    <w:rsid w:val="009E71DA"/>
    <w:rsid w:val="009E7222"/>
    <w:rsid w:val="009E74D9"/>
    <w:rsid w:val="009E7685"/>
    <w:rsid w:val="009E775E"/>
    <w:rsid w:val="009E7FD8"/>
    <w:rsid w:val="009F000E"/>
    <w:rsid w:val="009F02FF"/>
    <w:rsid w:val="009F04D9"/>
    <w:rsid w:val="009F05C9"/>
    <w:rsid w:val="009F05D5"/>
    <w:rsid w:val="009F06D4"/>
    <w:rsid w:val="009F0719"/>
    <w:rsid w:val="009F0740"/>
    <w:rsid w:val="009F075C"/>
    <w:rsid w:val="009F085C"/>
    <w:rsid w:val="009F088F"/>
    <w:rsid w:val="009F0A18"/>
    <w:rsid w:val="009F0B14"/>
    <w:rsid w:val="009F18DD"/>
    <w:rsid w:val="009F1980"/>
    <w:rsid w:val="009F1D4E"/>
    <w:rsid w:val="009F221D"/>
    <w:rsid w:val="009F23CD"/>
    <w:rsid w:val="009F2749"/>
    <w:rsid w:val="009F27A9"/>
    <w:rsid w:val="009F2C0D"/>
    <w:rsid w:val="009F31E6"/>
    <w:rsid w:val="009F3DCA"/>
    <w:rsid w:val="009F3FA6"/>
    <w:rsid w:val="009F40C3"/>
    <w:rsid w:val="009F4531"/>
    <w:rsid w:val="009F45ED"/>
    <w:rsid w:val="009F4624"/>
    <w:rsid w:val="009F49D0"/>
    <w:rsid w:val="009F4A00"/>
    <w:rsid w:val="009F4A1B"/>
    <w:rsid w:val="009F4A63"/>
    <w:rsid w:val="009F4AB8"/>
    <w:rsid w:val="009F4B31"/>
    <w:rsid w:val="009F4B9B"/>
    <w:rsid w:val="009F51C2"/>
    <w:rsid w:val="009F51D2"/>
    <w:rsid w:val="009F52F8"/>
    <w:rsid w:val="009F536D"/>
    <w:rsid w:val="009F5A25"/>
    <w:rsid w:val="009F5B53"/>
    <w:rsid w:val="009F5E10"/>
    <w:rsid w:val="009F60C2"/>
    <w:rsid w:val="009F6160"/>
    <w:rsid w:val="009F690B"/>
    <w:rsid w:val="009F6B1F"/>
    <w:rsid w:val="009F6B2A"/>
    <w:rsid w:val="009F6C80"/>
    <w:rsid w:val="009F6FB8"/>
    <w:rsid w:val="009F7131"/>
    <w:rsid w:val="009F7264"/>
    <w:rsid w:val="009F75AA"/>
    <w:rsid w:val="009F76D6"/>
    <w:rsid w:val="009F795F"/>
    <w:rsid w:val="009F7BEE"/>
    <w:rsid w:val="009F7E67"/>
    <w:rsid w:val="00A00199"/>
    <w:rsid w:val="00A002FC"/>
    <w:rsid w:val="00A0059F"/>
    <w:rsid w:val="00A00694"/>
    <w:rsid w:val="00A007E0"/>
    <w:rsid w:val="00A00837"/>
    <w:rsid w:val="00A00BE3"/>
    <w:rsid w:val="00A01012"/>
    <w:rsid w:val="00A017A0"/>
    <w:rsid w:val="00A01D4A"/>
    <w:rsid w:val="00A01DB9"/>
    <w:rsid w:val="00A01EBE"/>
    <w:rsid w:val="00A02A98"/>
    <w:rsid w:val="00A02C21"/>
    <w:rsid w:val="00A02D4C"/>
    <w:rsid w:val="00A03551"/>
    <w:rsid w:val="00A035E3"/>
    <w:rsid w:val="00A037C3"/>
    <w:rsid w:val="00A03CF8"/>
    <w:rsid w:val="00A0438C"/>
    <w:rsid w:val="00A044BD"/>
    <w:rsid w:val="00A04925"/>
    <w:rsid w:val="00A04A37"/>
    <w:rsid w:val="00A04A7B"/>
    <w:rsid w:val="00A04AB6"/>
    <w:rsid w:val="00A04B29"/>
    <w:rsid w:val="00A04B75"/>
    <w:rsid w:val="00A04BD7"/>
    <w:rsid w:val="00A04CF3"/>
    <w:rsid w:val="00A05108"/>
    <w:rsid w:val="00A05983"/>
    <w:rsid w:val="00A05AB0"/>
    <w:rsid w:val="00A05B31"/>
    <w:rsid w:val="00A05F3C"/>
    <w:rsid w:val="00A066CF"/>
    <w:rsid w:val="00A06D8E"/>
    <w:rsid w:val="00A06F24"/>
    <w:rsid w:val="00A07090"/>
    <w:rsid w:val="00A07275"/>
    <w:rsid w:val="00A072A4"/>
    <w:rsid w:val="00A07323"/>
    <w:rsid w:val="00A0788D"/>
    <w:rsid w:val="00A07B74"/>
    <w:rsid w:val="00A1001A"/>
    <w:rsid w:val="00A10752"/>
    <w:rsid w:val="00A10B06"/>
    <w:rsid w:val="00A10B37"/>
    <w:rsid w:val="00A10BA1"/>
    <w:rsid w:val="00A10F08"/>
    <w:rsid w:val="00A1127E"/>
    <w:rsid w:val="00A1181F"/>
    <w:rsid w:val="00A11A7F"/>
    <w:rsid w:val="00A11AAD"/>
    <w:rsid w:val="00A11ABE"/>
    <w:rsid w:val="00A11C0B"/>
    <w:rsid w:val="00A11C54"/>
    <w:rsid w:val="00A11DD4"/>
    <w:rsid w:val="00A11E39"/>
    <w:rsid w:val="00A12286"/>
    <w:rsid w:val="00A122A4"/>
    <w:rsid w:val="00A124F2"/>
    <w:rsid w:val="00A12772"/>
    <w:rsid w:val="00A12908"/>
    <w:rsid w:val="00A1299F"/>
    <w:rsid w:val="00A12E32"/>
    <w:rsid w:val="00A1330D"/>
    <w:rsid w:val="00A133F1"/>
    <w:rsid w:val="00A1340D"/>
    <w:rsid w:val="00A13664"/>
    <w:rsid w:val="00A13675"/>
    <w:rsid w:val="00A1373C"/>
    <w:rsid w:val="00A1387E"/>
    <w:rsid w:val="00A13889"/>
    <w:rsid w:val="00A138DB"/>
    <w:rsid w:val="00A1398A"/>
    <w:rsid w:val="00A13C73"/>
    <w:rsid w:val="00A13FA1"/>
    <w:rsid w:val="00A141BF"/>
    <w:rsid w:val="00A1436B"/>
    <w:rsid w:val="00A14498"/>
    <w:rsid w:val="00A149F2"/>
    <w:rsid w:val="00A152DE"/>
    <w:rsid w:val="00A156A1"/>
    <w:rsid w:val="00A15B54"/>
    <w:rsid w:val="00A160F8"/>
    <w:rsid w:val="00A16220"/>
    <w:rsid w:val="00A16479"/>
    <w:rsid w:val="00A165E7"/>
    <w:rsid w:val="00A16919"/>
    <w:rsid w:val="00A16A57"/>
    <w:rsid w:val="00A16AEF"/>
    <w:rsid w:val="00A16B98"/>
    <w:rsid w:val="00A16E97"/>
    <w:rsid w:val="00A16F86"/>
    <w:rsid w:val="00A1701F"/>
    <w:rsid w:val="00A171C3"/>
    <w:rsid w:val="00A172A3"/>
    <w:rsid w:val="00A1786A"/>
    <w:rsid w:val="00A17955"/>
    <w:rsid w:val="00A179DC"/>
    <w:rsid w:val="00A17B99"/>
    <w:rsid w:val="00A17FE6"/>
    <w:rsid w:val="00A20069"/>
    <w:rsid w:val="00A206A3"/>
    <w:rsid w:val="00A20764"/>
    <w:rsid w:val="00A20811"/>
    <w:rsid w:val="00A20C1B"/>
    <w:rsid w:val="00A20D76"/>
    <w:rsid w:val="00A20F89"/>
    <w:rsid w:val="00A211F5"/>
    <w:rsid w:val="00A21457"/>
    <w:rsid w:val="00A2175A"/>
    <w:rsid w:val="00A218FF"/>
    <w:rsid w:val="00A21AC2"/>
    <w:rsid w:val="00A21B08"/>
    <w:rsid w:val="00A21F2E"/>
    <w:rsid w:val="00A220EC"/>
    <w:rsid w:val="00A222EA"/>
    <w:rsid w:val="00A226A4"/>
    <w:rsid w:val="00A227D5"/>
    <w:rsid w:val="00A227F7"/>
    <w:rsid w:val="00A22840"/>
    <w:rsid w:val="00A22856"/>
    <w:rsid w:val="00A228EC"/>
    <w:rsid w:val="00A229D4"/>
    <w:rsid w:val="00A229F6"/>
    <w:rsid w:val="00A22A5B"/>
    <w:rsid w:val="00A22C33"/>
    <w:rsid w:val="00A22D98"/>
    <w:rsid w:val="00A22EF6"/>
    <w:rsid w:val="00A22F76"/>
    <w:rsid w:val="00A22F89"/>
    <w:rsid w:val="00A2327B"/>
    <w:rsid w:val="00A236A7"/>
    <w:rsid w:val="00A2374F"/>
    <w:rsid w:val="00A237BA"/>
    <w:rsid w:val="00A23A7B"/>
    <w:rsid w:val="00A23FC6"/>
    <w:rsid w:val="00A240B1"/>
    <w:rsid w:val="00A2440F"/>
    <w:rsid w:val="00A24423"/>
    <w:rsid w:val="00A24698"/>
    <w:rsid w:val="00A24883"/>
    <w:rsid w:val="00A24A4F"/>
    <w:rsid w:val="00A24ADC"/>
    <w:rsid w:val="00A251C6"/>
    <w:rsid w:val="00A252A4"/>
    <w:rsid w:val="00A25895"/>
    <w:rsid w:val="00A25908"/>
    <w:rsid w:val="00A25A12"/>
    <w:rsid w:val="00A25B29"/>
    <w:rsid w:val="00A25B9C"/>
    <w:rsid w:val="00A26172"/>
    <w:rsid w:val="00A26258"/>
    <w:rsid w:val="00A26480"/>
    <w:rsid w:val="00A2668B"/>
    <w:rsid w:val="00A26993"/>
    <w:rsid w:val="00A27188"/>
    <w:rsid w:val="00A271AD"/>
    <w:rsid w:val="00A27996"/>
    <w:rsid w:val="00A279F8"/>
    <w:rsid w:val="00A27B96"/>
    <w:rsid w:val="00A27BC0"/>
    <w:rsid w:val="00A27E96"/>
    <w:rsid w:val="00A30365"/>
    <w:rsid w:val="00A3081D"/>
    <w:rsid w:val="00A3095D"/>
    <w:rsid w:val="00A309ED"/>
    <w:rsid w:val="00A30A25"/>
    <w:rsid w:val="00A30F5C"/>
    <w:rsid w:val="00A31022"/>
    <w:rsid w:val="00A31AA8"/>
    <w:rsid w:val="00A31DB4"/>
    <w:rsid w:val="00A3202A"/>
    <w:rsid w:val="00A3204C"/>
    <w:rsid w:val="00A32634"/>
    <w:rsid w:val="00A32950"/>
    <w:rsid w:val="00A329FA"/>
    <w:rsid w:val="00A32A5C"/>
    <w:rsid w:val="00A32A80"/>
    <w:rsid w:val="00A3309D"/>
    <w:rsid w:val="00A330E2"/>
    <w:rsid w:val="00A33326"/>
    <w:rsid w:val="00A33702"/>
    <w:rsid w:val="00A33806"/>
    <w:rsid w:val="00A33B29"/>
    <w:rsid w:val="00A33D59"/>
    <w:rsid w:val="00A33DBB"/>
    <w:rsid w:val="00A33FD4"/>
    <w:rsid w:val="00A3412F"/>
    <w:rsid w:val="00A34386"/>
    <w:rsid w:val="00A3458E"/>
    <w:rsid w:val="00A34B66"/>
    <w:rsid w:val="00A34F9E"/>
    <w:rsid w:val="00A35265"/>
    <w:rsid w:val="00A35317"/>
    <w:rsid w:val="00A3541C"/>
    <w:rsid w:val="00A3548E"/>
    <w:rsid w:val="00A3551B"/>
    <w:rsid w:val="00A35809"/>
    <w:rsid w:val="00A35993"/>
    <w:rsid w:val="00A3616A"/>
    <w:rsid w:val="00A36357"/>
    <w:rsid w:val="00A366AE"/>
    <w:rsid w:val="00A3683C"/>
    <w:rsid w:val="00A36CB9"/>
    <w:rsid w:val="00A36D8E"/>
    <w:rsid w:val="00A37355"/>
    <w:rsid w:val="00A373C3"/>
    <w:rsid w:val="00A37D21"/>
    <w:rsid w:val="00A37E2D"/>
    <w:rsid w:val="00A37F02"/>
    <w:rsid w:val="00A4021D"/>
    <w:rsid w:val="00A402C5"/>
    <w:rsid w:val="00A40743"/>
    <w:rsid w:val="00A409FA"/>
    <w:rsid w:val="00A40B12"/>
    <w:rsid w:val="00A40D30"/>
    <w:rsid w:val="00A40F1F"/>
    <w:rsid w:val="00A41016"/>
    <w:rsid w:val="00A41053"/>
    <w:rsid w:val="00A410F0"/>
    <w:rsid w:val="00A41319"/>
    <w:rsid w:val="00A41992"/>
    <w:rsid w:val="00A4203F"/>
    <w:rsid w:val="00A42070"/>
    <w:rsid w:val="00A42344"/>
    <w:rsid w:val="00A42503"/>
    <w:rsid w:val="00A4271B"/>
    <w:rsid w:val="00A4274A"/>
    <w:rsid w:val="00A42870"/>
    <w:rsid w:val="00A42CBA"/>
    <w:rsid w:val="00A42DB4"/>
    <w:rsid w:val="00A42FD3"/>
    <w:rsid w:val="00A43289"/>
    <w:rsid w:val="00A434BD"/>
    <w:rsid w:val="00A4393B"/>
    <w:rsid w:val="00A43DA9"/>
    <w:rsid w:val="00A44012"/>
    <w:rsid w:val="00A440E4"/>
    <w:rsid w:val="00A4423F"/>
    <w:rsid w:val="00A444B2"/>
    <w:rsid w:val="00A445A3"/>
    <w:rsid w:val="00A44B18"/>
    <w:rsid w:val="00A44D99"/>
    <w:rsid w:val="00A44E0C"/>
    <w:rsid w:val="00A44E6B"/>
    <w:rsid w:val="00A44F02"/>
    <w:rsid w:val="00A454DB"/>
    <w:rsid w:val="00A456E2"/>
    <w:rsid w:val="00A457F3"/>
    <w:rsid w:val="00A458F5"/>
    <w:rsid w:val="00A45F2B"/>
    <w:rsid w:val="00A461B9"/>
    <w:rsid w:val="00A4622E"/>
    <w:rsid w:val="00A4628A"/>
    <w:rsid w:val="00A46332"/>
    <w:rsid w:val="00A46AE3"/>
    <w:rsid w:val="00A46FE8"/>
    <w:rsid w:val="00A473F9"/>
    <w:rsid w:val="00A475F4"/>
    <w:rsid w:val="00A4792C"/>
    <w:rsid w:val="00A47B6C"/>
    <w:rsid w:val="00A47ED0"/>
    <w:rsid w:val="00A502CD"/>
    <w:rsid w:val="00A5058C"/>
    <w:rsid w:val="00A50973"/>
    <w:rsid w:val="00A509D7"/>
    <w:rsid w:val="00A50BA7"/>
    <w:rsid w:val="00A50C98"/>
    <w:rsid w:val="00A5101A"/>
    <w:rsid w:val="00A510AE"/>
    <w:rsid w:val="00A51102"/>
    <w:rsid w:val="00A5110C"/>
    <w:rsid w:val="00A516E0"/>
    <w:rsid w:val="00A5184A"/>
    <w:rsid w:val="00A51A33"/>
    <w:rsid w:val="00A51AAE"/>
    <w:rsid w:val="00A51B33"/>
    <w:rsid w:val="00A524E3"/>
    <w:rsid w:val="00A52537"/>
    <w:rsid w:val="00A525BB"/>
    <w:rsid w:val="00A52963"/>
    <w:rsid w:val="00A52A51"/>
    <w:rsid w:val="00A52C3B"/>
    <w:rsid w:val="00A52C79"/>
    <w:rsid w:val="00A52EF8"/>
    <w:rsid w:val="00A52FAA"/>
    <w:rsid w:val="00A53241"/>
    <w:rsid w:val="00A53350"/>
    <w:rsid w:val="00A5335C"/>
    <w:rsid w:val="00A53432"/>
    <w:rsid w:val="00A53671"/>
    <w:rsid w:val="00A538D7"/>
    <w:rsid w:val="00A53923"/>
    <w:rsid w:val="00A539AB"/>
    <w:rsid w:val="00A53CE0"/>
    <w:rsid w:val="00A53F6C"/>
    <w:rsid w:val="00A540BA"/>
    <w:rsid w:val="00A5437E"/>
    <w:rsid w:val="00A5439A"/>
    <w:rsid w:val="00A545E9"/>
    <w:rsid w:val="00A5484B"/>
    <w:rsid w:val="00A54A42"/>
    <w:rsid w:val="00A54D77"/>
    <w:rsid w:val="00A551CB"/>
    <w:rsid w:val="00A551FE"/>
    <w:rsid w:val="00A55E21"/>
    <w:rsid w:val="00A561F1"/>
    <w:rsid w:val="00A56202"/>
    <w:rsid w:val="00A56C8E"/>
    <w:rsid w:val="00A570DD"/>
    <w:rsid w:val="00A5731A"/>
    <w:rsid w:val="00A57426"/>
    <w:rsid w:val="00A57555"/>
    <w:rsid w:val="00A57557"/>
    <w:rsid w:val="00A57AA0"/>
    <w:rsid w:val="00A57D16"/>
    <w:rsid w:val="00A57E19"/>
    <w:rsid w:val="00A57F1D"/>
    <w:rsid w:val="00A60064"/>
    <w:rsid w:val="00A60127"/>
    <w:rsid w:val="00A60535"/>
    <w:rsid w:val="00A6085A"/>
    <w:rsid w:val="00A60BC4"/>
    <w:rsid w:val="00A60D73"/>
    <w:rsid w:val="00A60DD2"/>
    <w:rsid w:val="00A60DF8"/>
    <w:rsid w:val="00A60E24"/>
    <w:rsid w:val="00A60F8E"/>
    <w:rsid w:val="00A61031"/>
    <w:rsid w:val="00A612A2"/>
    <w:rsid w:val="00A6132E"/>
    <w:rsid w:val="00A61756"/>
    <w:rsid w:val="00A619F4"/>
    <w:rsid w:val="00A61CF6"/>
    <w:rsid w:val="00A622C3"/>
    <w:rsid w:val="00A62621"/>
    <w:rsid w:val="00A626E1"/>
    <w:rsid w:val="00A62B91"/>
    <w:rsid w:val="00A62D40"/>
    <w:rsid w:val="00A62FB1"/>
    <w:rsid w:val="00A63102"/>
    <w:rsid w:val="00A63103"/>
    <w:rsid w:val="00A633E5"/>
    <w:rsid w:val="00A63749"/>
    <w:rsid w:val="00A6378C"/>
    <w:rsid w:val="00A6398D"/>
    <w:rsid w:val="00A63A9F"/>
    <w:rsid w:val="00A63B2B"/>
    <w:rsid w:val="00A64215"/>
    <w:rsid w:val="00A64299"/>
    <w:rsid w:val="00A64360"/>
    <w:rsid w:val="00A6437C"/>
    <w:rsid w:val="00A65124"/>
    <w:rsid w:val="00A65146"/>
    <w:rsid w:val="00A65169"/>
    <w:rsid w:val="00A652B2"/>
    <w:rsid w:val="00A6537A"/>
    <w:rsid w:val="00A65447"/>
    <w:rsid w:val="00A658BA"/>
    <w:rsid w:val="00A6598C"/>
    <w:rsid w:val="00A659CF"/>
    <w:rsid w:val="00A65B90"/>
    <w:rsid w:val="00A662CE"/>
    <w:rsid w:val="00A66498"/>
    <w:rsid w:val="00A66915"/>
    <w:rsid w:val="00A66A1A"/>
    <w:rsid w:val="00A66E7E"/>
    <w:rsid w:val="00A66EFE"/>
    <w:rsid w:val="00A67099"/>
    <w:rsid w:val="00A672C7"/>
    <w:rsid w:val="00A673E2"/>
    <w:rsid w:val="00A67498"/>
    <w:rsid w:val="00A67554"/>
    <w:rsid w:val="00A679A4"/>
    <w:rsid w:val="00A679FB"/>
    <w:rsid w:val="00A67C46"/>
    <w:rsid w:val="00A67CC8"/>
    <w:rsid w:val="00A70179"/>
    <w:rsid w:val="00A70817"/>
    <w:rsid w:val="00A70C7E"/>
    <w:rsid w:val="00A70DD5"/>
    <w:rsid w:val="00A70E58"/>
    <w:rsid w:val="00A70FE4"/>
    <w:rsid w:val="00A7109A"/>
    <w:rsid w:val="00A712B3"/>
    <w:rsid w:val="00A71CEA"/>
    <w:rsid w:val="00A71CEC"/>
    <w:rsid w:val="00A71D50"/>
    <w:rsid w:val="00A71D6A"/>
    <w:rsid w:val="00A72042"/>
    <w:rsid w:val="00A725FD"/>
    <w:rsid w:val="00A7280F"/>
    <w:rsid w:val="00A72D5D"/>
    <w:rsid w:val="00A72FA7"/>
    <w:rsid w:val="00A730B9"/>
    <w:rsid w:val="00A7315F"/>
    <w:rsid w:val="00A731F2"/>
    <w:rsid w:val="00A7320B"/>
    <w:rsid w:val="00A7329F"/>
    <w:rsid w:val="00A73B6A"/>
    <w:rsid w:val="00A73E4B"/>
    <w:rsid w:val="00A74007"/>
    <w:rsid w:val="00A741F6"/>
    <w:rsid w:val="00A742BD"/>
    <w:rsid w:val="00A7441D"/>
    <w:rsid w:val="00A747E9"/>
    <w:rsid w:val="00A748D5"/>
    <w:rsid w:val="00A74E81"/>
    <w:rsid w:val="00A74EBD"/>
    <w:rsid w:val="00A754A0"/>
    <w:rsid w:val="00A754E5"/>
    <w:rsid w:val="00A75BBF"/>
    <w:rsid w:val="00A75BE5"/>
    <w:rsid w:val="00A75ECB"/>
    <w:rsid w:val="00A761D9"/>
    <w:rsid w:val="00A7630A"/>
    <w:rsid w:val="00A76359"/>
    <w:rsid w:val="00A76431"/>
    <w:rsid w:val="00A7656B"/>
    <w:rsid w:val="00A767ED"/>
    <w:rsid w:val="00A76B84"/>
    <w:rsid w:val="00A7708E"/>
    <w:rsid w:val="00A77154"/>
    <w:rsid w:val="00A77354"/>
    <w:rsid w:val="00A77530"/>
    <w:rsid w:val="00A77862"/>
    <w:rsid w:val="00A7786E"/>
    <w:rsid w:val="00A77AAC"/>
    <w:rsid w:val="00A77D22"/>
    <w:rsid w:val="00A77E9F"/>
    <w:rsid w:val="00A8060B"/>
    <w:rsid w:val="00A80878"/>
    <w:rsid w:val="00A80894"/>
    <w:rsid w:val="00A80C41"/>
    <w:rsid w:val="00A80C5D"/>
    <w:rsid w:val="00A80E13"/>
    <w:rsid w:val="00A80EF2"/>
    <w:rsid w:val="00A80F0C"/>
    <w:rsid w:val="00A81274"/>
    <w:rsid w:val="00A818A9"/>
    <w:rsid w:val="00A81C1E"/>
    <w:rsid w:val="00A81DD8"/>
    <w:rsid w:val="00A81E59"/>
    <w:rsid w:val="00A82259"/>
    <w:rsid w:val="00A823F4"/>
    <w:rsid w:val="00A826AA"/>
    <w:rsid w:val="00A82859"/>
    <w:rsid w:val="00A82C49"/>
    <w:rsid w:val="00A82D72"/>
    <w:rsid w:val="00A82E6C"/>
    <w:rsid w:val="00A83038"/>
    <w:rsid w:val="00A83062"/>
    <w:rsid w:val="00A830C2"/>
    <w:rsid w:val="00A832E0"/>
    <w:rsid w:val="00A8393C"/>
    <w:rsid w:val="00A83D04"/>
    <w:rsid w:val="00A83F7E"/>
    <w:rsid w:val="00A83FE1"/>
    <w:rsid w:val="00A8452F"/>
    <w:rsid w:val="00A847C1"/>
    <w:rsid w:val="00A8482D"/>
    <w:rsid w:val="00A84A21"/>
    <w:rsid w:val="00A84BD9"/>
    <w:rsid w:val="00A84DB9"/>
    <w:rsid w:val="00A84EB4"/>
    <w:rsid w:val="00A854EB"/>
    <w:rsid w:val="00A856F0"/>
    <w:rsid w:val="00A85890"/>
    <w:rsid w:val="00A858E6"/>
    <w:rsid w:val="00A85F20"/>
    <w:rsid w:val="00A8620B"/>
    <w:rsid w:val="00A86462"/>
    <w:rsid w:val="00A86484"/>
    <w:rsid w:val="00A86637"/>
    <w:rsid w:val="00A8676A"/>
    <w:rsid w:val="00A86AB9"/>
    <w:rsid w:val="00A86B0E"/>
    <w:rsid w:val="00A86D36"/>
    <w:rsid w:val="00A870C7"/>
    <w:rsid w:val="00A871AD"/>
    <w:rsid w:val="00A87824"/>
    <w:rsid w:val="00A87D41"/>
    <w:rsid w:val="00A87E42"/>
    <w:rsid w:val="00A87EFD"/>
    <w:rsid w:val="00A87F7B"/>
    <w:rsid w:val="00A90354"/>
    <w:rsid w:val="00A9097B"/>
    <w:rsid w:val="00A90AAE"/>
    <w:rsid w:val="00A90D25"/>
    <w:rsid w:val="00A90D98"/>
    <w:rsid w:val="00A90F30"/>
    <w:rsid w:val="00A910D9"/>
    <w:rsid w:val="00A911B3"/>
    <w:rsid w:val="00A91736"/>
    <w:rsid w:val="00A927C9"/>
    <w:rsid w:val="00A927F3"/>
    <w:rsid w:val="00A92A14"/>
    <w:rsid w:val="00A92A1A"/>
    <w:rsid w:val="00A92B39"/>
    <w:rsid w:val="00A92CA6"/>
    <w:rsid w:val="00A92CE5"/>
    <w:rsid w:val="00A93287"/>
    <w:rsid w:val="00A934CC"/>
    <w:rsid w:val="00A9395E"/>
    <w:rsid w:val="00A93CE4"/>
    <w:rsid w:val="00A94247"/>
    <w:rsid w:val="00A9479C"/>
    <w:rsid w:val="00A9509E"/>
    <w:rsid w:val="00A95577"/>
    <w:rsid w:val="00A9578A"/>
    <w:rsid w:val="00A95932"/>
    <w:rsid w:val="00A959C4"/>
    <w:rsid w:val="00A95A67"/>
    <w:rsid w:val="00A95A89"/>
    <w:rsid w:val="00A95CC1"/>
    <w:rsid w:val="00A95D57"/>
    <w:rsid w:val="00A95DCE"/>
    <w:rsid w:val="00A961A2"/>
    <w:rsid w:val="00A961F7"/>
    <w:rsid w:val="00A962B2"/>
    <w:rsid w:val="00A96390"/>
    <w:rsid w:val="00A964E8"/>
    <w:rsid w:val="00A9656C"/>
    <w:rsid w:val="00A96581"/>
    <w:rsid w:val="00A965C7"/>
    <w:rsid w:val="00A9695E"/>
    <w:rsid w:val="00A96A67"/>
    <w:rsid w:val="00A96CBF"/>
    <w:rsid w:val="00A96D8F"/>
    <w:rsid w:val="00A971A2"/>
    <w:rsid w:val="00A978BC"/>
    <w:rsid w:val="00A97D70"/>
    <w:rsid w:val="00A97D8D"/>
    <w:rsid w:val="00AA02F8"/>
    <w:rsid w:val="00AA0517"/>
    <w:rsid w:val="00AA058D"/>
    <w:rsid w:val="00AA0794"/>
    <w:rsid w:val="00AA0885"/>
    <w:rsid w:val="00AA0971"/>
    <w:rsid w:val="00AA0A49"/>
    <w:rsid w:val="00AA0DE6"/>
    <w:rsid w:val="00AA0FDC"/>
    <w:rsid w:val="00AA10AD"/>
    <w:rsid w:val="00AA149B"/>
    <w:rsid w:val="00AA1912"/>
    <w:rsid w:val="00AA195D"/>
    <w:rsid w:val="00AA1988"/>
    <w:rsid w:val="00AA1BAC"/>
    <w:rsid w:val="00AA1CA1"/>
    <w:rsid w:val="00AA1D91"/>
    <w:rsid w:val="00AA1E40"/>
    <w:rsid w:val="00AA1EB6"/>
    <w:rsid w:val="00AA1ECF"/>
    <w:rsid w:val="00AA1FE9"/>
    <w:rsid w:val="00AA1FF1"/>
    <w:rsid w:val="00AA20F5"/>
    <w:rsid w:val="00AA2174"/>
    <w:rsid w:val="00AA2874"/>
    <w:rsid w:val="00AA2903"/>
    <w:rsid w:val="00AA29C5"/>
    <w:rsid w:val="00AA2C09"/>
    <w:rsid w:val="00AA2CDD"/>
    <w:rsid w:val="00AA2D38"/>
    <w:rsid w:val="00AA2E5C"/>
    <w:rsid w:val="00AA3028"/>
    <w:rsid w:val="00AA3178"/>
    <w:rsid w:val="00AA32DB"/>
    <w:rsid w:val="00AA38C4"/>
    <w:rsid w:val="00AA3B38"/>
    <w:rsid w:val="00AA4062"/>
    <w:rsid w:val="00AA40CC"/>
    <w:rsid w:val="00AA4201"/>
    <w:rsid w:val="00AA4345"/>
    <w:rsid w:val="00AA43B7"/>
    <w:rsid w:val="00AA43FF"/>
    <w:rsid w:val="00AA49E6"/>
    <w:rsid w:val="00AA4CBE"/>
    <w:rsid w:val="00AA4DDE"/>
    <w:rsid w:val="00AA4F32"/>
    <w:rsid w:val="00AA4F63"/>
    <w:rsid w:val="00AA530B"/>
    <w:rsid w:val="00AA5E4D"/>
    <w:rsid w:val="00AA6429"/>
    <w:rsid w:val="00AA6636"/>
    <w:rsid w:val="00AA69F9"/>
    <w:rsid w:val="00AA6D8A"/>
    <w:rsid w:val="00AA6E56"/>
    <w:rsid w:val="00AA7152"/>
    <w:rsid w:val="00AA7225"/>
    <w:rsid w:val="00AA7383"/>
    <w:rsid w:val="00AA7508"/>
    <w:rsid w:val="00AA7546"/>
    <w:rsid w:val="00AA7620"/>
    <w:rsid w:val="00AA7655"/>
    <w:rsid w:val="00AA7789"/>
    <w:rsid w:val="00AA77A1"/>
    <w:rsid w:val="00AA7D65"/>
    <w:rsid w:val="00AA7ECC"/>
    <w:rsid w:val="00AB001E"/>
    <w:rsid w:val="00AB00C0"/>
    <w:rsid w:val="00AB016D"/>
    <w:rsid w:val="00AB01D5"/>
    <w:rsid w:val="00AB0F52"/>
    <w:rsid w:val="00AB1189"/>
    <w:rsid w:val="00AB13BF"/>
    <w:rsid w:val="00AB1401"/>
    <w:rsid w:val="00AB1741"/>
    <w:rsid w:val="00AB1962"/>
    <w:rsid w:val="00AB1A7D"/>
    <w:rsid w:val="00AB1AB5"/>
    <w:rsid w:val="00AB1C44"/>
    <w:rsid w:val="00AB1DF0"/>
    <w:rsid w:val="00AB212A"/>
    <w:rsid w:val="00AB2308"/>
    <w:rsid w:val="00AB2449"/>
    <w:rsid w:val="00AB259E"/>
    <w:rsid w:val="00AB28C5"/>
    <w:rsid w:val="00AB34AE"/>
    <w:rsid w:val="00AB3503"/>
    <w:rsid w:val="00AB380B"/>
    <w:rsid w:val="00AB3D67"/>
    <w:rsid w:val="00AB419E"/>
    <w:rsid w:val="00AB434B"/>
    <w:rsid w:val="00AB43CD"/>
    <w:rsid w:val="00AB47FE"/>
    <w:rsid w:val="00AB48CD"/>
    <w:rsid w:val="00AB4917"/>
    <w:rsid w:val="00AB4995"/>
    <w:rsid w:val="00AB4A50"/>
    <w:rsid w:val="00AB4F57"/>
    <w:rsid w:val="00AB4FBA"/>
    <w:rsid w:val="00AB55EC"/>
    <w:rsid w:val="00AB5925"/>
    <w:rsid w:val="00AB6932"/>
    <w:rsid w:val="00AB6C33"/>
    <w:rsid w:val="00AB70BD"/>
    <w:rsid w:val="00AB726B"/>
    <w:rsid w:val="00AB749F"/>
    <w:rsid w:val="00AB767A"/>
    <w:rsid w:val="00AB775C"/>
    <w:rsid w:val="00AB7A59"/>
    <w:rsid w:val="00AB7AEA"/>
    <w:rsid w:val="00AB7F13"/>
    <w:rsid w:val="00AC0053"/>
    <w:rsid w:val="00AC013A"/>
    <w:rsid w:val="00AC014E"/>
    <w:rsid w:val="00AC050D"/>
    <w:rsid w:val="00AC0A40"/>
    <w:rsid w:val="00AC0A4D"/>
    <w:rsid w:val="00AC0A65"/>
    <w:rsid w:val="00AC0BB0"/>
    <w:rsid w:val="00AC0BC6"/>
    <w:rsid w:val="00AC0D6B"/>
    <w:rsid w:val="00AC0E11"/>
    <w:rsid w:val="00AC0E2B"/>
    <w:rsid w:val="00AC1016"/>
    <w:rsid w:val="00AC13F2"/>
    <w:rsid w:val="00AC1673"/>
    <w:rsid w:val="00AC17E4"/>
    <w:rsid w:val="00AC1845"/>
    <w:rsid w:val="00AC18E5"/>
    <w:rsid w:val="00AC1A6C"/>
    <w:rsid w:val="00AC1A8B"/>
    <w:rsid w:val="00AC1B14"/>
    <w:rsid w:val="00AC1ED8"/>
    <w:rsid w:val="00AC277C"/>
    <w:rsid w:val="00AC27EC"/>
    <w:rsid w:val="00AC2AB9"/>
    <w:rsid w:val="00AC2DCA"/>
    <w:rsid w:val="00AC2E41"/>
    <w:rsid w:val="00AC352B"/>
    <w:rsid w:val="00AC3570"/>
    <w:rsid w:val="00AC3601"/>
    <w:rsid w:val="00AC39CA"/>
    <w:rsid w:val="00AC3A4E"/>
    <w:rsid w:val="00AC3A86"/>
    <w:rsid w:val="00AC3B1F"/>
    <w:rsid w:val="00AC3BBC"/>
    <w:rsid w:val="00AC3EF9"/>
    <w:rsid w:val="00AC42A6"/>
    <w:rsid w:val="00AC43B0"/>
    <w:rsid w:val="00AC4CF8"/>
    <w:rsid w:val="00AC4D95"/>
    <w:rsid w:val="00AC4EC7"/>
    <w:rsid w:val="00AC4FA2"/>
    <w:rsid w:val="00AC5099"/>
    <w:rsid w:val="00AC52C6"/>
    <w:rsid w:val="00AC53DA"/>
    <w:rsid w:val="00AC577A"/>
    <w:rsid w:val="00AC5A49"/>
    <w:rsid w:val="00AC5DB8"/>
    <w:rsid w:val="00AC6123"/>
    <w:rsid w:val="00AC6342"/>
    <w:rsid w:val="00AC6367"/>
    <w:rsid w:val="00AC64A1"/>
    <w:rsid w:val="00AC6533"/>
    <w:rsid w:val="00AC67DA"/>
    <w:rsid w:val="00AC67F6"/>
    <w:rsid w:val="00AC6C3F"/>
    <w:rsid w:val="00AC6CAB"/>
    <w:rsid w:val="00AC6ED1"/>
    <w:rsid w:val="00AC7030"/>
    <w:rsid w:val="00AC71EA"/>
    <w:rsid w:val="00AC7210"/>
    <w:rsid w:val="00AC758F"/>
    <w:rsid w:val="00AC7674"/>
    <w:rsid w:val="00AC787F"/>
    <w:rsid w:val="00AC7B58"/>
    <w:rsid w:val="00AC7D53"/>
    <w:rsid w:val="00AC7FA1"/>
    <w:rsid w:val="00AD0548"/>
    <w:rsid w:val="00AD0A6E"/>
    <w:rsid w:val="00AD0B7E"/>
    <w:rsid w:val="00AD0C98"/>
    <w:rsid w:val="00AD0CB7"/>
    <w:rsid w:val="00AD0D25"/>
    <w:rsid w:val="00AD0F29"/>
    <w:rsid w:val="00AD1552"/>
    <w:rsid w:val="00AD188A"/>
    <w:rsid w:val="00AD19D1"/>
    <w:rsid w:val="00AD2792"/>
    <w:rsid w:val="00AD28BE"/>
    <w:rsid w:val="00AD2A72"/>
    <w:rsid w:val="00AD2CE8"/>
    <w:rsid w:val="00AD2E01"/>
    <w:rsid w:val="00AD2EA0"/>
    <w:rsid w:val="00AD2F7F"/>
    <w:rsid w:val="00AD334B"/>
    <w:rsid w:val="00AD36C0"/>
    <w:rsid w:val="00AD3826"/>
    <w:rsid w:val="00AD390E"/>
    <w:rsid w:val="00AD3E64"/>
    <w:rsid w:val="00AD3EC0"/>
    <w:rsid w:val="00AD409F"/>
    <w:rsid w:val="00AD4344"/>
    <w:rsid w:val="00AD4613"/>
    <w:rsid w:val="00AD4F41"/>
    <w:rsid w:val="00AD51D6"/>
    <w:rsid w:val="00AD5523"/>
    <w:rsid w:val="00AD5561"/>
    <w:rsid w:val="00AD57CB"/>
    <w:rsid w:val="00AD5966"/>
    <w:rsid w:val="00AD5A25"/>
    <w:rsid w:val="00AD5CC9"/>
    <w:rsid w:val="00AD5DB0"/>
    <w:rsid w:val="00AD5EC6"/>
    <w:rsid w:val="00AD6129"/>
    <w:rsid w:val="00AD62E2"/>
    <w:rsid w:val="00AD63E8"/>
    <w:rsid w:val="00AD660E"/>
    <w:rsid w:val="00AD6963"/>
    <w:rsid w:val="00AD6965"/>
    <w:rsid w:val="00AD6A78"/>
    <w:rsid w:val="00AD6BC1"/>
    <w:rsid w:val="00AD6EC9"/>
    <w:rsid w:val="00AD6F51"/>
    <w:rsid w:val="00AD7078"/>
    <w:rsid w:val="00AD71D6"/>
    <w:rsid w:val="00AD7224"/>
    <w:rsid w:val="00AD73FB"/>
    <w:rsid w:val="00AD784D"/>
    <w:rsid w:val="00AD7A25"/>
    <w:rsid w:val="00AD7F2F"/>
    <w:rsid w:val="00AE0136"/>
    <w:rsid w:val="00AE02D1"/>
    <w:rsid w:val="00AE032C"/>
    <w:rsid w:val="00AE0586"/>
    <w:rsid w:val="00AE0893"/>
    <w:rsid w:val="00AE0A63"/>
    <w:rsid w:val="00AE0B9D"/>
    <w:rsid w:val="00AE0CBE"/>
    <w:rsid w:val="00AE1224"/>
    <w:rsid w:val="00AE12CA"/>
    <w:rsid w:val="00AE1611"/>
    <w:rsid w:val="00AE19A6"/>
    <w:rsid w:val="00AE1F5A"/>
    <w:rsid w:val="00AE1FE6"/>
    <w:rsid w:val="00AE2089"/>
    <w:rsid w:val="00AE221F"/>
    <w:rsid w:val="00AE23F8"/>
    <w:rsid w:val="00AE2488"/>
    <w:rsid w:val="00AE28D1"/>
    <w:rsid w:val="00AE2AE3"/>
    <w:rsid w:val="00AE2CAE"/>
    <w:rsid w:val="00AE312F"/>
    <w:rsid w:val="00AE3190"/>
    <w:rsid w:val="00AE3B2A"/>
    <w:rsid w:val="00AE3D4F"/>
    <w:rsid w:val="00AE3D7F"/>
    <w:rsid w:val="00AE3F01"/>
    <w:rsid w:val="00AE3F23"/>
    <w:rsid w:val="00AE40D3"/>
    <w:rsid w:val="00AE441F"/>
    <w:rsid w:val="00AE46A8"/>
    <w:rsid w:val="00AE4963"/>
    <w:rsid w:val="00AE49A5"/>
    <w:rsid w:val="00AE49C6"/>
    <w:rsid w:val="00AE49F9"/>
    <w:rsid w:val="00AE4BD4"/>
    <w:rsid w:val="00AE4C97"/>
    <w:rsid w:val="00AE4CFC"/>
    <w:rsid w:val="00AE5076"/>
    <w:rsid w:val="00AE544E"/>
    <w:rsid w:val="00AE5580"/>
    <w:rsid w:val="00AE5727"/>
    <w:rsid w:val="00AE57A1"/>
    <w:rsid w:val="00AE5CA4"/>
    <w:rsid w:val="00AE5FA1"/>
    <w:rsid w:val="00AE62C0"/>
    <w:rsid w:val="00AE633A"/>
    <w:rsid w:val="00AE63AA"/>
    <w:rsid w:val="00AE657B"/>
    <w:rsid w:val="00AE65C7"/>
    <w:rsid w:val="00AE662C"/>
    <w:rsid w:val="00AE6731"/>
    <w:rsid w:val="00AE6C0C"/>
    <w:rsid w:val="00AE6F7B"/>
    <w:rsid w:val="00AE73F0"/>
    <w:rsid w:val="00AE7453"/>
    <w:rsid w:val="00AE75B9"/>
    <w:rsid w:val="00AE7686"/>
    <w:rsid w:val="00AE76A9"/>
    <w:rsid w:val="00AE76F2"/>
    <w:rsid w:val="00AF0418"/>
    <w:rsid w:val="00AF05BA"/>
    <w:rsid w:val="00AF0678"/>
    <w:rsid w:val="00AF09FB"/>
    <w:rsid w:val="00AF0A53"/>
    <w:rsid w:val="00AF0FB4"/>
    <w:rsid w:val="00AF108E"/>
    <w:rsid w:val="00AF11A4"/>
    <w:rsid w:val="00AF1296"/>
    <w:rsid w:val="00AF1338"/>
    <w:rsid w:val="00AF14C0"/>
    <w:rsid w:val="00AF1626"/>
    <w:rsid w:val="00AF18C0"/>
    <w:rsid w:val="00AF1922"/>
    <w:rsid w:val="00AF25CE"/>
    <w:rsid w:val="00AF2803"/>
    <w:rsid w:val="00AF2809"/>
    <w:rsid w:val="00AF295B"/>
    <w:rsid w:val="00AF2A1A"/>
    <w:rsid w:val="00AF2B3E"/>
    <w:rsid w:val="00AF2EC3"/>
    <w:rsid w:val="00AF34AE"/>
    <w:rsid w:val="00AF36A5"/>
    <w:rsid w:val="00AF382B"/>
    <w:rsid w:val="00AF388B"/>
    <w:rsid w:val="00AF3A69"/>
    <w:rsid w:val="00AF3D22"/>
    <w:rsid w:val="00AF3D6B"/>
    <w:rsid w:val="00AF3E0E"/>
    <w:rsid w:val="00AF3FF5"/>
    <w:rsid w:val="00AF4172"/>
    <w:rsid w:val="00AF4419"/>
    <w:rsid w:val="00AF446E"/>
    <w:rsid w:val="00AF44C9"/>
    <w:rsid w:val="00AF46CA"/>
    <w:rsid w:val="00AF4779"/>
    <w:rsid w:val="00AF47A0"/>
    <w:rsid w:val="00AF47F2"/>
    <w:rsid w:val="00AF49DC"/>
    <w:rsid w:val="00AF49E5"/>
    <w:rsid w:val="00AF4BB0"/>
    <w:rsid w:val="00AF4E4D"/>
    <w:rsid w:val="00AF4E77"/>
    <w:rsid w:val="00AF4F01"/>
    <w:rsid w:val="00AF4FCF"/>
    <w:rsid w:val="00AF5254"/>
    <w:rsid w:val="00AF53B8"/>
    <w:rsid w:val="00AF557C"/>
    <w:rsid w:val="00AF579F"/>
    <w:rsid w:val="00AF5A3E"/>
    <w:rsid w:val="00AF5E8D"/>
    <w:rsid w:val="00AF5F4E"/>
    <w:rsid w:val="00AF6168"/>
    <w:rsid w:val="00AF6223"/>
    <w:rsid w:val="00AF6508"/>
    <w:rsid w:val="00AF658D"/>
    <w:rsid w:val="00AF66E8"/>
    <w:rsid w:val="00AF6AE0"/>
    <w:rsid w:val="00AF6CAB"/>
    <w:rsid w:val="00AF6E06"/>
    <w:rsid w:val="00AF7239"/>
    <w:rsid w:val="00AF734F"/>
    <w:rsid w:val="00AF73F5"/>
    <w:rsid w:val="00AF7777"/>
    <w:rsid w:val="00AF79AC"/>
    <w:rsid w:val="00AF7AFB"/>
    <w:rsid w:val="00AF7D3C"/>
    <w:rsid w:val="00AF7D77"/>
    <w:rsid w:val="00B00314"/>
    <w:rsid w:val="00B00509"/>
    <w:rsid w:val="00B007D2"/>
    <w:rsid w:val="00B0086A"/>
    <w:rsid w:val="00B00973"/>
    <w:rsid w:val="00B009A4"/>
    <w:rsid w:val="00B00A82"/>
    <w:rsid w:val="00B0140B"/>
    <w:rsid w:val="00B0176C"/>
    <w:rsid w:val="00B01A67"/>
    <w:rsid w:val="00B01B76"/>
    <w:rsid w:val="00B01C6F"/>
    <w:rsid w:val="00B020BD"/>
    <w:rsid w:val="00B02262"/>
    <w:rsid w:val="00B02761"/>
    <w:rsid w:val="00B02922"/>
    <w:rsid w:val="00B0299D"/>
    <w:rsid w:val="00B02CE3"/>
    <w:rsid w:val="00B0308E"/>
    <w:rsid w:val="00B03146"/>
    <w:rsid w:val="00B032D1"/>
    <w:rsid w:val="00B03952"/>
    <w:rsid w:val="00B03AE7"/>
    <w:rsid w:val="00B03F9F"/>
    <w:rsid w:val="00B04170"/>
    <w:rsid w:val="00B041AF"/>
    <w:rsid w:val="00B041F3"/>
    <w:rsid w:val="00B044C5"/>
    <w:rsid w:val="00B044CB"/>
    <w:rsid w:val="00B04679"/>
    <w:rsid w:val="00B04826"/>
    <w:rsid w:val="00B04BA2"/>
    <w:rsid w:val="00B05042"/>
    <w:rsid w:val="00B0523A"/>
    <w:rsid w:val="00B0526A"/>
    <w:rsid w:val="00B053E0"/>
    <w:rsid w:val="00B05787"/>
    <w:rsid w:val="00B05847"/>
    <w:rsid w:val="00B05E57"/>
    <w:rsid w:val="00B05E60"/>
    <w:rsid w:val="00B05EDF"/>
    <w:rsid w:val="00B05F12"/>
    <w:rsid w:val="00B05FAE"/>
    <w:rsid w:val="00B06373"/>
    <w:rsid w:val="00B0659A"/>
    <w:rsid w:val="00B069C1"/>
    <w:rsid w:val="00B06B38"/>
    <w:rsid w:val="00B072ED"/>
    <w:rsid w:val="00B0747C"/>
    <w:rsid w:val="00B07642"/>
    <w:rsid w:val="00B07924"/>
    <w:rsid w:val="00B07937"/>
    <w:rsid w:val="00B07B1D"/>
    <w:rsid w:val="00B07B43"/>
    <w:rsid w:val="00B07D69"/>
    <w:rsid w:val="00B07FB3"/>
    <w:rsid w:val="00B100D9"/>
    <w:rsid w:val="00B101F0"/>
    <w:rsid w:val="00B10220"/>
    <w:rsid w:val="00B103AB"/>
    <w:rsid w:val="00B10698"/>
    <w:rsid w:val="00B109C7"/>
    <w:rsid w:val="00B109F4"/>
    <w:rsid w:val="00B10A39"/>
    <w:rsid w:val="00B10F24"/>
    <w:rsid w:val="00B1141D"/>
    <w:rsid w:val="00B116E8"/>
    <w:rsid w:val="00B11702"/>
    <w:rsid w:val="00B1189D"/>
    <w:rsid w:val="00B119BA"/>
    <w:rsid w:val="00B11D71"/>
    <w:rsid w:val="00B11D7B"/>
    <w:rsid w:val="00B120F1"/>
    <w:rsid w:val="00B12206"/>
    <w:rsid w:val="00B12236"/>
    <w:rsid w:val="00B1223F"/>
    <w:rsid w:val="00B123BD"/>
    <w:rsid w:val="00B123BE"/>
    <w:rsid w:val="00B125E1"/>
    <w:rsid w:val="00B12C6B"/>
    <w:rsid w:val="00B12EF5"/>
    <w:rsid w:val="00B12F54"/>
    <w:rsid w:val="00B13060"/>
    <w:rsid w:val="00B130E9"/>
    <w:rsid w:val="00B134DA"/>
    <w:rsid w:val="00B136AC"/>
    <w:rsid w:val="00B1374E"/>
    <w:rsid w:val="00B13751"/>
    <w:rsid w:val="00B13C74"/>
    <w:rsid w:val="00B13C8C"/>
    <w:rsid w:val="00B14374"/>
    <w:rsid w:val="00B1495D"/>
    <w:rsid w:val="00B14D95"/>
    <w:rsid w:val="00B14DDA"/>
    <w:rsid w:val="00B14EF5"/>
    <w:rsid w:val="00B1539C"/>
    <w:rsid w:val="00B15970"/>
    <w:rsid w:val="00B15B57"/>
    <w:rsid w:val="00B15D96"/>
    <w:rsid w:val="00B16027"/>
    <w:rsid w:val="00B1619C"/>
    <w:rsid w:val="00B163F1"/>
    <w:rsid w:val="00B166FD"/>
    <w:rsid w:val="00B16C93"/>
    <w:rsid w:val="00B16D0C"/>
    <w:rsid w:val="00B16F82"/>
    <w:rsid w:val="00B17166"/>
    <w:rsid w:val="00B173AF"/>
    <w:rsid w:val="00B17603"/>
    <w:rsid w:val="00B17961"/>
    <w:rsid w:val="00B179A1"/>
    <w:rsid w:val="00B17FDF"/>
    <w:rsid w:val="00B20819"/>
    <w:rsid w:val="00B2094B"/>
    <w:rsid w:val="00B20A88"/>
    <w:rsid w:val="00B20B8D"/>
    <w:rsid w:val="00B20D53"/>
    <w:rsid w:val="00B20EAD"/>
    <w:rsid w:val="00B20F2C"/>
    <w:rsid w:val="00B20FAE"/>
    <w:rsid w:val="00B21197"/>
    <w:rsid w:val="00B211A0"/>
    <w:rsid w:val="00B21296"/>
    <w:rsid w:val="00B21422"/>
    <w:rsid w:val="00B21813"/>
    <w:rsid w:val="00B22163"/>
    <w:rsid w:val="00B22173"/>
    <w:rsid w:val="00B22260"/>
    <w:rsid w:val="00B22457"/>
    <w:rsid w:val="00B224B0"/>
    <w:rsid w:val="00B22516"/>
    <w:rsid w:val="00B22579"/>
    <w:rsid w:val="00B22782"/>
    <w:rsid w:val="00B22ADB"/>
    <w:rsid w:val="00B22C23"/>
    <w:rsid w:val="00B22D21"/>
    <w:rsid w:val="00B230CA"/>
    <w:rsid w:val="00B230E7"/>
    <w:rsid w:val="00B231C9"/>
    <w:rsid w:val="00B2333F"/>
    <w:rsid w:val="00B23645"/>
    <w:rsid w:val="00B23958"/>
    <w:rsid w:val="00B2398B"/>
    <w:rsid w:val="00B23A83"/>
    <w:rsid w:val="00B23C81"/>
    <w:rsid w:val="00B2409F"/>
    <w:rsid w:val="00B242A6"/>
    <w:rsid w:val="00B242AD"/>
    <w:rsid w:val="00B24327"/>
    <w:rsid w:val="00B24643"/>
    <w:rsid w:val="00B24647"/>
    <w:rsid w:val="00B24962"/>
    <w:rsid w:val="00B24B41"/>
    <w:rsid w:val="00B2504D"/>
    <w:rsid w:val="00B25108"/>
    <w:rsid w:val="00B251E1"/>
    <w:rsid w:val="00B25206"/>
    <w:rsid w:val="00B25226"/>
    <w:rsid w:val="00B253D1"/>
    <w:rsid w:val="00B255B4"/>
    <w:rsid w:val="00B25C40"/>
    <w:rsid w:val="00B26182"/>
    <w:rsid w:val="00B26386"/>
    <w:rsid w:val="00B2649D"/>
    <w:rsid w:val="00B2651D"/>
    <w:rsid w:val="00B2657F"/>
    <w:rsid w:val="00B268C2"/>
    <w:rsid w:val="00B2692B"/>
    <w:rsid w:val="00B26A09"/>
    <w:rsid w:val="00B26A9B"/>
    <w:rsid w:val="00B26BB6"/>
    <w:rsid w:val="00B26E48"/>
    <w:rsid w:val="00B27608"/>
    <w:rsid w:val="00B277A7"/>
    <w:rsid w:val="00B27883"/>
    <w:rsid w:val="00B278BE"/>
    <w:rsid w:val="00B27A32"/>
    <w:rsid w:val="00B27CBD"/>
    <w:rsid w:val="00B27E63"/>
    <w:rsid w:val="00B27F3F"/>
    <w:rsid w:val="00B27F83"/>
    <w:rsid w:val="00B3000E"/>
    <w:rsid w:val="00B30013"/>
    <w:rsid w:val="00B300AE"/>
    <w:rsid w:val="00B301B6"/>
    <w:rsid w:val="00B303C3"/>
    <w:rsid w:val="00B30460"/>
    <w:rsid w:val="00B30612"/>
    <w:rsid w:val="00B30641"/>
    <w:rsid w:val="00B30A78"/>
    <w:rsid w:val="00B30BAD"/>
    <w:rsid w:val="00B30C7B"/>
    <w:rsid w:val="00B3130E"/>
    <w:rsid w:val="00B315B3"/>
    <w:rsid w:val="00B3160A"/>
    <w:rsid w:val="00B317F4"/>
    <w:rsid w:val="00B318A4"/>
    <w:rsid w:val="00B31BB7"/>
    <w:rsid w:val="00B31C37"/>
    <w:rsid w:val="00B31CAE"/>
    <w:rsid w:val="00B31EF4"/>
    <w:rsid w:val="00B32028"/>
    <w:rsid w:val="00B322B1"/>
    <w:rsid w:val="00B322E0"/>
    <w:rsid w:val="00B3232B"/>
    <w:rsid w:val="00B32AB0"/>
    <w:rsid w:val="00B32F16"/>
    <w:rsid w:val="00B338BC"/>
    <w:rsid w:val="00B33901"/>
    <w:rsid w:val="00B33DF8"/>
    <w:rsid w:val="00B33FA4"/>
    <w:rsid w:val="00B34910"/>
    <w:rsid w:val="00B34B59"/>
    <w:rsid w:val="00B34CAC"/>
    <w:rsid w:val="00B35224"/>
    <w:rsid w:val="00B353C8"/>
    <w:rsid w:val="00B35551"/>
    <w:rsid w:val="00B35BEC"/>
    <w:rsid w:val="00B36181"/>
    <w:rsid w:val="00B3626B"/>
    <w:rsid w:val="00B3643A"/>
    <w:rsid w:val="00B3680B"/>
    <w:rsid w:val="00B36E7D"/>
    <w:rsid w:val="00B3717E"/>
    <w:rsid w:val="00B37216"/>
    <w:rsid w:val="00B37415"/>
    <w:rsid w:val="00B37A48"/>
    <w:rsid w:val="00B37AF3"/>
    <w:rsid w:val="00B37B5E"/>
    <w:rsid w:val="00B37E7C"/>
    <w:rsid w:val="00B37EA7"/>
    <w:rsid w:val="00B400C2"/>
    <w:rsid w:val="00B40138"/>
    <w:rsid w:val="00B401EB"/>
    <w:rsid w:val="00B404DC"/>
    <w:rsid w:val="00B4080E"/>
    <w:rsid w:val="00B408D2"/>
    <w:rsid w:val="00B40AAC"/>
    <w:rsid w:val="00B41331"/>
    <w:rsid w:val="00B41517"/>
    <w:rsid w:val="00B415E6"/>
    <w:rsid w:val="00B417C1"/>
    <w:rsid w:val="00B41830"/>
    <w:rsid w:val="00B41F37"/>
    <w:rsid w:val="00B421BD"/>
    <w:rsid w:val="00B421DB"/>
    <w:rsid w:val="00B42D29"/>
    <w:rsid w:val="00B42EC8"/>
    <w:rsid w:val="00B431E0"/>
    <w:rsid w:val="00B432B1"/>
    <w:rsid w:val="00B43692"/>
    <w:rsid w:val="00B43781"/>
    <w:rsid w:val="00B43C03"/>
    <w:rsid w:val="00B4416A"/>
    <w:rsid w:val="00B441FA"/>
    <w:rsid w:val="00B444FE"/>
    <w:rsid w:val="00B446CD"/>
    <w:rsid w:val="00B446EC"/>
    <w:rsid w:val="00B44E15"/>
    <w:rsid w:val="00B44F79"/>
    <w:rsid w:val="00B45070"/>
    <w:rsid w:val="00B45245"/>
    <w:rsid w:val="00B453AA"/>
    <w:rsid w:val="00B4590D"/>
    <w:rsid w:val="00B45BB8"/>
    <w:rsid w:val="00B45BBB"/>
    <w:rsid w:val="00B45E65"/>
    <w:rsid w:val="00B46282"/>
    <w:rsid w:val="00B463F7"/>
    <w:rsid w:val="00B46876"/>
    <w:rsid w:val="00B46D88"/>
    <w:rsid w:val="00B46FBC"/>
    <w:rsid w:val="00B46FFB"/>
    <w:rsid w:val="00B471DA"/>
    <w:rsid w:val="00B4735B"/>
    <w:rsid w:val="00B47709"/>
    <w:rsid w:val="00B4777B"/>
    <w:rsid w:val="00B47800"/>
    <w:rsid w:val="00B478F7"/>
    <w:rsid w:val="00B47954"/>
    <w:rsid w:val="00B50019"/>
    <w:rsid w:val="00B50037"/>
    <w:rsid w:val="00B50079"/>
    <w:rsid w:val="00B501FB"/>
    <w:rsid w:val="00B502E1"/>
    <w:rsid w:val="00B50408"/>
    <w:rsid w:val="00B505D8"/>
    <w:rsid w:val="00B50745"/>
    <w:rsid w:val="00B50750"/>
    <w:rsid w:val="00B5094D"/>
    <w:rsid w:val="00B50AA4"/>
    <w:rsid w:val="00B50B43"/>
    <w:rsid w:val="00B50E10"/>
    <w:rsid w:val="00B50EF1"/>
    <w:rsid w:val="00B50F84"/>
    <w:rsid w:val="00B5106D"/>
    <w:rsid w:val="00B510BC"/>
    <w:rsid w:val="00B512F5"/>
    <w:rsid w:val="00B5159A"/>
    <w:rsid w:val="00B5189A"/>
    <w:rsid w:val="00B51F8C"/>
    <w:rsid w:val="00B51FE4"/>
    <w:rsid w:val="00B52102"/>
    <w:rsid w:val="00B5224D"/>
    <w:rsid w:val="00B5235E"/>
    <w:rsid w:val="00B52462"/>
    <w:rsid w:val="00B52675"/>
    <w:rsid w:val="00B526E5"/>
    <w:rsid w:val="00B52976"/>
    <w:rsid w:val="00B52A51"/>
    <w:rsid w:val="00B52B7F"/>
    <w:rsid w:val="00B52C63"/>
    <w:rsid w:val="00B52D74"/>
    <w:rsid w:val="00B52ED9"/>
    <w:rsid w:val="00B53073"/>
    <w:rsid w:val="00B53212"/>
    <w:rsid w:val="00B532B0"/>
    <w:rsid w:val="00B5348E"/>
    <w:rsid w:val="00B5395A"/>
    <w:rsid w:val="00B53B31"/>
    <w:rsid w:val="00B53C69"/>
    <w:rsid w:val="00B540EB"/>
    <w:rsid w:val="00B5414A"/>
    <w:rsid w:val="00B54195"/>
    <w:rsid w:val="00B54281"/>
    <w:rsid w:val="00B546F2"/>
    <w:rsid w:val="00B5488A"/>
    <w:rsid w:val="00B54A7F"/>
    <w:rsid w:val="00B54AFA"/>
    <w:rsid w:val="00B54B3C"/>
    <w:rsid w:val="00B54DE3"/>
    <w:rsid w:val="00B54E3C"/>
    <w:rsid w:val="00B54E5D"/>
    <w:rsid w:val="00B54F7C"/>
    <w:rsid w:val="00B550CC"/>
    <w:rsid w:val="00B55670"/>
    <w:rsid w:val="00B558BF"/>
    <w:rsid w:val="00B559B6"/>
    <w:rsid w:val="00B55CA2"/>
    <w:rsid w:val="00B56554"/>
    <w:rsid w:val="00B5657B"/>
    <w:rsid w:val="00B56635"/>
    <w:rsid w:val="00B567E4"/>
    <w:rsid w:val="00B56882"/>
    <w:rsid w:val="00B56AFC"/>
    <w:rsid w:val="00B56BEC"/>
    <w:rsid w:val="00B56D54"/>
    <w:rsid w:val="00B56DE7"/>
    <w:rsid w:val="00B56DEB"/>
    <w:rsid w:val="00B56F34"/>
    <w:rsid w:val="00B570F8"/>
    <w:rsid w:val="00B57395"/>
    <w:rsid w:val="00B573C6"/>
    <w:rsid w:val="00B57713"/>
    <w:rsid w:val="00B57949"/>
    <w:rsid w:val="00B57AFD"/>
    <w:rsid w:val="00B57C17"/>
    <w:rsid w:val="00B57E04"/>
    <w:rsid w:val="00B57E57"/>
    <w:rsid w:val="00B57E58"/>
    <w:rsid w:val="00B60098"/>
    <w:rsid w:val="00B602EC"/>
    <w:rsid w:val="00B605CC"/>
    <w:rsid w:val="00B60607"/>
    <w:rsid w:val="00B60954"/>
    <w:rsid w:val="00B60BD6"/>
    <w:rsid w:val="00B60C09"/>
    <w:rsid w:val="00B611BD"/>
    <w:rsid w:val="00B615E2"/>
    <w:rsid w:val="00B61A65"/>
    <w:rsid w:val="00B62311"/>
    <w:rsid w:val="00B6284D"/>
    <w:rsid w:val="00B62893"/>
    <w:rsid w:val="00B629F0"/>
    <w:rsid w:val="00B62A7A"/>
    <w:rsid w:val="00B62AED"/>
    <w:rsid w:val="00B6300E"/>
    <w:rsid w:val="00B632FA"/>
    <w:rsid w:val="00B6346A"/>
    <w:rsid w:val="00B63545"/>
    <w:rsid w:val="00B63742"/>
    <w:rsid w:val="00B639B2"/>
    <w:rsid w:val="00B63A92"/>
    <w:rsid w:val="00B63F2F"/>
    <w:rsid w:val="00B64066"/>
    <w:rsid w:val="00B6411E"/>
    <w:rsid w:val="00B64193"/>
    <w:rsid w:val="00B643C0"/>
    <w:rsid w:val="00B64608"/>
    <w:rsid w:val="00B64A6E"/>
    <w:rsid w:val="00B64F05"/>
    <w:rsid w:val="00B64F44"/>
    <w:rsid w:val="00B651A3"/>
    <w:rsid w:val="00B65222"/>
    <w:rsid w:val="00B6568E"/>
    <w:rsid w:val="00B6591F"/>
    <w:rsid w:val="00B65AE9"/>
    <w:rsid w:val="00B6614E"/>
    <w:rsid w:val="00B663A4"/>
    <w:rsid w:val="00B663EF"/>
    <w:rsid w:val="00B66481"/>
    <w:rsid w:val="00B6654A"/>
    <w:rsid w:val="00B6658A"/>
    <w:rsid w:val="00B6664E"/>
    <w:rsid w:val="00B6669E"/>
    <w:rsid w:val="00B667D3"/>
    <w:rsid w:val="00B66AA8"/>
    <w:rsid w:val="00B66E25"/>
    <w:rsid w:val="00B67218"/>
    <w:rsid w:val="00B6735F"/>
    <w:rsid w:val="00B67372"/>
    <w:rsid w:val="00B67794"/>
    <w:rsid w:val="00B679AA"/>
    <w:rsid w:val="00B67D20"/>
    <w:rsid w:val="00B70232"/>
    <w:rsid w:val="00B70C32"/>
    <w:rsid w:val="00B70C47"/>
    <w:rsid w:val="00B70E1D"/>
    <w:rsid w:val="00B714C7"/>
    <w:rsid w:val="00B71ACB"/>
    <w:rsid w:val="00B71E6F"/>
    <w:rsid w:val="00B71FBF"/>
    <w:rsid w:val="00B7205B"/>
    <w:rsid w:val="00B72082"/>
    <w:rsid w:val="00B72284"/>
    <w:rsid w:val="00B7256D"/>
    <w:rsid w:val="00B7261D"/>
    <w:rsid w:val="00B727EC"/>
    <w:rsid w:val="00B72A15"/>
    <w:rsid w:val="00B72A5C"/>
    <w:rsid w:val="00B72B34"/>
    <w:rsid w:val="00B72DA7"/>
    <w:rsid w:val="00B72DBA"/>
    <w:rsid w:val="00B7324F"/>
    <w:rsid w:val="00B7331F"/>
    <w:rsid w:val="00B738FF"/>
    <w:rsid w:val="00B73BC1"/>
    <w:rsid w:val="00B73CA7"/>
    <w:rsid w:val="00B73DF2"/>
    <w:rsid w:val="00B73F05"/>
    <w:rsid w:val="00B7462C"/>
    <w:rsid w:val="00B74833"/>
    <w:rsid w:val="00B74966"/>
    <w:rsid w:val="00B74E8A"/>
    <w:rsid w:val="00B74F4D"/>
    <w:rsid w:val="00B7510C"/>
    <w:rsid w:val="00B75152"/>
    <w:rsid w:val="00B75288"/>
    <w:rsid w:val="00B75891"/>
    <w:rsid w:val="00B759EC"/>
    <w:rsid w:val="00B75A86"/>
    <w:rsid w:val="00B75ECA"/>
    <w:rsid w:val="00B765DE"/>
    <w:rsid w:val="00B76C6E"/>
    <w:rsid w:val="00B76D55"/>
    <w:rsid w:val="00B76F93"/>
    <w:rsid w:val="00B771E3"/>
    <w:rsid w:val="00B772B1"/>
    <w:rsid w:val="00B7733B"/>
    <w:rsid w:val="00B77425"/>
    <w:rsid w:val="00B7761B"/>
    <w:rsid w:val="00B77703"/>
    <w:rsid w:val="00B77AD5"/>
    <w:rsid w:val="00B77D49"/>
    <w:rsid w:val="00B77D6F"/>
    <w:rsid w:val="00B801AB"/>
    <w:rsid w:val="00B8069A"/>
    <w:rsid w:val="00B80872"/>
    <w:rsid w:val="00B80945"/>
    <w:rsid w:val="00B80D73"/>
    <w:rsid w:val="00B80EDE"/>
    <w:rsid w:val="00B80F8A"/>
    <w:rsid w:val="00B8105E"/>
    <w:rsid w:val="00B8121E"/>
    <w:rsid w:val="00B814EF"/>
    <w:rsid w:val="00B81771"/>
    <w:rsid w:val="00B818A9"/>
    <w:rsid w:val="00B818BD"/>
    <w:rsid w:val="00B819B7"/>
    <w:rsid w:val="00B81AC3"/>
    <w:rsid w:val="00B81AE2"/>
    <w:rsid w:val="00B81D5C"/>
    <w:rsid w:val="00B81FDD"/>
    <w:rsid w:val="00B822B1"/>
    <w:rsid w:val="00B825FE"/>
    <w:rsid w:val="00B82711"/>
    <w:rsid w:val="00B82756"/>
    <w:rsid w:val="00B82A19"/>
    <w:rsid w:val="00B82B32"/>
    <w:rsid w:val="00B82B98"/>
    <w:rsid w:val="00B82BC6"/>
    <w:rsid w:val="00B82BD8"/>
    <w:rsid w:val="00B82EED"/>
    <w:rsid w:val="00B832F2"/>
    <w:rsid w:val="00B83358"/>
    <w:rsid w:val="00B83532"/>
    <w:rsid w:val="00B83549"/>
    <w:rsid w:val="00B837E7"/>
    <w:rsid w:val="00B839EC"/>
    <w:rsid w:val="00B83B83"/>
    <w:rsid w:val="00B83BFC"/>
    <w:rsid w:val="00B83D63"/>
    <w:rsid w:val="00B84250"/>
    <w:rsid w:val="00B847AB"/>
    <w:rsid w:val="00B84918"/>
    <w:rsid w:val="00B84958"/>
    <w:rsid w:val="00B84D9F"/>
    <w:rsid w:val="00B85014"/>
    <w:rsid w:val="00B8525E"/>
    <w:rsid w:val="00B85957"/>
    <w:rsid w:val="00B85C2A"/>
    <w:rsid w:val="00B85DED"/>
    <w:rsid w:val="00B860A8"/>
    <w:rsid w:val="00B861A6"/>
    <w:rsid w:val="00B86356"/>
    <w:rsid w:val="00B86379"/>
    <w:rsid w:val="00B866B4"/>
    <w:rsid w:val="00B869C3"/>
    <w:rsid w:val="00B86B76"/>
    <w:rsid w:val="00B86C3B"/>
    <w:rsid w:val="00B86C98"/>
    <w:rsid w:val="00B86EA2"/>
    <w:rsid w:val="00B871C4"/>
    <w:rsid w:val="00B87225"/>
    <w:rsid w:val="00B8725D"/>
    <w:rsid w:val="00B874FD"/>
    <w:rsid w:val="00B875BA"/>
    <w:rsid w:val="00B87656"/>
    <w:rsid w:val="00B8777B"/>
    <w:rsid w:val="00B87DF8"/>
    <w:rsid w:val="00B87FBD"/>
    <w:rsid w:val="00B90115"/>
    <w:rsid w:val="00B905D3"/>
    <w:rsid w:val="00B906C1"/>
    <w:rsid w:val="00B90AEB"/>
    <w:rsid w:val="00B90D25"/>
    <w:rsid w:val="00B90F60"/>
    <w:rsid w:val="00B90FE7"/>
    <w:rsid w:val="00B91351"/>
    <w:rsid w:val="00B91B49"/>
    <w:rsid w:val="00B91C88"/>
    <w:rsid w:val="00B91DF3"/>
    <w:rsid w:val="00B91E98"/>
    <w:rsid w:val="00B91F26"/>
    <w:rsid w:val="00B92347"/>
    <w:rsid w:val="00B92A11"/>
    <w:rsid w:val="00B92A3C"/>
    <w:rsid w:val="00B9308C"/>
    <w:rsid w:val="00B93366"/>
    <w:rsid w:val="00B9340F"/>
    <w:rsid w:val="00B93488"/>
    <w:rsid w:val="00B93A6A"/>
    <w:rsid w:val="00B93C33"/>
    <w:rsid w:val="00B93C34"/>
    <w:rsid w:val="00B941DC"/>
    <w:rsid w:val="00B94272"/>
    <w:rsid w:val="00B9445C"/>
    <w:rsid w:val="00B94D98"/>
    <w:rsid w:val="00B94DA0"/>
    <w:rsid w:val="00B94E4E"/>
    <w:rsid w:val="00B9544C"/>
    <w:rsid w:val="00B954B7"/>
    <w:rsid w:val="00B9555E"/>
    <w:rsid w:val="00B9569E"/>
    <w:rsid w:val="00B95F1F"/>
    <w:rsid w:val="00B96378"/>
    <w:rsid w:val="00B9666C"/>
    <w:rsid w:val="00B96679"/>
    <w:rsid w:val="00B9667C"/>
    <w:rsid w:val="00B967C5"/>
    <w:rsid w:val="00B9698B"/>
    <w:rsid w:val="00B96BCA"/>
    <w:rsid w:val="00B96DD0"/>
    <w:rsid w:val="00B974AC"/>
    <w:rsid w:val="00B97826"/>
    <w:rsid w:val="00B97A8F"/>
    <w:rsid w:val="00BA013E"/>
    <w:rsid w:val="00BA0152"/>
    <w:rsid w:val="00BA0722"/>
    <w:rsid w:val="00BA073E"/>
    <w:rsid w:val="00BA0E4C"/>
    <w:rsid w:val="00BA11B5"/>
    <w:rsid w:val="00BA1A39"/>
    <w:rsid w:val="00BA1F24"/>
    <w:rsid w:val="00BA200B"/>
    <w:rsid w:val="00BA2154"/>
    <w:rsid w:val="00BA2502"/>
    <w:rsid w:val="00BA2979"/>
    <w:rsid w:val="00BA2AAA"/>
    <w:rsid w:val="00BA2B80"/>
    <w:rsid w:val="00BA3125"/>
    <w:rsid w:val="00BA3169"/>
    <w:rsid w:val="00BA318A"/>
    <w:rsid w:val="00BA344F"/>
    <w:rsid w:val="00BA37B7"/>
    <w:rsid w:val="00BA3C6F"/>
    <w:rsid w:val="00BA3C99"/>
    <w:rsid w:val="00BA3CD6"/>
    <w:rsid w:val="00BA3CE5"/>
    <w:rsid w:val="00BA3F67"/>
    <w:rsid w:val="00BA3FB3"/>
    <w:rsid w:val="00BA416E"/>
    <w:rsid w:val="00BA4394"/>
    <w:rsid w:val="00BA439A"/>
    <w:rsid w:val="00BA4C3E"/>
    <w:rsid w:val="00BA4D2D"/>
    <w:rsid w:val="00BA4D9D"/>
    <w:rsid w:val="00BA5241"/>
    <w:rsid w:val="00BA54BB"/>
    <w:rsid w:val="00BA563A"/>
    <w:rsid w:val="00BA56E4"/>
    <w:rsid w:val="00BA577D"/>
    <w:rsid w:val="00BA5802"/>
    <w:rsid w:val="00BA5C03"/>
    <w:rsid w:val="00BA5C3B"/>
    <w:rsid w:val="00BA5CC1"/>
    <w:rsid w:val="00BA5E84"/>
    <w:rsid w:val="00BA5EC6"/>
    <w:rsid w:val="00BA641E"/>
    <w:rsid w:val="00BA6CB4"/>
    <w:rsid w:val="00BA6E9E"/>
    <w:rsid w:val="00BA6F1E"/>
    <w:rsid w:val="00BA7107"/>
    <w:rsid w:val="00BA72DD"/>
    <w:rsid w:val="00BA72EF"/>
    <w:rsid w:val="00BA7367"/>
    <w:rsid w:val="00BA74F7"/>
    <w:rsid w:val="00BA777D"/>
    <w:rsid w:val="00BA78EC"/>
    <w:rsid w:val="00BA7D19"/>
    <w:rsid w:val="00BA7D88"/>
    <w:rsid w:val="00BA7F04"/>
    <w:rsid w:val="00BA7FBB"/>
    <w:rsid w:val="00BB0000"/>
    <w:rsid w:val="00BB0043"/>
    <w:rsid w:val="00BB02D4"/>
    <w:rsid w:val="00BB04B8"/>
    <w:rsid w:val="00BB0654"/>
    <w:rsid w:val="00BB0810"/>
    <w:rsid w:val="00BB08AB"/>
    <w:rsid w:val="00BB08DE"/>
    <w:rsid w:val="00BB09D5"/>
    <w:rsid w:val="00BB0C7D"/>
    <w:rsid w:val="00BB1094"/>
    <w:rsid w:val="00BB1274"/>
    <w:rsid w:val="00BB1321"/>
    <w:rsid w:val="00BB139E"/>
    <w:rsid w:val="00BB1499"/>
    <w:rsid w:val="00BB196A"/>
    <w:rsid w:val="00BB197E"/>
    <w:rsid w:val="00BB1EC0"/>
    <w:rsid w:val="00BB1FA3"/>
    <w:rsid w:val="00BB1FC1"/>
    <w:rsid w:val="00BB22E5"/>
    <w:rsid w:val="00BB238D"/>
    <w:rsid w:val="00BB25E6"/>
    <w:rsid w:val="00BB2944"/>
    <w:rsid w:val="00BB2DCD"/>
    <w:rsid w:val="00BB2F7D"/>
    <w:rsid w:val="00BB35F5"/>
    <w:rsid w:val="00BB3864"/>
    <w:rsid w:val="00BB392D"/>
    <w:rsid w:val="00BB3A51"/>
    <w:rsid w:val="00BB410D"/>
    <w:rsid w:val="00BB411F"/>
    <w:rsid w:val="00BB4190"/>
    <w:rsid w:val="00BB427F"/>
    <w:rsid w:val="00BB4298"/>
    <w:rsid w:val="00BB4586"/>
    <w:rsid w:val="00BB45A4"/>
    <w:rsid w:val="00BB45FE"/>
    <w:rsid w:val="00BB4627"/>
    <w:rsid w:val="00BB4672"/>
    <w:rsid w:val="00BB4A24"/>
    <w:rsid w:val="00BB4AC2"/>
    <w:rsid w:val="00BB4C4C"/>
    <w:rsid w:val="00BB4EB2"/>
    <w:rsid w:val="00BB5607"/>
    <w:rsid w:val="00BB5664"/>
    <w:rsid w:val="00BB5ACB"/>
    <w:rsid w:val="00BB5BE0"/>
    <w:rsid w:val="00BB5C06"/>
    <w:rsid w:val="00BB5C40"/>
    <w:rsid w:val="00BB65E1"/>
    <w:rsid w:val="00BB697A"/>
    <w:rsid w:val="00BB74FD"/>
    <w:rsid w:val="00BB7596"/>
    <w:rsid w:val="00BB75E0"/>
    <w:rsid w:val="00BB772C"/>
    <w:rsid w:val="00BB7A7F"/>
    <w:rsid w:val="00BB7D5E"/>
    <w:rsid w:val="00BB7DDA"/>
    <w:rsid w:val="00BB7E0B"/>
    <w:rsid w:val="00BB7E14"/>
    <w:rsid w:val="00BC002F"/>
    <w:rsid w:val="00BC0504"/>
    <w:rsid w:val="00BC0783"/>
    <w:rsid w:val="00BC09D0"/>
    <w:rsid w:val="00BC0DE2"/>
    <w:rsid w:val="00BC0E30"/>
    <w:rsid w:val="00BC0E31"/>
    <w:rsid w:val="00BC0E90"/>
    <w:rsid w:val="00BC0F8A"/>
    <w:rsid w:val="00BC1203"/>
    <w:rsid w:val="00BC1266"/>
    <w:rsid w:val="00BC12F9"/>
    <w:rsid w:val="00BC1601"/>
    <w:rsid w:val="00BC1B03"/>
    <w:rsid w:val="00BC1D91"/>
    <w:rsid w:val="00BC1E9E"/>
    <w:rsid w:val="00BC216A"/>
    <w:rsid w:val="00BC24FF"/>
    <w:rsid w:val="00BC2571"/>
    <w:rsid w:val="00BC2669"/>
    <w:rsid w:val="00BC2B0E"/>
    <w:rsid w:val="00BC2FC5"/>
    <w:rsid w:val="00BC327A"/>
    <w:rsid w:val="00BC339B"/>
    <w:rsid w:val="00BC3480"/>
    <w:rsid w:val="00BC37AF"/>
    <w:rsid w:val="00BC3BA0"/>
    <w:rsid w:val="00BC3C05"/>
    <w:rsid w:val="00BC400F"/>
    <w:rsid w:val="00BC4260"/>
    <w:rsid w:val="00BC42EA"/>
    <w:rsid w:val="00BC4305"/>
    <w:rsid w:val="00BC438F"/>
    <w:rsid w:val="00BC4A41"/>
    <w:rsid w:val="00BC4C89"/>
    <w:rsid w:val="00BC4C9B"/>
    <w:rsid w:val="00BC4E1A"/>
    <w:rsid w:val="00BC4F5C"/>
    <w:rsid w:val="00BC53C7"/>
    <w:rsid w:val="00BC5631"/>
    <w:rsid w:val="00BC5853"/>
    <w:rsid w:val="00BC58A0"/>
    <w:rsid w:val="00BC5AC2"/>
    <w:rsid w:val="00BC5C9F"/>
    <w:rsid w:val="00BC6081"/>
    <w:rsid w:val="00BC6145"/>
    <w:rsid w:val="00BC620B"/>
    <w:rsid w:val="00BC6319"/>
    <w:rsid w:val="00BC6B5D"/>
    <w:rsid w:val="00BC7336"/>
    <w:rsid w:val="00BC7491"/>
    <w:rsid w:val="00BC76C0"/>
    <w:rsid w:val="00BC79BC"/>
    <w:rsid w:val="00BC7ABE"/>
    <w:rsid w:val="00BD0603"/>
    <w:rsid w:val="00BD0AE5"/>
    <w:rsid w:val="00BD0B2A"/>
    <w:rsid w:val="00BD0BE3"/>
    <w:rsid w:val="00BD0F46"/>
    <w:rsid w:val="00BD10E1"/>
    <w:rsid w:val="00BD12AC"/>
    <w:rsid w:val="00BD1597"/>
    <w:rsid w:val="00BD1697"/>
    <w:rsid w:val="00BD1AE5"/>
    <w:rsid w:val="00BD1C0B"/>
    <w:rsid w:val="00BD2237"/>
    <w:rsid w:val="00BD24A3"/>
    <w:rsid w:val="00BD25E2"/>
    <w:rsid w:val="00BD2759"/>
    <w:rsid w:val="00BD2C92"/>
    <w:rsid w:val="00BD318D"/>
    <w:rsid w:val="00BD3348"/>
    <w:rsid w:val="00BD33D1"/>
    <w:rsid w:val="00BD353F"/>
    <w:rsid w:val="00BD356F"/>
    <w:rsid w:val="00BD358B"/>
    <w:rsid w:val="00BD3B26"/>
    <w:rsid w:val="00BD3D06"/>
    <w:rsid w:val="00BD3D26"/>
    <w:rsid w:val="00BD3EE0"/>
    <w:rsid w:val="00BD4390"/>
    <w:rsid w:val="00BD43D1"/>
    <w:rsid w:val="00BD45C0"/>
    <w:rsid w:val="00BD4AEE"/>
    <w:rsid w:val="00BD4E2C"/>
    <w:rsid w:val="00BD5102"/>
    <w:rsid w:val="00BD52BF"/>
    <w:rsid w:val="00BD5336"/>
    <w:rsid w:val="00BD5500"/>
    <w:rsid w:val="00BD552D"/>
    <w:rsid w:val="00BD58C9"/>
    <w:rsid w:val="00BD59DE"/>
    <w:rsid w:val="00BD5E31"/>
    <w:rsid w:val="00BD5EA2"/>
    <w:rsid w:val="00BD5EDB"/>
    <w:rsid w:val="00BD5FD5"/>
    <w:rsid w:val="00BD63BF"/>
    <w:rsid w:val="00BD63D2"/>
    <w:rsid w:val="00BD64E2"/>
    <w:rsid w:val="00BD6786"/>
    <w:rsid w:val="00BD68CC"/>
    <w:rsid w:val="00BD69DE"/>
    <w:rsid w:val="00BD6AC9"/>
    <w:rsid w:val="00BD6EA4"/>
    <w:rsid w:val="00BD70B3"/>
    <w:rsid w:val="00BD7143"/>
    <w:rsid w:val="00BD749F"/>
    <w:rsid w:val="00BD7687"/>
    <w:rsid w:val="00BD77C0"/>
    <w:rsid w:val="00BD7EBE"/>
    <w:rsid w:val="00BE0072"/>
    <w:rsid w:val="00BE0092"/>
    <w:rsid w:val="00BE01FF"/>
    <w:rsid w:val="00BE024D"/>
    <w:rsid w:val="00BE0619"/>
    <w:rsid w:val="00BE085C"/>
    <w:rsid w:val="00BE0910"/>
    <w:rsid w:val="00BE094F"/>
    <w:rsid w:val="00BE11C0"/>
    <w:rsid w:val="00BE1257"/>
    <w:rsid w:val="00BE13F2"/>
    <w:rsid w:val="00BE1649"/>
    <w:rsid w:val="00BE1CB2"/>
    <w:rsid w:val="00BE200E"/>
    <w:rsid w:val="00BE2282"/>
    <w:rsid w:val="00BE2528"/>
    <w:rsid w:val="00BE2666"/>
    <w:rsid w:val="00BE2681"/>
    <w:rsid w:val="00BE27A1"/>
    <w:rsid w:val="00BE2AF2"/>
    <w:rsid w:val="00BE2B1C"/>
    <w:rsid w:val="00BE3147"/>
    <w:rsid w:val="00BE3250"/>
    <w:rsid w:val="00BE3C51"/>
    <w:rsid w:val="00BE3DC7"/>
    <w:rsid w:val="00BE3E4F"/>
    <w:rsid w:val="00BE3E59"/>
    <w:rsid w:val="00BE3EF4"/>
    <w:rsid w:val="00BE412D"/>
    <w:rsid w:val="00BE46E6"/>
    <w:rsid w:val="00BE4743"/>
    <w:rsid w:val="00BE49EC"/>
    <w:rsid w:val="00BE4F50"/>
    <w:rsid w:val="00BE4FD6"/>
    <w:rsid w:val="00BE5199"/>
    <w:rsid w:val="00BE533D"/>
    <w:rsid w:val="00BE5768"/>
    <w:rsid w:val="00BE58D6"/>
    <w:rsid w:val="00BE5ABD"/>
    <w:rsid w:val="00BE5DD2"/>
    <w:rsid w:val="00BE5F15"/>
    <w:rsid w:val="00BE6002"/>
    <w:rsid w:val="00BE6248"/>
    <w:rsid w:val="00BE6497"/>
    <w:rsid w:val="00BE6787"/>
    <w:rsid w:val="00BE6FC1"/>
    <w:rsid w:val="00BE70F4"/>
    <w:rsid w:val="00BE7131"/>
    <w:rsid w:val="00BE724D"/>
    <w:rsid w:val="00BE7374"/>
    <w:rsid w:val="00BE7663"/>
    <w:rsid w:val="00BE784D"/>
    <w:rsid w:val="00BE78A5"/>
    <w:rsid w:val="00BE79BF"/>
    <w:rsid w:val="00BE7AC9"/>
    <w:rsid w:val="00BE7ACB"/>
    <w:rsid w:val="00BE7AF4"/>
    <w:rsid w:val="00BE7F68"/>
    <w:rsid w:val="00BF0459"/>
    <w:rsid w:val="00BF0543"/>
    <w:rsid w:val="00BF0726"/>
    <w:rsid w:val="00BF0829"/>
    <w:rsid w:val="00BF0831"/>
    <w:rsid w:val="00BF0A7B"/>
    <w:rsid w:val="00BF1062"/>
    <w:rsid w:val="00BF12D4"/>
    <w:rsid w:val="00BF12D7"/>
    <w:rsid w:val="00BF176E"/>
    <w:rsid w:val="00BF1AA5"/>
    <w:rsid w:val="00BF1BA1"/>
    <w:rsid w:val="00BF1C16"/>
    <w:rsid w:val="00BF234F"/>
    <w:rsid w:val="00BF2732"/>
    <w:rsid w:val="00BF2B0B"/>
    <w:rsid w:val="00BF2B55"/>
    <w:rsid w:val="00BF2DD9"/>
    <w:rsid w:val="00BF2E69"/>
    <w:rsid w:val="00BF345E"/>
    <w:rsid w:val="00BF3827"/>
    <w:rsid w:val="00BF3BB5"/>
    <w:rsid w:val="00BF3D83"/>
    <w:rsid w:val="00BF45A1"/>
    <w:rsid w:val="00BF4A37"/>
    <w:rsid w:val="00BF4CC2"/>
    <w:rsid w:val="00BF4D4E"/>
    <w:rsid w:val="00BF522F"/>
    <w:rsid w:val="00BF528F"/>
    <w:rsid w:val="00BF5477"/>
    <w:rsid w:val="00BF5789"/>
    <w:rsid w:val="00BF5B15"/>
    <w:rsid w:val="00BF5D2A"/>
    <w:rsid w:val="00BF5E90"/>
    <w:rsid w:val="00BF608B"/>
    <w:rsid w:val="00BF60F2"/>
    <w:rsid w:val="00BF640B"/>
    <w:rsid w:val="00BF6571"/>
    <w:rsid w:val="00BF687A"/>
    <w:rsid w:val="00BF6A04"/>
    <w:rsid w:val="00BF6F70"/>
    <w:rsid w:val="00BF7057"/>
    <w:rsid w:val="00BF7186"/>
    <w:rsid w:val="00BF7199"/>
    <w:rsid w:val="00BF76D2"/>
    <w:rsid w:val="00BF789A"/>
    <w:rsid w:val="00C0006A"/>
    <w:rsid w:val="00C0012A"/>
    <w:rsid w:val="00C003D6"/>
    <w:rsid w:val="00C00C47"/>
    <w:rsid w:val="00C00CC2"/>
    <w:rsid w:val="00C00E0D"/>
    <w:rsid w:val="00C01035"/>
    <w:rsid w:val="00C010AD"/>
    <w:rsid w:val="00C01197"/>
    <w:rsid w:val="00C01CDA"/>
    <w:rsid w:val="00C02131"/>
    <w:rsid w:val="00C02694"/>
    <w:rsid w:val="00C02BB8"/>
    <w:rsid w:val="00C02CA2"/>
    <w:rsid w:val="00C02E97"/>
    <w:rsid w:val="00C02EEB"/>
    <w:rsid w:val="00C03B82"/>
    <w:rsid w:val="00C03BB9"/>
    <w:rsid w:val="00C0424B"/>
    <w:rsid w:val="00C045BE"/>
    <w:rsid w:val="00C047F1"/>
    <w:rsid w:val="00C04A93"/>
    <w:rsid w:val="00C05418"/>
    <w:rsid w:val="00C059A1"/>
    <w:rsid w:val="00C06118"/>
    <w:rsid w:val="00C06380"/>
    <w:rsid w:val="00C064EE"/>
    <w:rsid w:val="00C067C2"/>
    <w:rsid w:val="00C06BC3"/>
    <w:rsid w:val="00C06C94"/>
    <w:rsid w:val="00C071E7"/>
    <w:rsid w:val="00C07317"/>
    <w:rsid w:val="00C074AE"/>
    <w:rsid w:val="00C074C9"/>
    <w:rsid w:val="00C07526"/>
    <w:rsid w:val="00C07587"/>
    <w:rsid w:val="00C07B02"/>
    <w:rsid w:val="00C07D72"/>
    <w:rsid w:val="00C07EAD"/>
    <w:rsid w:val="00C1003E"/>
    <w:rsid w:val="00C108DC"/>
    <w:rsid w:val="00C10A41"/>
    <w:rsid w:val="00C10B28"/>
    <w:rsid w:val="00C10E20"/>
    <w:rsid w:val="00C11775"/>
    <w:rsid w:val="00C119C4"/>
    <w:rsid w:val="00C11C45"/>
    <w:rsid w:val="00C11EEA"/>
    <w:rsid w:val="00C1211A"/>
    <w:rsid w:val="00C126F8"/>
    <w:rsid w:val="00C12C2F"/>
    <w:rsid w:val="00C12CFB"/>
    <w:rsid w:val="00C12ECC"/>
    <w:rsid w:val="00C1391C"/>
    <w:rsid w:val="00C14028"/>
    <w:rsid w:val="00C148DE"/>
    <w:rsid w:val="00C149F0"/>
    <w:rsid w:val="00C14A01"/>
    <w:rsid w:val="00C14C6A"/>
    <w:rsid w:val="00C14EE5"/>
    <w:rsid w:val="00C14F3A"/>
    <w:rsid w:val="00C154A7"/>
    <w:rsid w:val="00C16299"/>
    <w:rsid w:val="00C1634D"/>
    <w:rsid w:val="00C163B4"/>
    <w:rsid w:val="00C16667"/>
    <w:rsid w:val="00C16A66"/>
    <w:rsid w:val="00C16F69"/>
    <w:rsid w:val="00C17C2D"/>
    <w:rsid w:val="00C17E92"/>
    <w:rsid w:val="00C17EEA"/>
    <w:rsid w:val="00C17EF0"/>
    <w:rsid w:val="00C2007D"/>
    <w:rsid w:val="00C20092"/>
    <w:rsid w:val="00C20E83"/>
    <w:rsid w:val="00C2129E"/>
    <w:rsid w:val="00C2175F"/>
    <w:rsid w:val="00C21B89"/>
    <w:rsid w:val="00C21DA0"/>
    <w:rsid w:val="00C21ED6"/>
    <w:rsid w:val="00C221EC"/>
    <w:rsid w:val="00C22339"/>
    <w:rsid w:val="00C22525"/>
    <w:rsid w:val="00C2286D"/>
    <w:rsid w:val="00C22BCF"/>
    <w:rsid w:val="00C22C02"/>
    <w:rsid w:val="00C22D2A"/>
    <w:rsid w:val="00C22FEA"/>
    <w:rsid w:val="00C23477"/>
    <w:rsid w:val="00C23958"/>
    <w:rsid w:val="00C23BAC"/>
    <w:rsid w:val="00C23F4D"/>
    <w:rsid w:val="00C23FC4"/>
    <w:rsid w:val="00C24028"/>
    <w:rsid w:val="00C2438D"/>
    <w:rsid w:val="00C24875"/>
    <w:rsid w:val="00C24DA2"/>
    <w:rsid w:val="00C24EE2"/>
    <w:rsid w:val="00C2500C"/>
    <w:rsid w:val="00C252C3"/>
    <w:rsid w:val="00C2533C"/>
    <w:rsid w:val="00C25383"/>
    <w:rsid w:val="00C253E9"/>
    <w:rsid w:val="00C2546B"/>
    <w:rsid w:val="00C25546"/>
    <w:rsid w:val="00C255DE"/>
    <w:rsid w:val="00C2568F"/>
    <w:rsid w:val="00C25800"/>
    <w:rsid w:val="00C26106"/>
    <w:rsid w:val="00C2633A"/>
    <w:rsid w:val="00C2671D"/>
    <w:rsid w:val="00C2679C"/>
    <w:rsid w:val="00C26BFF"/>
    <w:rsid w:val="00C26F98"/>
    <w:rsid w:val="00C27195"/>
    <w:rsid w:val="00C27465"/>
    <w:rsid w:val="00C274E1"/>
    <w:rsid w:val="00C279E8"/>
    <w:rsid w:val="00C27D87"/>
    <w:rsid w:val="00C27F36"/>
    <w:rsid w:val="00C3001F"/>
    <w:rsid w:val="00C302A3"/>
    <w:rsid w:val="00C30398"/>
    <w:rsid w:val="00C30473"/>
    <w:rsid w:val="00C305E6"/>
    <w:rsid w:val="00C30A0F"/>
    <w:rsid w:val="00C30CE0"/>
    <w:rsid w:val="00C30F0A"/>
    <w:rsid w:val="00C312B5"/>
    <w:rsid w:val="00C313FB"/>
    <w:rsid w:val="00C3156D"/>
    <w:rsid w:val="00C31E64"/>
    <w:rsid w:val="00C322A9"/>
    <w:rsid w:val="00C3234E"/>
    <w:rsid w:val="00C323F1"/>
    <w:rsid w:val="00C3249B"/>
    <w:rsid w:val="00C324A0"/>
    <w:rsid w:val="00C32910"/>
    <w:rsid w:val="00C32944"/>
    <w:rsid w:val="00C329A4"/>
    <w:rsid w:val="00C32CD0"/>
    <w:rsid w:val="00C32D8F"/>
    <w:rsid w:val="00C32EB7"/>
    <w:rsid w:val="00C33328"/>
    <w:rsid w:val="00C333BB"/>
    <w:rsid w:val="00C3363A"/>
    <w:rsid w:val="00C3380C"/>
    <w:rsid w:val="00C33817"/>
    <w:rsid w:val="00C33946"/>
    <w:rsid w:val="00C33CCE"/>
    <w:rsid w:val="00C33EE9"/>
    <w:rsid w:val="00C33F9C"/>
    <w:rsid w:val="00C34221"/>
    <w:rsid w:val="00C34227"/>
    <w:rsid w:val="00C34309"/>
    <w:rsid w:val="00C3449D"/>
    <w:rsid w:val="00C34658"/>
    <w:rsid w:val="00C347AF"/>
    <w:rsid w:val="00C34907"/>
    <w:rsid w:val="00C34983"/>
    <w:rsid w:val="00C34A86"/>
    <w:rsid w:val="00C34B41"/>
    <w:rsid w:val="00C34D4E"/>
    <w:rsid w:val="00C34E2C"/>
    <w:rsid w:val="00C3612B"/>
    <w:rsid w:val="00C361B1"/>
    <w:rsid w:val="00C36208"/>
    <w:rsid w:val="00C36230"/>
    <w:rsid w:val="00C36272"/>
    <w:rsid w:val="00C366F0"/>
    <w:rsid w:val="00C367CC"/>
    <w:rsid w:val="00C3683A"/>
    <w:rsid w:val="00C368BD"/>
    <w:rsid w:val="00C36CA5"/>
    <w:rsid w:val="00C36D78"/>
    <w:rsid w:val="00C36DFD"/>
    <w:rsid w:val="00C36E77"/>
    <w:rsid w:val="00C36E98"/>
    <w:rsid w:val="00C36EF6"/>
    <w:rsid w:val="00C373BC"/>
    <w:rsid w:val="00C373E1"/>
    <w:rsid w:val="00C379FE"/>
    <w:rsid w:val="00C37A8C"/>
    <w:rsid w:val="00C37DDA"/>
    <w:rsid w:val="00C37F46"/>
    <w:rsid w:val="00C4000D"/>
    <w:rsid w:val="00C405A4"/>
    <w:rsid w:val="00C4067F"/>
    <w:rsid w:val="00C40700"/>
    <w:rsid w:val="00C40A72"/>
    <w:rsid w:val="00C40B48"/>
    <w:rsid w:val="00C4109A"/>
    <w:rsid w:val="00C41325"/>
    <w:rsid w:val="00C417C1"/>
    <w:rsid w:val="00C41974"/>
    <w:rsid w:val="00C41B07"/>
    <w:rsid w:val="00C42954"/>
    <w:rsid w:val="00C42CF8"/>
    <w:rsid w:val="00C43158"/>
    <w:rsid w:val="00C4326F"/>
    <w:rsid w:val="00C43DAA"/>
    <w:rsid w:val="00C442AE"/>
    <w:rsid w:val="00C44322"/>
    <w:rsid w:val="00C445C7"/>
    <w:rsid w:val="00C445D4"/>
    <w:rsid w:val="00C449C0"/>
    <w:rsid w:val="00C449E8"/>
    <w:rsid w:val="00C4514A"/>
    <w:rsid w:val="00C45182"/>
    <w:rsid w:val="00C457D6"/>
    <w:rsid w:val="00C45884"/>
    <w:rsid w:val="00C45937"/>
    <w:rsid w:val="00C459D8"/>
    <w:rsid w:val="00C45A6B"/>
    <w:rsid w:val="00C45DC8"/>
    <w:rsid w:val="00C45F34"/>
    <w:rsid w:val="00C46D62"/>
    <w:rsid w:val="00C46DD1"/>
    <w:rsid w:val="00C471E8"/>
    <w:rsid w:val="00C4728D"/>
    <w:rsid w:val="00C47430"/>
    <w:rsid w:val="00C4759F"/>
    <w:rsid w:val="00C47918"/>
    <w:rsid w:val="00C47B23"/>
    <w:rsid w:val="00C47B8B"/>
    <w:rsid w:val="00C47CEC"/>
    <w:rsid w:val="00C47D4E"/>
    <w:rsid w:val="00C50081"/>
    <w:rsid w:val="00C50279"/>
    <w:rsid w:val="00C5037B"/>
    <w:rsid w:val="00C50665"/>
    <w:rsid w:val="00C50DEA"/>
    <w:rsid w:val="00C50F0D"/>
    <w:rsid w:val="00C51023"/>
    <w:rsid w:val="00C51151"/>
    <w:rsid w:val="00C51451"/>
    <w:rsid w:val="00C515A2"/>
    <w:rsid w:val="00C51802"/>
    <w:rsid w:val="00C51BD3"/>
    <w:rsid w:val="00C51BDF"/>
    <w:rsid w:val="00C51BE3"/>
    <w:rsid w:val="00C51CB0"/>
    <w:rsid w:val="00C51D47"/>
    <w:rsid w:val="00C51E14"/>
    <w:rsid w:val="00C52066"/>
    <w:rsid w:val="00C526F2"/>
    <w:rsid w:val="00C52713"/>
    <w:rsid w:val="00C5282F"/>
    <w:rsid w:val="00C52957"/>
    <w:rsid w:val="00C52D0A"/>
    <w:rsid w:val="00C52D70"/>
    <w:rsid w:val="00C52E90"/>
    <w:rsid w:val="00C5306A"/>
    <w:rsid w:val="00C531E5"/>
    <w:rsid w:val="00C5339E"/>
    <w:rsid w:val="00C5346C"/>
    <w:rsid w:val="00C534B5"/>
    <w:rsid w:val="00C536AC"/>
    <w:rsid w:val="00C5388C"/>
    <w:rsid w:val="00C5388F"/>
    <w:rsid w:val="00C53A16"/>
    <w:rsid w:val="00C53A74"/>
    <w:rsid w:val="00C53C0D"/>
    <w:rsid w:val="00C53F3E"/>
    <w:rsid w:val="00C53F48"/>
    <w:rsid w:val="00C53FAA"/>
    <w:rsid w:val="00C54029"/>
    <w:rsid w:val="00C5409B"/>
    <w:rsid w:val="00C540B6"/>
    <w:rsid w:val="00C54475"/>
    <w:rsid w:val="00C544C2"/>
    <w:rsid w:val="00C54670"/>
    <w:rsid w:val="00C547DC"/>
    <w:rsid w:val="00C54C5F"/>
    <w:rsid w:val="00C54FB5"/>
    <w:rsid w:val="00C55063"/>
    <w:rsid w:val="00C55703"/>
    <w:rsid w:val="00C55AFA"/>
    <w:rsid w:val="00C55F91"/>
    <w:rsid w:val="00C566F8"/>
    <w:rsid w:val="00C56B52"/>
    <w:rsid w:val="00C56CC3"/>
    <w:rsid w:val="00C56D13"/>
    <w:rsid w:val="00C56F89"/>
    <w:rsid w:val="00C57137"/>
    <w:rsid w:val="00C571C1"/>
    <w:rsid w:val="00C57347"/>
    <w:rsid w:val="00C5747E"/>
    <w:rsid w:val="00C57481"/>
    <w:rsid w:val="00C5755D"/>
    <w:rsid w:val="00C57615"/>
    <w:rsid w:val="00C57B30"/>
    <w:rsid w:val="00C57DFB"/>
    <w:rsid w:val="00C57EB2"/>
    <w:rsid w:val="00C603FE"/>
    <w:rsid w:val="00C60552"/>
    <w:rsid w:val="00C607C3"/>
    <w:rsid w:val="00C607E3"/>
    <w:rsid w:val="00C60869"/>
    <w:rsid w:val="00C60B16"/>
    <w:rsid w:val="00C60E29"/>
    <w:rsid w:val="00C60F57"/>
    <w:rsid w:val="00C61945"/>
    <w:rsid w:val="00C62705"/>
    <w:rsid w:val="00C629FB"/>
    <w:rsid w:val="00C6340C"/>
    <w:rsid w:val="00C634AD"/>
    <w:rsid w:val="00C636B8"/>
    <w:rsid w:val="00C637E5"/>
    <w:rsid w:val="00C63A3E"/>
    <w:rsid w:val="00C63F42"/>
    <w:rsid w:val="00C64266"/>
    <w:rsid w:val="00C64335"/>
    <w:rsid w:val="00C64486"/>
    <w:rsid w:val="00C6473A"/>
    <w:rsid w:val="00C64805"/>
    <w:rsid w:val="00C64826"/>
    <w:rsid w:val="00C64B25"/>
    <w:rsid w:val="00C64F68"/>
    <w:rsid w:val="00C65284"/>
    <w:rsid w:val="00C65374"/>
    <w:rsid w:val="00C656E0"/>
    <w:rsid w:val="00C65A35"/>
    <w:rsid w:val="00C65AEE"/>
    <w:rsid w:val="00C65B75"/>
    <w:rsid w:val="00C65CBA"/>
    <w:rsid w:val="00C65DD2"/>
    <w:rsid w:val="00C66A00"/>
    <w:rsid w:val="00C66A91"/>
    <w:rsid w:val="00C66B55"/>
    <w:rsid w:val="00C66B9E"/>
    <w:rsid w:val="00C66E97"/>
    <w:rsid w:val="00C66FE2"/>
    <w:rsid w:val="00C670A8"/>
    <w:rsid w:val="00C672E7"/>
    <w:rsid w:val="00C675D1"/>
    <w:rsid w:val="00C6783A"/>
    <w:rsid w:val="00C678A4"/>
    <w:rsid w:val="00C67941"/>
    <w:rsid w:val="00C679B8"/>
    <w:rsid w:val="00C67B48"/>
    <w:rsid w:val="00C67C32"/>
    <w:rsid w:val="00C67C4A"/>
    <w:rsid w:val="00C7006B"/>
    <w:rsid w:val="00C7007E"/>
    <w:rsid w:val="00C70368"/>
    <w:rsid w:val="00C704DC"/>
    <w:rsid w:val="00C7079A"/>
    <w:rsid w:val="00C70A43"/>
    <w:rsid w:val="00C70AB8"/>
    <w:rsid w:val="00C70B75"/>
    <w:rsid w:val="00C70DAC"/>
    <w:rsid w:val="00C70EF9"/>
    <w:rsid w:val="00C7111B"/>
    <w:rsid w:val="00C71386"/>
    <w:rsid w:val="00C713D8"/>
    <w:rsid w:val="00C7144D"/>
    <w:rsid w:val="00C714D5"/>
    <w:rsid w:val="00C71525"/>
    <w:rsid w:val="00C71730"/>
    <w:rsid w:val="00C7188A"/>
    <w:rsid w:val="00C71C19"/>
    <w:rsid w:val="00C71FFA"/>
    <w:rsid w:val="00C720AE"/>
    <w:rsid w:val="00C720B9"/>
    <w:rsid w:val="00C7222A"/>
    <w:rsid w:val="00C722E5"/>
    <w:rsid w:val="00C72368"/>
    <w:rsid w:val="00C72391"/>
    <w:rsid w:val="00C729D5"/>
    <w:rsid w:val="00C72BEA"/>
    <w:rsid w:val="00C72FA7"/>
    <w:rsid w:val="00C733DA"/>
    <w:rsid w:val="00C73BB4"/>
    <w:rsid w:val="00C73BE2"/>
    <w:rsid w:val="00C73CEF"/>
    <w:rsid w:val="00C73D0D"/>
    <w:rsid w:val="00C73FE1"/>
    <w:rsid w:val="00C74252"/>
    <w:rsid w:val="00C742A7"/>
    <w:rsid w:val="00C7442B"/>
    <w:rsid w:val="00C74C9C"/>
    <w:rsid w:val="00C74F44"/>
    <w:rsid w:val="00C75455"/>
    <w:rsid w:val="00C75526"/>
    <w:rsid w:val="00C758FB"/>
    <w:rsid w:val="00C759B9"/>
    <w:rsid w:val="00C75AB1"/>
    <w:rsid w:val="00C75B8F"/>
    <w:rsid w:val="00C75CAB"/>
    <w:rsid w:val="00C75CAF"/>
    <w:rsid w:val="00C76366"/>
    <w:rsid w:val="00C766B7"/>
    <w:rsid w:val="00C76A85"/>
    <w:rsid w:val="00C76B5C"/>
    <w:rsid w:val="00C76CF1"/>
    <w:rsid w:val="00C77235"/>
    <w:rsid w:val="00C7726A"/>
    <w:rsid w:val="00C77304"/>
    <w:rsid w:val="00C77866"/>
    <w:rsid w:val="00C779BD"/>
    <w:rsid w:val="00C80687"/>
    <w:rsid w:val="00C807EF"/>
    <w:rsid w:val="00C80993"/>
    <w:rsid w:val="00C80C1B"/>
    <w:rsid w:val="00C80EFE"/>
    <w:rsid w:val="00C81259"/>
    <w:rsid w:val="00C8126A"/>
    <w:rsid w:val="00C81951"/>
    <w:rsid w:val="00C81B68"/>
    <w:rsid w:val="00C81EAC"/>
    <w:rsid w:val="00C81F97"/>
    <w:rsid w:val="00C81FE3"/>
    <w:rsid w:val="00C82300"/>
    <w:rsid w:val="00C825FA"/>
    <w:rsid w:val="00C82EF2"/>
    <w:rsid w:val="00C83472"/>
    <w:rsid w:val="00C834FD"/>
    <w:rsid w:val="00C8351A"/>
    <w:rsid w:val="00C8358F"/>
    <w:rsid w:val="00C838E8"/>
    <w:rsid w:val="00C83D34"/>
    <w:rsid w:val="00C843F7"/>
    <w:rsid w:val="00C8472F"/>
    <w:rsid w:val="00C84935"/>
    <w:rsid w:val="00C84B50"/>
    <w:rsid w:val="00C84E51"/>
    <w:rsid w:val="00C85015"/>
    <w:rsid w:val="00C8512C"/>
    <w:rsid w:val="00C859B9"/>
    <w:rsid w:val="00C85BC3"/>
    <w:rsid w:val="00C85C98"/>
    <w:rsid w:val="00C85DD2"/>
    <w:rsid w:val="00C85F97"/>
    <w:rsid w:val="00C85FC6"/>
    <w:rsid w:val="00C860B7"/>
    <w:rsid w:val="00C86174"/>
    <w:rsid w:val="00C86201"/>
    <w:rsid w:val="00C86515"/>
    <w:rsid w:val="00C86858"/>
    <w:rsid w:val="00C869C7"/>
    <w:rsid w:val="00C86ABF"/>
    <w:rsid w:val="00C86C16"/>
    <w:rsid w:val="00C86FEB"/>
    <w:rsid w:val="00C875DD"/>
    <w:rsid w:val="00C87794"/>
    <w:rsid w:val="00C877F5"/>
    <w:rsid w:val="00C878C3"/>
    <w:rsid w:val="00C87A19"/>
    <w:rsid w:val="00C87D1C"/>
    <w:rsid w:val="00C9009D"/>
    <w:rsid w:val="00C900AA"/>
    <w:rsid w:val="00C900D5"/>
    <w:rsid w:val="00C90273"/>
    <w:rsid w:val="00C9041A"/>
    <w:rsid w:val="00C9049C"/>
    <w:rsid w:val="00C9062D"/>
    <w:rsid w:val="00C906A7"/>
    <w:rsid w:val="00C9089B"/>
    <w:rsid w:val="00C90B51"/>
    <w:rsid w:val="00C90B7E"/>
    <w:rsid w:val="00C91280"/>
    <w:rsid w:val="00C917F0"/>
    <w:rsid w:val="00C919E5"/>
    <w:rsid w:val="00C91A40"/>
    <w:rsid w:val="00C9221C"/>
    <w:rsid w:val="00C92480"/>
    <w:rsid w:val="00C9266F"/>
    <w:rsid w:val="00C927AF"/>
    <w:rsid w:val="00C93093"/>
    <w:rsid w:val="00C933FD"/>
    <w:rsid w:val="00C93669"/>
    <w:rsid w:val="00C93A37"/>
    <w:rsid w:val="00C93B46"/>
    <w:rsid w:val="00C93C0F"/>
    <w:rsid w:val="00C93F37"/>
    <w:rsid w:val="00C942EE"/>
    <w:rsid w:val="00C94558"/>
    <w:rsid w:val="00C948C4"/>
    <w:rsid w:val="00C9492F"/>
    <w:rsid w:val="00C950B4"/>
    <w:rsid w:val="00C952B6"/>
    <w:rsid w:val="00C953A6"/>
    <w:rsid w:val="00C9540F"/>
    <w:rsid w:val="00C95455"/>
    <w:rsid w:val="00C9547C"/>
    <w:rsid w:val="00C9575F"/>
    <w:rsid w:val="00C9583B"/>
    <w:rsid w:val="00C959B6"/>
    <w:rsid w:val="00C96294"/>
    <w:rsid w:val="00C963FD"/>
    <w:rsid w:val="00C9697D"/>
    <w:rsid w:val="00C96D54"/>
    <w:rsid w:val="00C96DAC"/>
    <w:rsid w:val="00C96F88"/>
    <w:rsid w:val="00C970B9"/>
    <w:rsid w:val="00C974DE"/>
    <w:rsid w:val="00C97822"/>
    <w:rsid w:val="00C97AC3"/>
    <w:rsid w:val="00C97EF3"/>
    <w:rsid w:val="00CA03C0"/>
    <w:rsid w:val="00CA04B6"/>
    <w:rsid w:val="00CA09B6"/>
    <w:rsid w:val="00CA0BEC"/>
    <w:rsid w:val="00CA0C15"/>
    <w:rsid w:val="00CA0CA4"/>
    <w:rsid w:val="00CA140C"/>
    <w:rsid w:val="00CA146D"/>
    <w:rsid w:val="00CA14F9"/>
    <w:rsid w:val="00CA1606"/>
    <w:rsid w:val="00CA1719"/>
    <w:rsid w:val="00CA18A2"/>
    <w:rsid w:val="00CA19EA"/>
    <w:rsid w:val="00CA22AB"/>
    <w:rsid w:val="00CA2439"/>
    <w:rsid w:val="00CA268A"/>
    <w:rsid w:val="00CA278A"/>
    <w:rsid w:val="00CA2997"/>
    <w:rsid w:val="00CA2EAA"/>
    <w:rsid w:val="00CA2EED"/>
    <w:rsid w:val="00CA3472"/>
    <w:rsid w:val="00CA35BC"/>
    <w:rsid w:val="00CA3B2E"/>
    <w:rsid w:val="00CA3CD8"/>
    <w:rsid w:val="00CA3D25"/>
    <w:rsid w:val="00CA3DF4"/>
    <w:rsid w:val="00CA3E64"/>
    <w:rsid w:val="00CA3EE0"/>
    <w:rsid w:val="00CA46CB"/>
    <w:rsid w:val="00CA4AE1"/>
    <w:rsid w:val="00CA4BFD"/>
    <w:rsid w:val="00CA4CC5"/>
    <w:rsid w:val="00CA4D75"/>
    <w:rsid w:val="00CA4ED1"/>
    <w:rsid w:val="00CA4FA2"/>
    <w:rsid w:val="00CA5160"/>
    <w:rsid w:val="00CA51AA"/>
    <w:rsid w:val="00CA53FB"/>
    <w:rsid w:val="00CA54BA"/>
    <w:rsid w:val="00CA5613"/>
    <w:rsid w:val="00CA57BC"/>
    <w:rsid w:val="00CA5C10"/>
    <w:rsid w:val="00CA6222"/>
    <w:rsid w:val="00CA6862"/>
    <w:rsid w:val="00CA6C83"/>
    <w:rsid w:val="00CA6ED1"/>
    <w:rsid w:val="00CA6FE2"/>
    <w:rsid w:val="00CA700E"/>
    <w:rsid w:val="00CA7301"/>
    <w:rsid w:val="00CA73DD"/>
    <w:rsid w:val="00CA79AB"/>
    <w:rsid w:val="00CA7AD5"/>
    <w:rsid w:val="00CA7B6C"/>
    <w:rsid w:val="00CA7C58"/>
    <w:rsid w:val="00CA7CD0"/>
    <w:rsid w:val="00CA7D37"/>
    <w:rsid w:val="00CA7D4D"/>
    <w:rsid w:val="00CB03A1"/>
    <w:rsid w:val="00CB0802"/>
    <w:rsid w:val="00CB0A8F"/>
    <w:rsid w:val="00CB0E14"/>
    <w:rsid w:val="00CB116B"/>
    <w:rsid w:val="00CB1317"/>
    <w:rsid w:val="00CB185F"/>
    <w:rsid w:val="00CB197A"/>
    <w:rsid w:val="00CB1A40"/>
    <w:rsid w:val="00CB1C2F"/>
    <w:rsid w:val="00CB1CAD"/>
    <w:rsid w:val="00CB1E00"/>
    <w:rsid w:val="00CB215F"/>
    <w:rsid w:val="00CB2236"/>
    <w:rsid w:val="00CB22CA"/>
    <w:rsid w:val="00CB24E9"/>
    <w:rsid w:val="00CB27DC"/>
    <w:rsid w:val="00CB28FC"/>
    <w:rsid w:val="00CB29AD"/>
    <w:rsid w:val="00CB2ABF"/>
    <w:rsid w:val="00CB308C"/>
    <w:rsid w:val="00CB3265"/>
    <w:rsid w:val="00CB32D4"/>
    <w:rsid w:val="00CB3446"/>
    <w:rsid w:val="00CB351A"/>
    <w:rsid w:val="00CB3D23"/>
    <w:rsid w:val="00CB3F76"/>
    <w:rsid w:val="00CB413B"/>
    <w:rsid w:val="00CB4304"/>
    <w:rsid w:val="00CB43C3"/>
    <w:rsid w:val="00CB44B0"/>
    <w:rsid w:val="00CB48B9"/>
    <w:rsid w:val="00CB48C4"/>
    <w:rsid w:val="00CB4A4C"/>
    <w:rsid w:val="00CB4BCF"/>
    <w:rsid w:val="00CB5063"/>
    <w:rsid w:val="00CB527F"/>
    <w:rsid w:val="00CB53EA"/>
    <w:rsid w:val="00CB544C"/>
    <w:rsid w:val="00CB5533"/>
    <w:rsid w:val="00CB566E"/>
    <w:rsid w:val="00CB58DF"/>
    <w:rsid w:val="00CB5AF2"/>
    <w:rsid w:val="00CB5B88"/>
    <w:rsid w:val="00CB5FFD"/>
    <w:rsid w:val="00CB632A"/>
    <w:rsid w:val="00CB64E6"/>
    <w:rsid w:val="00CB6D45"/>
    <w:rsid w:val="00CB6F38"/>
    <w:rsid w:val="00CB7047"/>
    <w:rsid w:val="00CB7198"/>
    <w:rsid w:val="00CB71E5"/>
    <w:rsid w:val="00CB71FC"/>
    <w:rsid w:val="00CB77D5"/>
    <w:rsid w:val="00CC03BF"/>
    <w:rsid w:val="00CC0495"/>
    <w:rsid w:val="00CC06C5"/>
    <w:rsid w:val="00CC086D"/>
    <w:rsid w:val="00CC08B5"/>
    <w:rsid w:val="00CC0919"/>
    <w:rsid w:val="00CC097E"/>
    <w:rsid w:val="00CC098C"/>
    <w:rsid w:val="00CC1169"/>
    <w:rsid w:val="00CC1343"/>
    <w:rsid w:val="00CC1517"/>
    <w:rsid w:val="00CC1669"/>
    <w:rsid w:val="00CC1B27"/>
    <w:rsid w:val="00CC1CA0"/>
    <w:rsid w:val="00CC1EF8"/>
    <w:rsid w:val="00CC21E5"/>
    <w:rsid w:val="00CC253E"/>
    <w:rsid w:val="00CC26B8"/>
    <w:rsid w:val="00CC2BDB"/>
    <w:rsid w:val="00CC2C00"/>
    <w:rsid w:val="00CC2D78"/>
    <w:rsid w:val="00CC2E15"/>
    <w:rsid w:val="00CC2ED4"/>
    <w:rsid w:val="00CC31E9"/>
    <w:rsid w:val="00CC33DE"/>
    <w:rsid w:val="00CC3843"/>
    <w:rsid w:val="00CC3AA3"/>
    <w:rsid w:val="00CC3D9F"/>
    <w:rsid w:val="00CC3F03"/>
    <w:rsid w:val="00CC417F"/>
    <w:rsid w:val="00CC4184"/>
    <w:rsid w:val="00CC435B"/>
    <w:rsid w:val="00CC4512"/>
    <w:rsid w:val="00CC473E"/>
    <w:rsid w:val="00CC47A1"/>
    <w:rsid w:val="00CC4E80"/>
    <w:rsid w:val="00CC4F55"/>
    <w:rsid w:val="00CC5581"/>
    <w:rsid w:val="00CC558A"/>
    <w:rsid w:val="00CC59DA"/>
    <w:rsid w:val="00CC5E93"/>
    <w:rsid w:val="00CC642C"/>
    <w:rsid w:val="00CC649C"/>
    <w:rsid w:val="00CC757E"/>
    <w:rsid w:val="00CC75BC"/>
    <w:rsid w:val="00CC75F7"/>
    <w:rsid w:val="00CC787A"/>
    <w:rsid w:val="00CC7A04"/>
    <w:rsid w:val="00CC7B67"/>
    <w:rsid w:val="00CC7C31"/>
    <w:rsid w:val="00CD02A6"/>
    <w:rsid w:val="00CD0342"/>
    <w:rsid w:val="00CD03E4"/>
    <w:rsid w:val="00CD0784"/>
    <w:rsid w:val="00CD090A"/>
    <w:rsid w:val="00CD0B1B"/>
    <w:rsid w:val="00CD0DBD"/>
    <w:rsid w:val="00CD0E3F"/>
    <w:rsid w:val="00CD10F9"/>
    <w:rsid w:val="00CD1373"/>
    <w:rsid w:val="00CD13A3"/>
    <w:rsid w:val="00CD177B"/>
    <w:rsid w:val="00CD1BB4"/>
    <w:rsid w:val="00CD1D12"/>
    <w:rsid w:val="00CD202D"/>
    <w:rsid w:val="00CD2068"/>
    <w:rsid w:val="00CD226D"/>
    <w:rsid w:val="00CD29AC"/>
    <w:rsid w:val="00CD2A11"/>
    <w:rsid w:val="00CD2B05"/>
    <w:rsid w:val="00CD2B89"/>
    <w:rsid w:val="00CD2C26"/>
    <w:rsid w:val="00CD301E"/>
    <w:rsid w:val="00CD3155"/>
    <w:rsid w:val="00CD31AC"/>
    <w:rsid w:val="00CD31EB"/>
    <w:rsid w:val="00CD3381"/>
    <w:rsid w:val="00CD33C3"/>
    <w:rsid w:val="00CD396E"/>
    <w:rsid w:val="00CD3B36"/>
    <w:rsid w:val="00CD3E53"/>
    <w:rsid w:val="00CD3E96"/>
    <w:rsid w:val="00CD410C"/>
    <w:rsid w:val="00CD45B5"/>
    <w:rsid w:val="00CD559D"/>
    <w:rsid w:val="00CD570A"/>
    <w:rsid w:val="00CD5916"/>
    <w:rsid w:val="00CD5CEB"/>
    <w:rsid w:val="00CD5ECA"/>
    <w:rsid w:val="00CD5F10"/>
    <w:rsid w:val="00CD6189"/>
    <w:rsid w:val="00CD639F"/>
    <w:rsid w:val="00CD6554"/>
    <w:rsid w:val="00CD6623"/>
    <w:rsid w:val="00CD6659"/>
    <w:rsid w:val="00CD6D97"/>
    <w:rsid w:val="00CD6E00"/>
    <w:rsid w:val="00CD6E0D"/>
    <w:rsid w:val="00CD746D"/>
    <w:rsid w:val="00CD795B"/>
    <w:rsid w:val="00CD7ABF"/>
    <w:rsid w:val="00CD7BEB"/>
    <w:rsid w:val="00CD7F8F"/>
    <w:rsid w:val="00CE0255"/>
    <w:rsid w:val="00CE0CDA"/>
    <w:rsid w:val="00CE1201"/>
    <w:rsid w:val="00CE12E9"/>
    <w:rsid w:val="00CE1380"/>
    <w:rsid w:val="00CE16E6"/>
    <w:rsid w:val="00CE1757"/>
    <w:rsid w:val="00CE18BE"/>
    <w:rsid w:val="00CE1917"/>
    <w:rsid w:val="00CE1C61"/>
    <w:rsid w:val="00CE1D07"/>
    <w:rsid w:val="00CE1EFB"/>
    <w:rsid w:val="00CE2109"/>
    <w:rsid w:val="00CE2510"/>
    <w:rsid w:val="00CE26C1"/>
    <w:rsid w:val="00CE26E4"/>
    <w:rsid w:val="00CE2724"/>
    <w:rsid w:val="00CE298A"/>
    <w:rsid w:val="00CE2BC1"/>
    <w:rsid w:val="00CE2E2D"/>
    <w:rsid w:val="00CE2E37"/>
    <w:rsid w:val="00CE2FEA"/>
    <w:rsid w:val="00CE3130"/>
    <w:rsid w:val="00CE3322"/>
    <w:rsid w:val="00CE343F"/>
    <w:rsid w:val="00CE36A9"/>
    <w:rsid w:val="00CE3DD3"/>
    <w:rsid w:val="00CE3E67"/>
    <w:rsid w:val="00CE40D1"/>
    <w:rsid w:val="00CE44D6"/>
    <w:rsid w:val="00CE5333"/>
    <w:rsid w:val="00CE56AE"/>
    <w:rsid w:val="00CE5A5C"/>
    <w:rsid w:val="00CE5ABE"/>
    <w:rsid w:val="00CE5B33"/>
    <w:rsid w:val="00CE5C59"/>
    <w:rsid w:val="00CE5E94"/>
    <w:rsid w:val="00CE5F85"/>
    <w:rsid w:val="00CE6008"/>
    <w:rsid w:val="00CE61FC"/>
    <w:rsid w:val="00CE6409"/>
    <w:rsid w:val="00CE64F1"/>
    <w:rsid w:val="00CE6672"/>
    <w:rsid w:val="00CE6718"/>
    <w:rsid w:val="00CE6772"/>
    <w:rsid w:val="00CE685F"/>
    <w:rsid w:val="00CE7480"/>
    <w:rsid w:val="00CE77A1"/>
    <w:rsid w:val="00CE7969"/>
    <w:rsid w:val="00CE7A54"/>
    <w:rsid w:val="00CE7C85"/>
    <w:rsid w:val="00CF017E"/>
    <w:rsid w:val="00CF01C6"/>
    <w:rsid w:val="00CF02A2"/>
    <w:rsid w:val="00CF02FF"/>
    <w:rsid w:val="00CF04DC"/>
    <w:rsid w:val="00CF0561"/>
    <w:rsid w:val="00CF0566"/>
    <w:rsid w:val="00CF0853"/>
    <w:rsid w:val="00CF0EE1"/>
    <w:rsid w:val="00CF0F12"/>
    <w:rsid w:val="00CF1304"/>
    <w:rsid w:val="00CF14E4"/>
    <w:rsid w:val="00CF1AED"/>
    <w:rsid w:val="00CF1DDA"/>
    <w:rsid w:val="00CF1F77"/>
    <w:rsid w:val="00CF2134"/>
    <w:rsid w:val="00CF22D0"/>
    <w:rsid w:val="00CF2664"/>
    <w:rsid w:val="00CF27C1"/>
    <w:rsid w:val="00CF286E"/>
    <w:rsid w:val="00CF2A08"/>
    <w:rsid w:val="00CF2B71"/>
    <w:rsid w:val="00CF2CEF"/>
    <w:rsid w:val="00CF2D2F"/>
    <w:rsid w:val="00CF2F92"/>
    <w:rsid w:val="00CF3291"/>
    <w:rsid w:val="00CF3316"/>
    <w:rsid w:val="00CF35F6"/>
    <w:rsid w:val="00CF3C20"/>
    <w:rsid w:val="00CF3C30"/>
    <w:rsid w:val="00CF3DE3"/>
    <w:rsid w:val="00CF407B"/>
    <w:rsid w:val="00CF4110"/>
    <w:rsid w:val="00CF411E"/>
    <w:rsid w:val="00CF4350"/>
    <w:rsid w:val="00CF43D1"/>
    <w:rsid w:val="00CF461C"/>
    <w:rsid w:val="00CF490B"/>
    <w:rsid w:val="00CF4CAF"/>
    <w:rsid w:val="00CF4FEC"/>
    <w:rsid w:val="00CF508F"/>
    <w:rsid w:val="00CF518B"/>
    <w:rsid w:val="00CF5453"/>
    <w:rsid w:val="00CF54ED"/>
    <w:rsid w:val="00CF55A0"/>
    <w:rsid w:val="00CF5A61"/>
    <w:rsid w:val="00CF5AB7"/>
    <w:rsid w:val="00CF5DEE"/>
    <w:rsid w:val="00CF6261"/>
    <w:rsid w:val="00CF6395"/>
    <w:rsid w:val="00CF6705"/>
    <w:rsid w:val="00CF6961"/>
    <w:rsid w:val="00CF6C17"/>
    <w:rsid w:val="00CF6E56"/>
    <w:rsid w:val="00CF7050"/>
    <w:rsid w:val="00CF7087"/>
    <w:rsid w:val="00CF7267"/>
    <w:rsid w:val="00CF76B4"/>
    <w:rsid w:val="00CF7A25"/>
    <w:rsid w:val="00CF7BAC"/>
    <w:rsid w:val="00CF7FD9"/>
    <w:rsid w:val="00D0057F"/>
    <w:rsid w:val="00D00932"/>
    <w:rsid w:val="00D00D2E"/>
    <w:rsid w:val="00D01208"/>
    <w:rsid w:val="00D0122E"/>
    <w:rsid w:val="00D013B7"/>
    <w:rsid w:val="00D015AC"/>
    <w:rsid w:val="00D015DE"/>
    <w:rsid w:val="00D01793"/>
    <w:rsid w:val="00D01832"/>
    <w:rsid w:val="00D019BE"/>
    <w:rsid w:val="00D01A6F"/>
    <w:rsid w:val="00D01CF3"/>
    <w:rsid w:val="00D020FE"/>
    <w:rsid w:val="00D02279"/>
    <w:rsid w:val="00D02424"/>
    <w:rsid w:val="00D0250B"/>
    <w:rsid w:val="00D02619"/>
    <w:rsid w:val="00D02E5C"/>
    <w:rsid w:val="00D030D4"/>
    <w:rsid w:val="00D03321"/>
    <w:rsid w:val="00D0332A"/>
    <w:rsid w:val="00D0376E"/>
    <w:rsid w:val="00D038B6"/>
    <w:rsid w:val="00D03B76"/>
    <w:rsid w:val="00D04185"/>
    <w:rsid w:val="00D042F9"/>
    <w:rsid w:val="00D05095"/>
    <w:rsid w:val="00D0518C"/>
    <w:rsid w:val="00D0551B"/>
    <w:rsid w:val="00D05557"/>
    <w:rsid w:val="00D059AD"/>
    <w:rsid w:val="00D05BD8"/>
    <w:rsid w:val="00D05BE3"/>
    <w:rsid w:val="00D06069"/>
    <w:rsid w:val="00D06150"/>
    <w:rsid w:val="00D0628A"/>
    <w:rsid w:val="00D062AC"/>
    <w:rsid w:val="00D06371"/>
    <w:rsid w:val="00D0651E"/>
    <w:rsid w:val="00D06613"/>
    <w:rsid w:val="00D0682A"/>
    <w:rsid w:val="00D06A6F"/>
    <w:rsid w:val="00D06D91"/>
    <w:rsid w:val="00D07270"/>
    <w:rsid w:val="00D076F6"/>
    <w:rsid w:val="00D07704"/>
    <w:rsid w:val="00D07793"/>
    <w:rsid w:val="00D07949"/>
    <w:rsid w:val="00D07A27"/>
    <w:rsid w:val="00D07DEA"/>
    <w:rsid w:val="00D102B9"/>
    <w:rsid w:val="00D105EF"/>
    <w:rsid w:val="00D10611"/>
    <w:rsid w:val="00D107A8"/>
    <w:rsid w:val="00D107AE"/>
    <w:rsid w:val="00D10942"/>
    <w:rsid w:val="00D10DF8"/>
    <w:rsid w:val="00D10E1B"/>
    <w:rsid w:val="00D10F71"/>
    <w:rsid w:val="00D1130A"/>
    <w:rsid w:val="00D113F6"/>
    <w:rsid w:val="00D11739"/>
    <w:rsid w:val="00D1176E"/>
    <w:rsid w:val="00D11973"/>
    <w:rsid w:val="00D122A2"/>
    <w:rsid w:val="00D1238C"/>
    <w:rsid w:val="00D12424"/>
    <w:rsid w:val="00D125B2"/>
    <w:rsid w:val="00D126D6"/>
    <w:rsid w:val="00D1270B"/>
    <w:rsid w:val="00D127F8"/>
    <w:rsid w:val="00D1280F"/>
    <w:rsid w:val="00D129A1"/>
    <w:rsid w:val="00D12B86"/>
    <w:rsid w:val="00D12BEC"/>
    <w:rsid w:val="00D12F4F"/>
    <w:rsid w:val="00D130B9"/>
    <w:rsid w:val="00D131D8"/>
    <w:rsid w:val="00D13269"/>
    <w:rsid w:val="00D133F1"/>
    <w:rsid w:val="00D1356B"/>
    <w:rsid w:val="00D13B72"/>
    <w:rsid w:val="00D13C02"/>
    <w:rsid w:val="00D13D08"/>
    <w:rsid w:val="00D14069"/>
    <w:rsid w:val="00D140ED"/>
    <w:rsid w:val="00D1433C"/>
    <w:rsid w:val="00D144F4"/>
    <w:rsid w:val="00D14692"/>
    <w:rsid w:val="00D1479C"/>
    <w:rsid w:val="00D14911"/>
    <w:rsid w:val="00D14FCD"/>
    <w:rsid w:val="00D15482"/>
    <w:rsid w:val="00D155A4"/>
    <w:rsid w:val="00D15A1B"/>
    <w:rsid w:val="00D15D0D"/>
    <w:rsid w:val="00D1663E"/>
    <w:rsid w:val="00D166F5"/>
    <w:rsid w:val="00D169B2"/>
    <w:rsid w:val="00D16EBC"/>
    <w:rsid w:val="00D17099"/>
    <w:rsid w:val="00D170D1"/>
    <w:rsid w:val="00D17124"/>
    <w:rsid w:val="00D171D3"/>
    <w:rsid w:val="00D17369"/>
    <w:rsid w:val="00D1764F"/>
    <w:rsid w:val="00D177A4"/>
    <w:rsid w:val="00D17932"/>
    <w:rsid w:val="00D17A51"/>
    <w:rsid w:val="00D17B0D"/>
    <w:rsid w:val="00D17C32"/>
    <w:rsid w:val="00D20188"/>
    <w:rsid w:val="00D203BF"/>
    <w:rsid w:val="00D20493"/>
    <w:rsid w:val="00D206B3"/>
    <w:rsid w:val="00D206DD"/>
    <w:rsid w:val="00D2071F"/>
    <w:rsid w:val="00D20B46"/>
    <w:rsid w:val="00D20E90"/>
    <w:rsid w:val="00D212A3"/>
    <w:rsid w:val="00D21328"/>
    <w:rsid w:val="00D218FC"/>
    <w:rsid w:val="00D21D63"/>
    <w:rsid w:val="00D21DB2"/>
    <w:rsid w:val="00D22003"/>
    <w:rsid w:val="00D22257"/>
    <w:rsid w:val="00D223CE"/>
    <w:rsid w:val="00D22608"/>
    <w:rsid w:val="00D228E0"/>
    <w:rsid w:val="00D22B1C"/>
    <w:rsid w:val="00D22B8B"/>
    <w:rsid w:val="00D23397"/>
    <w:rsid w:val="00D23561"/>
    <w:rsid w:val="00D236A9"/>
    <w:rsid w:val="00D236C8"/>
    <w:rsid w:val="00D23773"/>
    <w:rsid w:val="00D238BB"/>
    <w:rsid w:val="00D23C02"/>
    <w:rsid w:val="00D23D97"/>
    <w:rsid w:val="00D23F38"/>
    <w:rsid w:val="00D2404A"/>
    <w:rsid w:val="00D24156"/>
    <w:rsid w:val="00D241D1"/>
    <w:rsid w:val="00D2490B"/>
    <w:rsid w:val="00D24D8B"/>
    <w:rsid w:val="00D251D7"/>
    <w:rsid w:val="00D2558F"/>
    <w:rsid w:val="00D25691"/>
    <w:rsid w:val="00D257E4"/>
    <w:rsid w:val="00D259DF"/>
    <w:rsid w:val="00D25A00"/>
    <w:rsid w:val="00D25AA5"/>
    <w:rsid w:val="00D25F50"/>
    <w:rsid w:val="00D26035"/>
    <w:rsid w:val="00D260BF"/>
    <w:rsid w:val="00D2618B"/>
    <w:rsid w:val="00D262F6"/>
    <w:rsid w:val="00D266B1"/>
    <w:rsid w:val="00D2678D"/>
    <w:rsid w:val="00D2686A"/>
    <w:rsid w:val="00D26E67"/>
    <w:rsid w:val="00D27059"/>
    <w:rsid w:val="00D271F2"/>
    <w:rsid w:val="00D2733F"/>
    <w:rsid w:val="00D276D1"/>
    <w:rsid w:val="00D278EF"/>
    <w:rsid w:val="00D30178"/>
    <w:rsid w:val="00D3017B"/>
    <w:rsid w:val="00D30A9C"/>
    <w:rsid w:val="00D30BE2"/>
    <w:rsid w:val="00D30BE8"/>
    <w:rsid w:val="00D30F30"/>
    <w:rsid w:val="00D31262"/>
    <w:rsid w:val="00D31C59"/>
    <w:rsid w:val="00D31DF6"/>
    <w:rsid w:val="00D31FFB"/>
    <w:rsid w:val="00D32736"/>
    <w:rsid w:val="00D329CA"/>
    <w:rsid w:val="00D32B00"/>
    <w:rsid w:val="00D32E7C"/>
    <w:rsid w:val="00D33061"/>
    <w:rsid w:val="00D33100"/>
    <w:rsid w:val="00D3311A"/>
    <w:rsid w:val="00D33452"/>
    <w:rsid w:val="00D33D74"/>
    <w:rsid w:val="00D3401C"/>
    <w:rsid w:val="00D343D5"/>
    <w:rsid w:val="00D34475"/>
    <w:rsid w:val="00D346D4"/>
    <w:rsid w:val="00D347C2"/>
    <w:rsid w:val="00D347D0"/>
    <w:rsid w:val="00D34936"/>
    <w:rsid w:val="00D34B91"/>
    <w:rsid w:val="00D34CAA"/>
    <w:rsid w:val="00D34EB5"/>
    <w:rsid w:val="00D34F08"/>
    <w:rsid w:val="00D351CC"/>
    <w:rsid w:val="00D351F9"/>
    <w:rsid w:val="00D35310"/>
    <w:rsid w:val="00D35320"/>
    <w:rsid w:val="00D35512"/>
    <w:rsid w:val="00D35921"/>
    <w:rsid w:val="00D35C2B"/>
    <w:rsid w:val="00D35EC0"/>
    <w:rsid w:val="00D35FAB"/>
    <w:rsid w:val="00D3608E"/>
    <w:rsid w:val="00D36126"/>
    <w:rsid w:val="00D36225"/>
    <w:rsid w:val="00D36367"/>
    <w:rsid w:val="00D36429"/>
    <w:rsid w:val="00D364AC"/>
    <w:rsid w:val="00D364E5"/>
    <w:rsid w:val="00D365CF"/>
    <w:rsid w:val="00D3663A"/>
    <w:rsid w:val="00D370AB"/>
    <w:rsid w:val="00D370C4"/>
    <w:rsid w:val="00D37443"/>
    <w:rsid w:val="00D37E5B"/>
    <w:rsid w:val="00D37EC0"/>
    <w:rsid w:val="00D37F2A"/>
    <w:rsid w:val="00D40520"/>
    <w:rsid w:val="00D4068A"/>
    <w:rsid w:val="00D4073C"/>
    <w:rsid w:val="00D407C0"/>
    <w:rsid w:val="00D408B9"/>
    <w:rsid w:val="00D40CFC"/>
    <w:rsid w:val="00D40DBE"/>
    <w:rsid w:val="00D40F0B"/>
    <w:rsid w:val="00D4134E"/>
    <w:rsid w:val="00D4144F"/>
    <w:rsid w:val="00D41573"/>
    <w:rsid w:val="00D416E5"/>
    <w:rsid w:val="00D41708"/>
    <w:rsid w:val="00D41925"/>
    <w:rsid w:val="00D41D65"/>
    <w:rsid w:val="00D41E98"/>
    <w:rsid w:val="00D4211B"/>
    <w:rsid w:val="00D4220A"/>
    <w:rsid w:val="00D42452"/>
    <w:rsid w:val="00D4263D"/>
    <w:rsid w:val="00D42829"/>
    <w:rsid w:val="00D429AD"/>
    <w:rsid w:val="00D42D10"/>
    <w:rsid w:val="00D42D2F"/>
    <w:rsid w:val="00D42E66"/>
    <w:rsid w:val="00D42EA4"/>
    <w:rsid w:val="00D4320B"/>
    <w:rsid w:val="00D4333C"/>
    <w:rsid w:val="00D4339C"/>
    <w:rsid w:val="00D43463"/>
    <w:rsid w:val="00D43918"/>
    <w:rsid w:val="00D43CE1"/>
    <w:rsid w:val="00D43F30"/>
    <w:rsid w:val="00D4423A"/>
    <w:rsid w:val="00D442EF"/>
    <w:rsid w:val="00D44347"/>
    <w:rsid w:val="00D44697"/>
    <w:rsid w:val="00D446C4"/>
    <w:rsid w:val="00D447E2"/>
    <w:rsid w:val="00D449CF"/>
    <w:rsid w:val="00D44BB8"/>
    <w:rsid w:val="00D44C47"/>
    <w:rsid w:val="00D44E4E"/>
    <w:rsid w:val="00D44E7B"/>
    <w:rsid w:val="00D44EA9"/>
    <w:rsid w:val="00D45038"/>
    <w:rsid w:val="00D45408"/>
    <w:rsid w:val="00D455F2"/>
    <w:rsid w:val="00D45888"/>
    <w:rsid w:val="00D45A80"/>
    <w:rsid w:val="00D45C2E"/>
    <w:rsid w:val="00D45E22"/>
    <w:rsid w:val="00D460F7"/>
    <w:rsid w:val="00D4631D"/>
    <w:rsid w:val="00D46417"/>
    <w:rsid w:val="00D46516"/>
    <w:rsid w:val="00D466E9"/>
    <w:rsid w:val="00D46855"/>
    <w:rsid w:val="00D46B70"/>
    <w:rsid w:val="00D46C1E"/>
    <w:rsid w:val="00D46F47"/>
    <w:rsid w:val="00D4709B"/>
    <w:rsid w:val="00D471E8"/>
    <w:rsid w:val="00D47290"/>
    <w:rsid w:val="00D473CE"/>
    <w:rsid w:val="00D4740B"/>
    <w:rsid w:val="00D47695"/>
    <w:rsid w:val="00D4773F"/>
    <w:rsid w:val="00D47762"/>
    <w:rsid w:val="00D477BF"/>
    <w:rsid w:val="00D478C0"/>
    <w:rsid w:val="00D47E42"/>
    <w:rsid w:val="00D47F60"/>
    <w:rsid w:val="00D501BA"/>
    <w:rsid w:val="00D50E3F"/>
    <w:rsid w:val="00D50F6A"/>
    <w:rsid w:val="00D5132F"/>
    <w:rsid w:val="00D51BD9"/>
    <w:rsid w:val="00D5203F"/>
    <w:rsid w:val="00D5218E"/>
    <w:rsid w:val="00D52689"/>
    <w:rsid w:val="00D5279A"/>
    <w:rsid w:val="00D528E3"/>
    <w:rsid w:val="00D532BF"/>
    <w:rsid w:val="00D535D6"/>
    <w:rsid w:val="00D5392D"/>
    <w:rsid w:val="00D53972"/>
    <w:rsid w:val="00D53D54"/>
    <w:rsid w:val="00D53EBF"/>
    <w:rsid w:val="00D53F1E"/>
    <w:rsid w:val="00D53F29"/>
    <w:rsid w:val="00D54110"/>
    <w:rsid w:val="00D547F2"/>
    <w:rsid w:val="00D54862"/>
    <w:rsid w:val="00D54B42"/>
    <w:rsid w:val="00D54D8D"/>
    <w:rsid w:val="00D54F5F"/>
    <w:rsid w:val="00D54FA2"/>
    <w:rsid w:val="00D55301"/>
    <w:rsid w:val="00D554B8"/>
    <w:rsid w:val="00D55634"/>
    <w:rsid w:val="00D5566F"/>
    <w:rsid w:val="00D557DE"/>
    <w:rsid w:val="00D5583E"/>
    <w:rsid w:val="00D55AB2"/>
    <w:rsid w:val="00D55CA4"/>
    <w:rsid w:val="00D55D50"/>
    <w:rsid w:val="00D55F5B"/>
    <w:rsid w:val="00D55F76"/>
    <w:rsid w:val="00D5604E"/>
    <w:rsid w:val="00D56339"/>
    <w:rsid w:val="00D56561"/>
    <w:rsid w:val="00D56591"/>
    <w:rsid w:val="00D56900"/>
    <w:rsid w:val="00D569F6"/>
    <w:rsid w:val="00D56BB9"/>
    <w:rsid w:val="00D56D76"/>
    <w:rsid w:val="00D57302"/>
    <w:rsid w:val="00D57A9B"/>
    <w:rsid w:val="00D605FA"/>
    <w:rsid w:val="00D60892"/>
    <w:rsid w:val="00D60972"/>
    <w:rsid w:val="00D60B66"/>
    <w:rsid w:val="00D60D38"/>
    <w:rsid w:val="00D60E8E"/>
    <w:rsid w:val="00D60EDA"/>
    <w:rsid w:val="00D60FEC"/>
    <w:rsid w:val="00D61189"/>
    <w:rsid w:val="00D612D4"/>
    <w:rsid w:val="00D61393"/>
    <w:rsid w:val="00D6158A"/>
    <w:rsid w:val="00D61891"/>
    <w:rsid w:val="00D61CE5"/>
    <w:rsid w:val="00D622E4"/>
    <w:rsid w:val="00D6241F"/>
    <w:rsid w:val="00D62508"/>
    <w:rsid w:val="00D62B43"/>
    <w:rsid w:val="00D62CB7"/>
    <w:rsid w:val="00D62D6C"/>
    <w:rsid w:val="00D62FC0"/>
    <w:rsid w:val="00D63133"/>
    <w:rsid w:val="00D63238"/>
    <w:rsid w:val="00D635D7"/>
    <w:rsid w:val="00D63A88"/>
    <w:rsid w:val="00D63BAD"/>
    <w:rsid w:val="00D63C77"/>
    <w:rsid w:val="00D643AD"/>
    <w:rsid w:val="00D6485B"/>
    <w:rsid w:val="00D648D7"/>
    <w:rsid w:val="00D64920"/>
    <w:rsid w:val="00D64CC4"/>
    <w:rsid w:val="00D64CDC"/>
    <w:rsid w:val="00D64CE5"/>
    <w:rsid w:val="00D64D22"/>
    <w:rsid w:val="00D64F66"/>
    <w:rsid w:val="00D6552E"/>
    <w:rsid w:val="00D65967"/>
    <w:rsid w:val="00D659C5"/>
    <w:rsid w:val="00D65C31"/>
    <w:rsid w:val="00D6688A"/>
    <w:rsid w:val="00D66DC0"/>
    <w:rsid w:val="00D67472"/>
    <w:rsid w:val="00D67623"/>
    <w:rsid w:val="00D679E8"/>
    <w:rsid w:val="00D67C5A"/>
    <w:rsid w:val="00D67C6E"/>
    <w:rsid w:val="00D67CD1"/>
    <w:rsid w:val="00D67EFF"/>
    <w:rsid w:val="00D704D4"/>
    <w:rsid w:val="00D70679"/>
    <w:rsid w:val="00D70743"/>
    <w:rsid w:val="00D7083B"/>
    <w:rsid w:val="00D708E1"/>
    <w:rsid w:val="00D70BBD"/>
    <w:rsid w:val="00D70C35"/>
    <w:rsid w:val="00D71036"/>
    <w:rsid w:val="00D71A80"/>
    <w:rsid w:val="00D720CB"/>
    <w:rsid w:val="00D721D7"/>
    <w:rsid w:val="00D721E4"/>
    <w:rsid w:val="00D722B8"/>
    <w:rsid w:val="00D72379"/>
    <w:rsid w:val="00D723D3"/>
    <w:rsid w:val="00D72437"/>
    <w:rsid w:val="00D7243F"/>
    <w:rsid w:val="00D72A5B"/>
    <w:rsid w:val="00D72EAC"/>
    <w:rsid w:val="00D72F8C"/>
    <w:rsid w:val="00D730C3"/>
    <w:rsid w:val="00D7331A"/>
    <w:rsid w:val="00D734E3"/>
    <w:rsid w:val="00D739FC"/>
    <w:rsid w:val="00D73A06"/>
    <w:rsid w:val="00D73D4E"/>
    <w:rsid w:val="00D742EA"/>
    <w:rsid w:val="00D74440"/>
    <w:rsid w:val="00D7456E"/>
    <w:rsid w:val="00D7470E"/>
    <w:rsid w:val="00D74A1C"/>
    <w:rsid w:val="00D74C7C"/>
    <w:rsid w:val="00D74CBE"/>
    <w:rsid w:val="00D74CF3"/>
    <w:rsid w:val="00D74EB6"/>
    <w:rsid w:val="00D7566B"/>
    <w:rsid w:val="00D75678"/>
    <w:rsid w:val="00D757DC"/>
    <w:rsid w:val="00D75A68"/>
    <w:rsid w:val="00D75C75"/>
    <w:rsid w:val="00D75FA4"/>
    <w:rsid w:val="00D761ED"/>
    <w:rsid w:val="00D7624B"/>
    <w:rsid w:val="00D76401"/>
    <w:rsid w:val="00D7663C"/>
    <w:rsid w:val="00D7669B"/>
    <w:rsid w:val="00D768BD"/>
    <w:rsid w:val="00D76B03"/>
    <w:rsid w:val="00D7741D"/>
    <w:rsid w:val="00D7744C"/>
    <w:rsid w:val="00D77972"/>
    <w:rsid w:val="00D77A5C"/>
    <w:rsid w:val="00D77D69"/>
    <w:rsid w:val="00D77F3C"/>
    <w:rsid w:val="00D800B0"/>
    <w:rsid w:val="00D804D6"/>
    <w:rsid w:val="00D80722"/>
    <w:rsid w:val="00D80E59"/>
    <w:rsid w:val="00D81286"/>
    <w:rsid w:val="00D815FD"/>
    <w:rsid w:val="00D81671"/>
    <w:rsid w:val="00D81696"/>
    <w:rsid w:val="00D81A05"/>
    <w:rsid w:val="00D81A08"/>
    <w:rsid w:val="00D81BF2"/>
    <w:rsid w:val="00D82072"/>
    <w:rsid w:val="00D829FE"/>
    <w:rsid w:val="00D82C9C"/>
    <w:rsid w:val="00D82F4E"/>
    <w:rsid w:val="00D831F4"/>
    <w:rsid w:val="00D8320C"/>
    <w:rsid w:val="00D838EF"/>
    <w:rsid w:val="00D83922"/>
    <w:rsid w:val="00D839CC"/>
    <w:rsid w:val="00D83A4D"/>
    <w:rsid w:val="00D8419F"/>
    <w:rsid w:val="00D843A8"/>
    <w:rsid w:val="00D846EB"/>
    <w:rsid w:val="00D84A4A"/>
    <w:rsid w:val="00D84BF5"/>
    <w:rsid w:val="00D84CEC"/>
    <w:rsid w:val="00D8516D"/>
    <w:rsid w:val="00D8528D"/>
    <w:rsid w:val="00D8537F"/>
    <w:rsid w:val="00D857F3"/>
    <w:rsid w:val="00D85B03"/>
    <w:rsid w:val="00D85B7E"/>
    <w:rsid w:val="00D85D72"/>
    <w:rsid w:val="00D85DB8"/>
    <w:rsid w:val="00D85DDF"/>
    <w:rsid w:val="00D85EBE"/>
    <w:rsid w:val="00D86424"/>
    <w:rsid w:val="00D8647D"/>
    <w:rsid w:val="00D865E2"/>
    <w:rsid w:val="00D86BC8"/>
    <w:rsid w:val="00D86D22"/>
    <w:rsid w:val="00D86E41"/>
    <w:rsid w:val="00D8700F"/>
    <w:rsid w:val="00D872E4"/>
    <w:rsid w:val="00D87638"/>
    <w:rsid w:val="00D87655"/>
    <w:rsid w:val="00D8789D"/>
    <w:rsid w:val="00D879F8"/>
    <w:rsid w:val="00D87C46"/>
    <w:rsid w:val="00D87FE6"/>
    <w:rsid w:val="00D90560"/>
    <w:rsid w:val="00D90887"/>
    <w:rsid w:val="00D909C8"/>
    <w:rsid w:val="00D90CA3"/>
    <w:rsid w:val="00D90D6D"/>
    <w:rsid w:val="00D91073"/>
    <w:rsid w:val="00D91213"/>
    <w:rsid w:val="00D916D8"/>
    <w:rsid w:val="00D9176F"/>
    <w:rsid w:val="00D91770"/>
    <w:rsid w:val="00D91AAD"/>
    <w:rsid w:val="00D91C44"/>
    <w:rsid w:val="00D91E1C"/>
    <w:rsid w:val="00D91E48"/>
    <w:rsid w:val="00D91FA8"/>
    <w:rsid w:val="00D922EB"/>
    <w:rsid w:val="00D92A53"/>
    <w:rsid w:val="00D92A69"/>
    <w:rsid w:val="00D92C4F"/>
    <w:rsid w:val="00D92C86"/>
    <w:rsid w:val="00D92EB3"/>
    <w:rsid w:val="00D933C7"/>
    <w:rsid w:val="00D93778"/>
    <w:rsid w:val="00D939AF"/>
    <w:rsid w:val="00D93D27"/>
    <w:rsid w:val="00D93D44"/>
    <w:rsid w:val="00D93D4A"/>
    <w:rsid w:val="00D93E85"/>
    <w:rsid w:val="00D93F94"/>
    <w:rsid w:val="00D94111"/>
    <w:rsid w:val="00D942F2"/>
    <w:rsid w:val="00D94432"/>
    <w:rsid w:val="00D945AE"/>
    <w:rsid w:val="00D947CE"/>
    <w:rsid w:val="00D94964"/>
    <w:rsid w:val="00D94A92"/>
    <w:rsid w:val="00D94B02"/>
    <w:rsid w:val="00D95644"/>
    <w:rsid w:val="00D95675"/>
    <w:rsid w:val="00D9580D"/>
    <w:rsid w:val="00D95BE7"/>
    <w:rsid w:val="00D95F12"/>
    <w:rsid w:val="00D95F83"/>
    <w:rsid w:val="00D96099"/>
    <w:rsid w:val="00D965B3"/>
    <w:rsid w:val="00D967B9"/>
    <w:rsid w:val="00D969FA"/>
    <w:rsid w:val="00D96C71"/>
    <w:rsid w:val="00D96C7F"/>
    <w:rsid w:val="00D96D53"/>
    <w:rsid w:val="00D96FA4"/>
    <w:rsid w:val="00D96FF9"/>
    <w:rsid w:val="00D972B2"/>
    <w:rsid w:val="00D97335"/>
    <w:rsid w:val="00D973A3"/>
    <w:rsid w:val="00D97440"/>
    <w:rsid w:val="00D97441"/>
    <w:rsid w:val="00D979DC"/>
    <w:rsid w:val="00D97AB8"/>
    <w:rsid w:val="00D97D91"/>
    <w:rsid w:val="00DA01AD"/>
    <w:rsid w:val="00DA0370"/>
    <w:rsid w:val="00DA0455"/>
    <w:rsid w:val="00DA0F42"/>
    <w:rsid w:val="00DA0F73"/>
    <w:rsid w:val="00DA1862"/>
    <w:rsid w:val="00DA1A10"/>
    <w:rsid w:val="00DA213C"/>
    <w:rsid w:val="00DA21C6"/>
    <w:rsid w:val="00DA24BA"/>
    <w:rsid w:val="00DA27DB"/>
    <w:rsid w:val="00DA29F0"/>
    <w:rsid w:val="00DA2D5C"/>
    <w:rsid w:val="00DA2F5C"/>
    <w:rsid w:val="00DA305D"/>
    <w:rsid w:val="00DA3261"/>
    <w:rsid w:val="00DA3602"/>
    <w:rsid w:val="00DA383D"/>
    <w:rsid w:val="00DA38C9"/>
    <w:rsid w:val="00DA3BB3"/>
    <w:rsid w:val="00DA3CA4"/>
    <w:rsid w:val="00DA3CF1"/>
    <w:rsid w:val="00DA3E56"/>
    <w:rsid w:val="00DA482A"/>
    <w:rsid w:val="00DA4844"/>
    <w:rsid w:val="00DA48EA"/>
    <w:rsid w:val="00DA4B1A"/>
    <w:rsid w:val="00DA4C40"/>
    <w:rsid w:val="00DA4E57"/>
    <w:rsid w:val="00DA4FF3"/>
    <w:rsid w:val="00DA515A"/>
    <w:rsid w:val="00DA5687"/>
    <w:rsid w:val="00DA5EAD"/>
    <w:rsid w:val="00DA62DD"/>
    <w:rsid w:val="00DA67AA"/>
    <w:rsid w:val="00DA6A39"/>
    <w:rsid w:val="00DA6A5D"/>
    <w:rsid w:val="00DA6BF8"/>
    <w:rsid w:val="00DA7116"/>
    <w:rsid w:val="00DA72CC"/>
    <w:rsid w:val="00DA74CD"/>
    <w:rsid w:val="00DA76B4"/>
    <w:rsid w:val="00DA76E2"/>
    <w:rsid w:val="00DA7914"/>
    <w:rsid w:val="00DA79ED"/>
    <w:rsid w:val="00DA7AB0"/>
    <w:rsid w:val="00DA7D17"/>
    <w:rsid w:val="00DA7FD1"/>
    <w:rsid w:val="00DB0042"/>
    <w:rsid w:val="00DB088D"/>
    <w:rsid w:val="00DB0894"/>
    <w:rsid w:val="00DB0D3B"/>
    <w:rsid w:val="00DB12C1"/>
    <w:rsid w:val="00DB1346"/>
    <w:rsid w:val="00DB1654"/>
    <w:rsid w:val="00DB1BE9"/>
    <w:rsid w:val="00DB1E97"/>
    <w:rsid w:val="00DB1FEC"/>
    <w:rsid w:val="00DB26F6"/>
    <w:rsid w:val="00DB2B7C"/>
    <w:rsid w:val="00DB2BC3"/>
    <w:rsid w:val="00DB361C"/>
    <w:rsid w:val="00DB3822"/>
    <w:rsid w:val="00DB394A"/>
    <w:rsid w:val="00DB3B04"/>
    <w:rsid w:val="00DB3B99"/>
    <w:rsid w:val="00DB3DA6"/>
    <w:rsid w:val="00DB3FB1"/>
    <w:rsid w:val="00DB4026"/>
    <w:rsid w:val="00DB4BDA"/>
    <w:rsid w:val="00DB4CB5"/>
    <w:rsid w:val="00DB4CB6"/>
    <w:rsid w:val="00DB4CBE"/>
    <w:rsid w:val="00DB529A"/>
    <w:rsid w:val="00DB52EB"/>
    <w:rsid w:val="00DB534C"/>
    <w:rsid w:val="00DB53DD"/>
    <w:rsid w:val="00DB5606"/>
    <w:rsid w:val="00DB574E"/>
    <w:rsid w:val="00DB57F9"/>
    <w:rsid w:val="00DB583A"/>
    <w:rsid w:val="00DB595A"/>
    <w:rsid w:val="00DB595E"/>
    <w:rsid w:val="00DB5F32"/>
    <w:rsid w:val="00DB5F9A"/>
    <w:rsid w:val="00DB61FE"/>
    <w:rsid w:val="00DB6596"/>
    <w:rsid w:val="00DB6730"/>
    <w:rsid w:val="00DB67C1"/>
    <w:rsid w:val="00DB6845"/>
    <w:rsid w:val="00DB699B"/>
    <w:rsid w:val="00DB6D3C"/>
    <w:rsid w:val="00DB6E97"/>
    <w:rsid w:val="00DB6F6A"/>
    <w:rsid w:val="00DB7007"/>
    <w:rsid w:val="00DB734B"/>
    <w:rsid w:val="00DB734D"/>
    <w:rsid w:val="00DB73FC"/>
    <w:rsid w:val="00DB741B"/>
    <w:rsid w:val="00DB75DD"/>
    <w:rsid w:val="00DB76FE"/>
    <w:rsid w:val="00DB77E7"/>
    <w:rsid w:val="00DB79DA"/>
    <w:rsid w:val="00DB7A93"/>
    <w:rsid w:val="00DC06CB"/>
    <w:rsid w:val="00DC0707"/>
    <w:rsid w:val="00DC073A"/>
    <w:rsid w:val="00DC0E2D"/>
    <w:rsid w:val="00DC0FB9"/>
    <w:rsid w:val="00DC1196"/>
    <w:rsid w:val="00DC12A8"/>
    <w:rsid w:val="00DC1B52"/>
    <w:rsid w:val="00DC21F9"/>
    <w:rsid w:val="00DC2257"/>
    <w:rsid w:val="00DC252D"/>
    <w:rsid w:val="00DC2576"/>
    <w:rsid w:val="00DC2704"/>
    <w:rsid w:val="00DC276E"/>
    <w:rsid w:val="00DC295E"/>
    <w:rsid w:val="00DC29E2"/>
    <w:rsid w:val="00DC3614"/>
    <w:rsid w:val="00DC3863"/>
    <w:rsid w:val="00DC3A37"/>
    <w:rsid w:val="00DC3D29"/>
    <w:rsid w:val="00DC3DF0"/>
    <w:rsid w:val="00DC3F1F"/>
    <w:rsid w:val="00DC3FC8"/>
    <w:rsid w:val="00DC4074"/>
    <w:rsid w:val="00DC411A"/>
    <w:rsid w:val="00DC4657"/>
    <w:rsid w:val="00DC4BA3"/>
    <w:rsid w:val="00DC4CE8"/>
    <w:rsid w:val="00DC4D20"/>
    <w:rsid w:val="00DC51B4"/>
    <w:rsid w:val="00DC5608"/>
    <w:rsid w:val="00DC5C05"/>
    <w:rsid w:val="00DC5CF8"/>
    <w:rsid w:val="00DC5D65"/>
    <w:rsid w:val="00DC6185"/>
    <w:rsid w:val="00DC673F"/>
    <w:rsid w:val="00DC6818"/>
    <w:rsid w:val="00DC6873"/>
    <w:rsid w:val="00DC699F"/>
    <w:rsid w:val="00DC72D9"/>
    <w:rsid w:val="00DC7377"/>
    <w:rsid w:val="00DC79FC"/>
    <w:rsid w:val="00DC7A58"/>
    <w:rsid w:val="00DC7CE0"/>
    <w:rsid w:val="00DC7ECF"/>
    <w:rsid w:val="00DD00F4"/>
    <w:rsid w:val="00DD014B"/>
    <w:rsid w:val="00DD06B1"/>
    <w:rsid w:val="00DD0800"/>
    <w:rsid w:val="00DD0A7C"/>
    <w:rsid w:val="00DD0BDA"/>
    <w:rsid w:val="00DD0D3A"/>
    <w:rsid w:val="00DD0E33"/>
    <w:rsid w:val="00DD198F"/>
    <w:rsid w:val="00DD1E71"/>
    <w:rsid w:val="00DD1E8D"/>
    <w:rsid w:val="00DD2054"/>
    <w:rsid w:val="00DD217F"/>
    <w:rsid w:val="00DD2468"/>
    <w:rsid w:val="00DD2955"/>
    <w:rsid w:val="00DD29AC"/>
    <w:rsid w:val="00DD2A38"/>
    <w:rsid w:val="00DD2B89"/>
    <w:rsid w:val="00DD2BB4"/>
    <w:rsid w:val="00DD2BD8"/>
    <w:rsid w:val="00DD2C01"/>
    <w:rsid w:val="00DD313B"/>
    <w:rsid w:val="00DD341F"/>
    <w:rsid w:val="00DD3591"/>
    <w:rsid w:val="00DD35B8"/>
    <w:rsid w:val="00DD3AB2"/>
    <w:rsid w:val="00DD3B00"/>
    <w:rsid w:val="00DD3DA1"/>
    <w:rsid w:val="00DD3FFB"/>
    <w:rsid w:val="00DD4145"/>
    <w:rsid w:val="00DD418C"/>
    <w:rsid w:val="00DD440B"/>
    <w:rsid w:val="00DD4581"/>
    <w:rsid w:val="00DD4794"/>
    <w:rsid w:val="00DD4CF5"/>
    <w:rsid w:val="00DD4E19"/>
    <w:rsid w:val="00DD51C8"/>
    <w:rsid w:val="00DD5481"/>
    <w:rsid w:val="00DD5949"/>
    <w:rsid w:val="00DD5C65"/>
    <w:rsid w:val="00DD61AD"/>
    <w:rsid w:val="00DD6329"/>
    <w:rsid w:val="00DD643E"/>
    <w:rsid w:val="00DD6454"/>
    <w:rsid w:val="00DD6702"/>
    <w:rsid w:val="00DD68BF"/>
    <w:rsid w:val="00DD6DE2"/>
    <w:rsid w:val="00DD73DC"/>
    <w:rsid w:val="00DD77EF"/>
    <w:rsid w:val="00DD7815"/>
    <w:rsid w:val="00DD7EA1"/>
    <w:rsid w:val="00DE07B6"/>
    <w:rsid w:val="00DE0815"/>
    <w:rsid w:val="00DE09C1"/>
    <w:rsid w:val="00DE0A88"/>
    <w:rsid w:val="00DE0DB2"/>
    <w:rsid w:val="00DE0ED9"/>
    <w:rsid w:val="00DE1015"/>
    <w:rsid w:val="00DE1169"/>
    <w:rsid w:val="00DE121A"/>
    <w:rsid w:val="00DE16DF"/>
    <w:rsid w:val="00DE1FA9"/>
    <w:rsid w:val="00DE21D2"/>
    <w:rsid w:val="00DE23D8"/>
    <w:rsid w:val="00DE25BA"/>
    <w:rsid w:val="00DE273F"/>
    <w:rsid w:val="00DE28BA"/>
    <w:rsid w:val="00DE28FC"/>
    <w:rsid w:val="00DE2922"/>
    <w:rsid w:val="00DE2BCA"/>
    <w:rsid w:val="00DE2F95"/>
    <w:rsid w:val="00DE33B9"/>
    <w:rsid w:val="00DE34DA"/>
    <w:rsid w:val="00DE3506"/>
    <w:rsid w:val="00DE3616"/>
    <w:rsid w:val="00DE36BA"/>
    <w:rsid w:val="00DE39F2"/>
    <w:rsid w:val="00DE3A56"/>
    <w:rsid w:val="00DE3DB8"/>
    <w:rsid w:val="00DE3E03"/>
    <w:rsid w:val="00DE3E26"/>
    <w:rsid w:val="00DE3E49"/>
    <w:rsid w:val="00DE3F73"/>
    <w:rsid w:val="00DE4544"/>
    <w:rsid w:val="00DE47F1"/>
    <w:rsid w:val="00DE49EF"/>
    <w:rsid w:val="00DE4B88"/>
    <w:rsid w:val="00DE4F14"/>
    <w:rsid w:val="00DE5316"/>
    <w:rsid w:val="00DE5788"/>
    <w:rsid w:val="00DE5F34"/>
    <w:rsid w:val="00DE603E"/>
    <w:rsid w:val="00DE63F2"/>
    <w:rsid w:val="00DE6497"/>
    <w:rsid w:val="00DE6721"/>
    <w:rsid w:val="00DE67B2"/>
    <w:rsid w:val="00DE6DF1"/>
    <w:rsid w:val="00DE73C3"/>
    <w:rsid w:val="00DE7592"/>
    <w:rsid w:val="00DE790E"/>
    <w:rsid w:val="00DE7CBB"/>
    <w:rsid w:val="00DE7E31"/>
    <w:rsid w:val="00DF0114"/>
    <w:rsid w:val="00DF042F"/>
    <w:rsid w:val="00DF0C27"/>
    <w:rsid w:val="00DF0E39"/>
    <w:rsid w:val="00DF10E7"/>
    <w:rsid w:val="00DF1120"/>
    <w:rsid w:val="00DF13B3"/>
    <w:rsid w:val="00DF1490"/>
    <w:rsid w:val="00DF1503"/>
    <w:rsid w:val="00DF155A"/>
    <w:rsid w:val="00DF18AC"/>
    <w:rsid w:val="00DF1C7B"/>
    <w:rsid w:val="00DF1D91"/>
    <w:rsid w:val="00DF210F"/>
    <w:rsid w:val="00DF2216"/>
    <w:rsid w:val="00DF228A"/>
    <w:rsid w:val="00DF24E8"/>
    <w:rsid w:val="00DF284B"/>
    <w:rsid w:val="00DF2BEA"/>
    <w:rsid w:val="00DF2E91"/>
    <w:rsid w:val="00DF2F0E"/>
    <w:rsid w:val="00DF301D"/>
    <w:rsid w:val="00DF34A1"/>
    <w:rsid w:val="00DF37F4"/>
    <w:rsid w:val="00DF38DD"/>
    <w:rsid w:val="00DF3B44"/>
    <w:rsid w:val="00DF407E"/>
    <w:rsid w:val="00DF46F3"/>
    <w:rsid w:val="00DF4834"/>
    <w:rsid w:val="00DF4A68"/>
    <w:rsid w:val="00DF4B36"/>
    <w:rsid w:val="00DF4B90"/>
    <w:rsid w:val="00DF4BE7"/>
    <w:rsid w:val="00DF512C"/>
    <w:rsid w:val="00DF54DC"/>
    <w:rsid w:val="00DF596C"/>
    <w:rsid w:val="00DF5B1A"/>
    <w:rsid w:val="00DF5B8B"/>
    <w:rsid w:val="00DF5C93"/>
    <w:rsid w:val="00DF5E06"/>
    <w:rsid w:val="00DF5F29"/>
    <w:rsid w:val="00DF5F62"/>
    <w:rsid w:val="00DF6207"/>
    <w:rsid w:val="00DF62FA"/>
    <w:rsid w:val="00DF634F"/>
    <w:rsid w:val="00DF6581"/>
    <w:rsid w:val="00DF6697"/>
    <w:rsid w:val="00DF6E1C"/>
    <w:rsid w:val="00DF6FD1"/>
    <w:rsid w:val="00DF7711"/>
    <w:rsid w:val="00DF787C"/>
    <w:rsid w:val="00DF7BE1"/>
    <w:rsid w:val="00DF7EAC"/>
    <w:rsid w:val="00E000C2"/>
    <w:rsid w:val="00E0034B"/>
    <w:rsid w:val="00E004E0"/>
    <w:rsid w:val="00E00642"/>
    <w:rsid w:val="00E00C67"/>
    <w:rsid w:val="00E00E93"/>
    <w:rsid w:val="00E01073"/>
    <w:rsid w:val="00E01366"/>
    <w:rsid w:val="00E013CF"/>
    <w:rsid w:val="00E0141D"/>
    <w:rsid w:val="00E0153E"/>
    <w:rsid w:val="00E01CB0"/>
    <w:rsid w:val="00E02259"/>
    <w:rsid w:val="00E02644"/>
    <w:rsid w:val="00E0326A"/>
    <w:rsid w:val="00E03397"/>
    <w:rsid w:val="00E033C2"/>
    <w:rsid w:val="00E0389B"/>
    <w:rsid w:val="00E03A54"/>
    <w:rsid w:val="00E03DC0"/>
    <w:rsid w:val="00E03DCE"/>
    <w:rsid w:val="00E04089"/>
    <w:rsid w:val="00E04B48"/>
    <w:rsid w:val="00E04D0C"/>
    <w:rsid w:val="00E0540F"/>
    <w:rsid w:val="00E063B4"/>
    <w:rsid w:val="00E06631"/>
    <w:rsid w:val="00E066C6"/>
    <w:rsid w:val="00E066E4"/>
    <w:rsid w:val="00E06784"/>
    <w:rsid w:val="00E06865"/>
    <w:rsid w:val="00E06C5F"/>
    <w:rsid w:val="00E06F73"/>
    <w:rsid w:val="00E0748E"/>
    <w:rsid w:val="00E074CC"/>
    <w:rsid w:val="00E07873"/>
    <w:rsid w:val="00E07DE7"/>
    <w:rsid w:val="00E07E10"/>
    <w:rsid w:val="00E07F98"/>
    <w:rsid w:val="00E100AA"/>
    <w:rsid w:val="00E10287"/>
    <w:rsid w:val="00E1045D"/>
    <w:rsid w:val="00E105CF"/>
    <w:rsid w:val="00E106FE"/>
    <w:rsid w:val="00E10E82"/>
    <w:rsid w:val="00E10EB2"/>
    <w:rsid w:val="00E111E3"/>
    <w:rsid w:val="00E11277"/>
    <w:rsid w:val="00E11AA1"/>
    <w:rsid w:val="00E11B91"/>
    <w:rsid w:val="00E11D90"/>
    <w:rsid w:val="00E11F55"/>
    <w:rsid w:val="00E125E8"/>
    <w:rsid w:val="00E1279E"/>
    <w:rsid w:val="00E12A16"/>
    <w:rsid w:val="00E12AEF"/>
    <w:rsid w:val="00E134FA"/>
    <w:rsid w:val="00E1356A"/>
    <w:rsid w:val="00E13712"/>
    <w:rsid w:val="00E13AB5"/>
    <w:rsid w:val="00E13DFF"/>
    <w:rsid w:val="00E1400A"/>
    <w:rsid w:val="00E1411F"/>
    <w:rsid w:val="00E1426C"/>
    <w:rsid w:val="00E14308"/>
    <w:rsid w:val="00E143AD"/>
    <w:rsid w:val="00E1499C"/>
    <w:rsid w:val="00E14D4A"/>
    <w:rsid w:val="00E15094"/>
    <w:rsid w:val="00E1511B"/>
    <w:rsid w:val="00E15513"/>
    <w:rsid w:val="00E15733"/>
    <w:rsid w:val="00E15B32"/>
    <w:rsid w:val="00E15F57"/>
    <w:rsid w:val="00E160E4"/>
    <w:rsid w:val="00E16209"/>
    <w:rsid w:val="00E164A2"/>
    <w:rsid w:val="00E16660"/>
    <w:rsid w:val="00E169FB"/>
    <w:rsid w:val="00E16A5D"/>
    <w:rsid w:val="00E16BBA"/>
    <w:rsid w:val="00E17085"/>
    <w:rsid w:val="00E17396"/>
    <w:rsid w:val="00E1743F"/>
    <w:rsid w:val="00E17667"/>
    <w:rsid w:val="00E17972"/>
    <w:rsid w:val="00E17F39"/>
    <w:rsid w:val="00E20180"/>
    <w:rsid w:val="00E20235"/>
    <w:rsid w:val="00E20758"/>
    <w:rsid w:val="00E2090F"/>
    <w:rsid w:val="00E20F77"/>
    <w:rsid w:val="00E21168"/>
    <w:rsid w:val="00E211A4"/>
    <w:rsid w:val="00E21333"/>
    <w:rsid w:val="00E21689"/>
    <w:rsid w:val="00E2199F"/>
    <w:rsid w:val="00E21CEE"/>
    <w:rsid w:val="00E2214F"/>
    <w:rsid w:val="00E222E3"/>
    <w:rsid w:val="00E225B9"/>
    <w:rsid w:val="00E2267F"/>
    <w:rsid w:val="00E2299E"/>
    <w:rsid w:val="00E22A6C"/>
    <w:rsid w:val="00E22BFD"/>
    <w:rsid w:val="00E230DF"/>
    <w:rsid w:val="00E230FC"/>
    <w:rsid w:val="00E2312D"/>
    <w:rsid w:val="00E23276"/>
    <w:rsid w:val="00E2339D"/>
    <w:rsid w:val="00E233BD"/>
    <w:rsid w:val="00E23443"/>
    <w:rsid w:val="00E237B6"/>
    <w:rsid w:val="00E2408D"/>
    <w:rsid w:val="00E241E5"/>
    <w:rsid w:val="00E2499E"/>
    <w:rsid w:val="00E24A99"/>
    <w:rsid w:val="00E24B93"/>
    <w:rsid w:val="00E24BDC"/>
    <w:rsid w:val="00E254DA"/>
    <w:rsid w:val="00E2555A"/>
    <w:rsid w:val="00E25B41"/>
    <w:rsid w:val="00E26188"/>
    <w:rsid w:val="00E26626"/>
    <w:rsid w:val="00E2667D"/>
    <w:rsid w:val="00E26680"/>
    <w:rsid w:val="00E2672B"/>
    <w:rsid w:val="00E26857"/>
    <w:rsid w:val="00E26D8E"/>
    <w:rsid w:val="00E26F90"/>
    <w:rsid w:val="00E26F93"/>
    <w:rsid w:val="00E272D3"/>
    <w:rsid w:val="00E276D0"/>
    <w:rsid w:val="00E278AD"/>
    <w:rsid w:val="00E27900"/>
    <w:rsid w:val="00E27C3A"/>
    <w:rsid w:val="00E27DBB"/>
    <w:rsid w:val="00E306E0"/>
    <w:rsid w:val="00E30755"/>
    <w:rsid w:val="00E3076E"/>
    <w:rsid w:val="00E30B60"/>
    <w:rsid w:val="00E30B73"/>
    <w:rsid w:val="00E30BF2"/>
    <w:rsid w:val="00E30F97"/>
    <w:rsid w:val="00E3104E"/>
    <w:rsid w:val="00E31372"/>
    <w:rsid w:val="00E313A0"/>
    <w:rsid w:val="00E31A27"/>
    <w:rsid w:val="00E31AAA"/>
    <w:rsid w:val="00E31CDA"/>
    <w:rsid w:val="00E31D23"/>
    <w:rsid w:val="00E31EB1"/>
    <w:rsid w:val="00E31F58"/>
    <w:rsid w:val="00E3210E"/>
    <w:rsid w:val="00E32304"/>
    <w:rsid w:val="00E32F88"/>
    <w:rsid w:val="00E334FB"/>
    <w:rsid w:val="00E33803"/>
    <w:rsid w:val="00E33D60"/>
    <w:rsid w:val="00E33DD4"/>
    <w:rsid w:val="00E33E17"/>
    <w:rsid w:val="00E33F13"/>
    <w:rsid w:val="00E341DC"/>
    <w:rsid w:val="00E34446"/>
    <w:rsid w:val="00E3457F"/>
    <w:rsid w:val="00E34A00"/>
    <w:rsid w:val="00E34DA2"/>
    <w:rsid w:val="00E34E7F"/>
    <w:rsid w:val="00E34FA9"/>
    <w:rsid w:val="00E34FCF"/>
    <w:rsid w:val="00E34FF6"/>
    <w:rsid w:val="00E3523C"/>
    <w:rsid w:val="00E3549B"/>
    <w:rsid w:val="00E3590F"/>
    <w:rsid w:val="00E35CCD"/>
    <w:rsid w:val="00E35F24"/>
    <w:rsid w:val="00E36065"/>
    <w:rsid w:val="00E36163"/>
    <w:rsid w:val="00E3633B"/>
    <w:rsid w:val="00E363C1"/>
    <w:rsid w:val="00E366F7"/>
    <w:rsid w:val="00E366FE"/>
    <w:rsid w:val="00E36AD6"/>
    <w:rsid w:val="00E36B69"/>
    <w:rsid w:val="00E36D3B"/>
    <w:rsid w:val="00E36FF2"/>
    <w:rsid w:val="00E373F2"/>
    <w:rsid w:val="00E374E4"/>
    <w:rsid w:val="00E37905"/>
    <w:rsid w:val="00E37DCC"/>
    <w:rsid w:val="00E4028D"/>
    <w:rsid w:val="00E404C2"/>
    <w:rsid w:val="00E40965"/>
    <w:rsid w:val="00E40A7B"/>
    <w:rsid w:val="00E40BD0"/>
    <w:rsid w:val="00E40C48"/>
    <w:rsid w:val="00E40CBA"/>
    <w:rsid w:val="00E415AD"/>
    <w:rsid w:val="00E4160B"/>
    <w:rsid w:val="00E417BB"/>
    <w:rsid w:val="00E417E2"/>
    <w:rsid w:val="00E41854"/>
    <w:rsid w:val="00E4191D"/>
    <w:rsid w:val="00E41A5A"/>
    <w:rsid w:val="00E41C3E"/>
    <w:rsid w:val="00E41C7A"/>
    <w:rsid w:val="00E41F28"/>
    <w:rsid w:val="00E41FCC"/>
    <w:rsid w:val="00E4224C"/>
    <w:rsid w:val="00E42302"/>
    <w:rsid w:val="00E426B4"/>
    <w:rsid w:val="00E42AC6"/>
    <w:rsid w:val="00E42AC9"/>
    <w:rsid w:val="00E42B55"/>
    <w:rsid w:val="00E42E5A"/>
    <w:rsid w:val="00E43510"/>
    <w:rsid w:val="00E43607"/>
    <w:rsid w:val="00E43807"/>
    <w:rsid w:val="00E4382A"/>
    <w:rsid w:val="00E43A43"/>
    <w:rsid w:val="00E43FDA"/>
    <w:rsid w:val="00E44014"/>
    <w:rsid w:val="00E44118"/>
    <w:rsid w:val="00E44159"/>
    <w:rsid w:val="00E44325"/>
    <w:rsid w:val="00E445DC"/>
    <w:rsid w:val="00E44613"/>
    <w:rsid w:val="00E446A9"/>
    <w:rsid w:val="00E44B0C"/>
    <w:rsid w:val="00E4501F"/>
    <w:rsid w:val="00E45034"/>
    <w:rsid w:val="00E45093"/>
    <w:rsid w:val="00E45189"/>
    <w:rsid w:val="00E457E2"/>
    <w:rsid w:val="00E4584A"/>
    <w:rsid w:val="00E459FA"/>
    <w:rsid w:val="00E45A31"/>
    <w:rsid w:val="00E45B30"/>
    <w:rsid w:val="00E45C67"/>
    <w:rsid w:val="00E45C86"/>
    <w:rsid w:val="00E45E5F"/>
    <w:rsid w:val="00E45EAF"/>
    <w:rsid w:val="00E45F05"/>
    <w:rsid w:val="00E4606C"/>
    <w:rsid w:val="00E46258"/>
    <w:rsid w:val="00E46494"/>
    <w:rsid w:val="00E46560"/>
    <w:rsid w:val="00E46704"/>
    <w:rsid w:val="00E46A49"/>
    <w:rsid w:val="00E470DB"/>
    <w:rsid w:val="00E47125"/>
    <w:rsid w:val="00E473C1"/>
    <w:rsid w:val="00E47B83"/>
    <w:rsid w:val="00E47C6E"/>
    <w:rsid w:val="00E47D5D"/>
    <w:rsid w:val="00E47D70"/>
    <w:rsid w:val="00E47E04"/>
    <w:rsid w:val="00E50025"/>
    <w:rsid w:val="00E50174"/>
    <w:rsid w:val="00E50274"/>
    <w:rsid w:val="00E50292"/>
    <w:rsid w:val="00E506CE"/>
    <w:rsid w:val="00E50759"/>
    <w:rsid w:val="00E509A1"/>
    <w:rsid w:val="00E50B23"/>
    <w:rsid w:val="00E50E20"/>
    <w:rsid w:val="00E50E3D"/>
    <w:rsid w:val="00E50E49"/>
    <w:rsid w:val="00E50F47"/>
    <w:rsid w:val="00E51136"/>
    <w:rsid w:val="00E51D2A"/>
    <w:rsid w:val="00E51D6E"/>
    <w:rsid w:val="00E51D90"/>
    <w:rsid w:val="00E51DE7"/>
    <w:rsid w:val="00E51E8B"/>
    <w:rsid w:val="00E522ED"/>
    <w:rsid w:val="00E52304"/>
    <w:rsid w:val="00E5259C"/>
    <w:rsid w:val="00E525BD"/>
    <w:rsid w:val="00E52A92"/>
    <w:rsid w:val="00E52B1C"/>
    <w:rsid w:val="00E52C79"/>
    <w:rsid w:val="00E52F36"/>
    <w:rsid w:val="00E533AF"/>
    <w:rsid w:val="00E533F9"/>
    <w:rsid w:val="00E53454"/>
    <w:rsid w:val="00E53AF5"/>
    <w:rsid w:val="00E53EB5"/>
    <w:rsid w:val="00E5401E"/>
    <w:rsid w:val="00E5421D"/>
    <w:rsid w:val="00E5428D"/>
    <w:rsid w:val="00E54569"/>
    <w:rsid w:val="00E54A21"/>
    <w:rsid w:val="00E54EFF"/>
    <w:rsid w:val="00E54F61"/>
    <w:rsid w:val="00E5526B"/>
    <w:rsid w:val="00E55ADA"/>
    <w:rsid w:val="00E55CEF"/>
    <w:rsid w:val="00E55E82"/>
    <w:rsid w:val="00E55F00"/>
    <w:rsid w:val="00E5654A"/>
    <w:rsid w:val="00E56688"/>
    <w:rsid w:val="00E56EA7"/>
    <w:rsid w:val="00E5713E"/>
    <w:rsid w:val="00E57311"/>
    <w:rsid w:val="00E57AFA"/>
    <w:rsid w:val="00E600B3"/>
    <w:rsid w:val="00E6039D"/>
    <w:rsid w:val="00E6068C"/>
    <w:rsid w:val="00E60848"/>
    <w:rsid w:val="00E60A5A"/>
    <w:rsid w:val="00E60C07"/>
    <w:rsid w:val="00E6122A"/>
    <w:rsid w:val="00E619F0"/>
    <w:rsid w:val="00E61CAF"/>
    <w:rsid w:val="00E61E83"/>
    <w:rsid w:val="00E61EAD"/>
    <w:rsid w:val="00E62225"/>
    <w:rsid w:val="00E622C8"/>
    <w:rsid w:val="00E627FF"/>
    <w:rsid w:val="00E628A9"/>
    <w:rsid w:val="00E62A7D"/>
    <w:rsid w:val="00E62CEC"/>
    <w:rsid w:val="00E62EC2"/>
    <w:rsid w:val="00E6327B"/>
    <w:rsid w:val="00E632EC"/>
    <w:rsid w:val="00E6340C"/>
    <w:rsid w:val="00E63573"/>
    <w:rsid w:val="00E63729"/>
    <w:rsid w:val="00E63979"/>
    <w:rsid w:val="00E63F7B"/>
    <w:rsid w:val="00E64199"/>
    <w:rsid w:val="00E64553"/>
    <w:rsid w:val="00E645E9"/>
    <w:rsid w:val="00E647AB"/>
    <w:rsid w:val="00E64A97"/>
    <w:rsid w:val="00E652D5"/>
    <w:rsid w:val="00E655FF"/>
    <w:rsid w:val="00E658C3"/>
    <w:rsid w:val="00E6594B"/>
    <w:rsid w:val="00E65CEA"/>
    <w:rsid w:val="00E65CF6"/>
    <w:rsid w:val="00E65ED3"/>
    <w:rsid w:val="00E6606A"/>
    <w:rsid w:val="00E66339"/>
    <w:rsid w:val="00E663EA"/>
    <w:rsid w:val="00E66511"/>
    <w:rsid w:val="00E66715"/>
    <w:rsid w:val="00E66907"/>
    <w:rsid w:val="00E66CEB"/>
    <w:rsid w:val="00E66CF9"/>
    <w:rsid w:val="00E66DCA"/>
    <w:rsid w:val="00E67043"/>
    <w:rsid w:val="00E670DD"/>
    <w:rsid w:val="00E673BA"/>
    <w:rsid w:val="00E674F9"/>
    <w:rsid w:val="00E6771E"/>
    <w:rsid w:val="00E67D07"/>
    <w:rsid w:val="00E67E90"/>
    <w:rsid w:val="00E701E4"/>
    <w:rsid w:val="00E7037A"/>
    <w:rsid w:val="00E703DC"/>
    <w:rsid w:val="00E705F1"/>
    <w:rsid w:val="00E70656"/>
    <w:rsid w:val="00E70952"/>
    <w:rsid w:val="00E7098C"/>
    <w:rsid w:val="00E70FDB"/>
    <w:rsid w:val="00E70FE7"/>
    <w:rsid w:val="00E710E1"/>
    <w:rsid w:val="00E7164B"/>
    <w:rsid w:val="00E717CB"/>
    <w:rsid w:val="00E71AAC"/>
    <w:rsid w:val="00E71DF8"/>
    <w:rsid w:val="00E71E70"/>
    <w:rsid w:val="00E71F31"/>
    <w:rsid w:val="00E71F73"/>
    <w:rsid w:val="00E720F0"/>
    <w:rsid w:val="00E72A16"/>
    <w:rsid w:val="00E7306E"/>
    <w:rsid w:val="00E734E8"/>
    <w:rsid w:val="00E73547"/>
    <w:rsid w:val="00E73646"/>
    <w:rsid w:val="00E737AB"/>
    <w:rsid w:val="00E73DA3"/>
    <w:rsid w:val="00E73F0A"/>
    <w:rsid w:val="00E73F8E"/>
    <w:rsid w:val="00E744A3"/>
    <w:rsid w:val="00E747C0"/>
    <w:rsid w:val="00E74B8B"/>
    <w:rsid w:val="00E74C57"/>
    <w:rsid w:val="00E75303"/>
    <w:rsid w:val="00E75352"/>
    <w:rsid w:val="00E75854"/>
    <w:rsid w:val="00E75E22"/>
    <w:rsid w:val="00E7605A"/>
    <w:rsid w:val="00E7612C"/>
    <w:rsid w:val="00E761B4"/>
    <w:rsid w:val="00E764E6"/>
    <w:rsid w:val="00E7656E"/>
    <w:rsid w:val="00E767C6"/>
    <w:rsid w:val="00E76A5D"/>
    <w:rsid w:val="00E76B6D"/>
    <w:rsid w:val="00E76D7D"/>
    <w:rsid w:val="00E76DAD"/>
    <w:rsid w:val="00E76FFA"/>
    <w:rsid w:val="00E773BE"/>
    <w:rsid w:val="00E7757C"/>
    <w:rsid w:val="00E7759D"/>
    <w:rsid w:val="00E77F88"/>
    <w:rsid w:val="00E77FE6"/>
    <w:rsid w:val="00E80178"/>
    <w:rsid w:val="00E80410"/>
    <w:rsid w:val="00E804D0"/>
    <w:rsid w:val="00E8074E"/>
    <w:rsid w:val="00E80780"/>
    <w:rsid w:val="00E80829"/>
    <w:rsid w:val="00E80F7E"/>
    <w:rsid w:val="00E80FA1"/>
    <w:rsid w:val="00E81127"/>
    <w:rsid w:val="00E8123B"/>
    <w:rsid w:val="00E8140B"/>
    <w:rsid w:val="00E814AF"/>
    <w:rsid w:val="00E81546"/>
    <w:rsid w:val="00E8159B"/>
    <w:rsid w:val="00E81960"/>
    <w:rsid w:val="00E819F4"/>
    <w:rsid w:val="00E81D78"/>
    <w:rsid w:val="00E81E8D"/>
    <w:rsid w:val="00E8229D"/>
    <w:rsid w:val="00E82550"/>
    <w:rsid w:val="00E82918"/>
    <w:rsid w:val="00E82B61"/>
    <w:rsid w:val="00E82CE9"/>
    <w:rsid w:val="00E83069"/>
    <w:rsid w:val="00E8330F"/>
    <w:rsid w:val="00E8335C"/>
    <w:rsid w:val="00E833E8"/>
    <w:rsid w:val="00E83664"/>
    <w:rsid w:val="00E838AE"/>
    <w:rsid w:val="00E8397F"/>
    <w:rsid w:val="00E83A0C"/>
    <w:rsid w:val="00E83A68"/>
    <w:rsid w:val="00E83B58"/>
    <w:rsid w:val="00E841E7"/>
    <w:rsid w:val="00E846B5"/>
    <w:rsid w:val="00E84A6F"/>
    <w:rsid w:val="00E84B83"/>
    <w:rsid w:val="00E84E07"/>
    <w:rsid w:val="00E84F80"/>
    <w:rsid w:val="00E85234"/>
    <w:rsid w:val="00E85413"/>
    <w:rsid w:val="00E85737"/>
    <w:rsid w:val="00E85997"/>
    <w:rsid w:val="00E859AA"/>
    <w:rsid w:val="00E85A81"/>
    <w:rsid w:val="00E85C2E"/>
    <w:rsid w:val="00E85CAE"/>
    <w:rsid w:val="00E85CC8"/>
    <w:rsid w:val="00E86228"/>
    <w:rsid w:val="00E86258"/>
    <w:rsid w:val="00E8625A"/>
    <w:rsid w:val="00E86556"/>
    <w:rsid w:val="00E86F14"/>
    <w:rsid w:val="00E87153"/>
    <w:rsid w:val="00E874D0"/>
    <w:rsid w:val="00E875BF"/>
    <w:rsid w:val="00E878F1"/>
    <w:rsid w:val="00E87A79"/>
    <w:rsid w:val="00E87A8E"/>
    <w:rsid w:val="00E87AF1"/>
    <w:rsid w:val="00E901EF"/>
    <w:rsid w:val="00E9043B"/>
    <w:rsid w:val="00E90623"/>
    <w:rsid w:val="00E90927"/>
    <w:rsid w:val="00E90BB9"/>
    <w:rsid w:val="00E9174D"/>
    <w:rsid w:val="00E917A4"/>
    <w:rsid w:val="00E91937"/>
    <w:rsid w:val="00E919E2"/>
    <w:rsid w:val="00E91BED"/>
    <w:rsid w:val="00E92525"/>
    <w:rsid w:val="00E92588"/>
    <w:rsid w:val="00E92ADF"/>
    <w:rsid w:val="00E92C28"/>
    <w:rsid w:val="00E92CF7"/>
    <w:rsid w:val="00E92D67"/>
    <w:rsid w:val="00E92F24"/>
    <w:rsid w:val="00E9306A"/>
    <w:rsid w:val="00E93686"/>
    <w:rsid w:val="00E938B7"/>
    <w:rsid w:val="00E93B68"/>
    <w:rsid w:val="00E93E8B"/>
    <w:rsid w:val="00E93EAF"/>
    <w:rsid w:val="00E94001"/>
    <w:rsid w:val="00E942CA"/>
    <w:rsid w:val="00E94414"/>
    <w:rsid w:val="00E945F0"/>
    <w:rsid w:val="00E946A1"/>
    <w:rsid w:val="00E947D5"/>
    <w:rsid w:val="00E949CC"/>
    <w:rsid w:val="00E95146"/>
    <w:rsid w:val="00E9548C"/>
    <w:rsid w:val="00E95598"/>
    <w:rsid w:val="00E9568F"/>
    <w:rsid w:val="00E956C1"/>
    <w:rsid w:val="00E957B1"/>
    <w:rsid w:val="00E95816"/>
    <w:rsid w:val="00E958BC"/>
    <w:rsid w:val="00E95A0D"/>
    <w:rsid w:val="00E95C56"/>
    <w:rsid w:val="00E96055"/>
    <w:rsid w:val="00E964E7"/>
    <w:rsid w:val="00E9670F"/>
    <w:rsid w:val="00E96866"/>
    <w:rsid w:val="00E96A5A"/>
    <w:rsid w:val="00E96B96"/>
    <w:rsid w:val="00E96F42"/>
    <w:rsid w:val="00E97091"/>
    <w:rsid w:val="00E971F4"/>
    <w:rsid w:val="00E973BC"/>
    <w:rsid w:val="00E975E2"/>
    <w:rsid w:val="00E977B2"/>
    <w:rsid w:val="00E97A56"/>
    <w:rsid w:val="00E97A71"/>
    <w:rsid w:val="00E97BC8"/>
    <w:rsid w:val="00E97C5B"/>
    <w:rsid w:val="00EA004C"/>
    <w:rsid w:val="00EA0150"/>
    <w:rsid w:val="00EA02B5"/>
    <w:rsid w:val="00EA064C"/>
    <w:rsid w:val="00EA0720"/>
    <w:rsid w:val="00EA080E"/>
    <w:rsid w:val="00EA0835"/>
    <w:rsid w:val="00EA093C"/>
    <w:rsid w:val="00EA0B15"/>
    <w:rsid w:val="00EA0F45"/>
    <w:rsid w:val="00EA12AE"/>
    <w:rsid w:val="00EA1B48"/>
    <w:rsid w:val="00EA1BB5"/>
    <w:rsid w:val="00EA1C4D"/>
    <w:rsid w:val="00EA1CAD"/>
    <w:rsid w:val="00EA1D97"/>
    <w:rsid w:val="00EA23F6"/>
    <w:rsid w:val="00EA273E"/>
    <w:rsid w:val="00EA27E3"/>
    <w:rsid w:val="00EA27FD"/>
    <w:rsid w:val="00EA2835"/>
    <w:rsid w:val="00EA2888"/>
    <w:rsid w:val="00EA2DE3"/>
    <w:rsid w:val="00EA2E0C"/>
    <w:rsid w:val="00EA2EE7"/>
    <w:rsid w:val="00EA3348"/>
    <w:rsid w:val="00EA377D"/>
    <w:rsid w:val="00EA3827"/>
    <w:rsid w:val="00EA3C7B"/>
    <w:rsid w:val="00EA3D74"/>
    <w:rsid w:val="00EA3F24"/>
    <w:rsid w:val="00EA4282"/>
    <w:rsid w:val="00EA4656"/>
    <w:rsid w:val="00EA47B8"/>
    <w:rsid w:val="00EA4801"/>
    <w:rsid w:val="00EA49D2"/>
    <w:rsid w:val="00EA4AB9"/>
    <w:rsid w:val="00EA4C44"/>
    <w:rsid w:val="00EA4DC0"/>
    <w:rsid w:val="00EA511A"/>
    <w:rsid w:val="00EA5159"/>
    <w:rsid w:val="00EA5189"/>
    <w:rsid w:val="00EA53E9"/>
    <w:rsid w:val="00EA55A5"/>
    <w:rsid w:val="00EA55D6"/>
    <w:rsid w:val="00EA57F9"/>
    <w:rsid w:val="00EA59A7"/>
    <w:rsid w:val="00EA5AA6"/>
    <w:rsid w:val="00EA5C29"/>
    <w:rsid w:val="00EA5C84"/>
    <w:rsid w:val="00EA5E81"/>
    <w:rsid w:val="00EA5ECF"/>
    <w:rsid w:val="00EA5F9C"/>
    <w:rsid w:val="00EA61B4"/>
    <w:rsid w:val="00EA664D"/>
    <w:rsid w:val="00EA68DB"/>
    <w:rsid w:val="00EA6B40"/>
    <w:rsid w:val="00EA6F18"/>
    <w:rsid w:val="00EA7074"/>
    <w:rsid w:val="00EA73C2"/>
    <w:rsid w:val="00EA75C6"/>
    <w:rsid w:val="00EA7625"/>
    <w:rsid w:val="00EA77A1"/>
    <w:rsid w:val="00EA77DE"/>
    <w:rsid w:val="00EA78DF"/>
    <w:rsid w:val="00EA7A2C"/>
    <w:rsid w:val="00EA7BC1"/>
    <w:rsid w:val="00EA7C1A"/>
    <w:rsid w:val="00EB0336"/>
    <w:rsid w:val="00EB03BF"/>
    <w:rsid w:val="00EB085B"/>
    <w:rsid w:val="00EB0A59"/>
    <w:rsid w:val="00EB0A5C"/>
    <w:rsid w:val="00EB0B2D"/>
    <w:rsid w:val="00EB0E68"/>
    <w:rsid w:val="00EB18B3"/>
    <w:rsid w:val="00EB1A8B"/>
    <w:rsid w:val="00EB1AF4"/>
    <w:rsid w:val="00EB224D"/>
    <w:rsid w:val="00EB227F"/>
    <w:rsid w:val="00EB26C2"/>
    <w:rsid w:val="00EB28B4"/>
    <w:rsid w:val="00EB304C"/>
    <w:rsid w:val="00EB3164"/>
    <w:rsid w:val="00EB3205"/>
    <w:rsid w:val="00EB3367"/>
    <w:rsid w:val="00EB3711"/>
    <w:rsid w:val="00EB3992"/>
    <w:rsid w:val="00EB3CEB"/>
    <w:rsid w:val="00EB3F18"/>
    <w:rsid w:val="00EB3FC3"/>
    <w:rsid w:val="00EB4287"/>
    <w:rsid w:val="00EB4660"/>
    <w:rsid w:val="00EB4920"/>
    <w:rsid w:val="00EB4988"/>
    <w:rsid w:val="00EB4EE6"/>
    <w:rsid w:val="00EB4F07"/>
    <w:rsid w:val="00EB50BA"/>
    <w:rsid w:val="00EB5988"/>
    <w:rsid w:val="00EB5B7F"/>
    <w:rsid w:val="00EB5C02"/>
    <w:rsid w:val="00EB5D1A"/>
    <w:rsid w:val="00EB605F"/>
    <w:rsid w:val="00EB6586"/>
    <w:rsid w:val="00EB658A"/>
    <w:rsid w:val="00EB67B2"/>
    <w:rsid w:val="00EB6963"/>
    <w:rsid w:val="00EB6A2B"/>
    <w:rsid w:val="00EB6B6A"/>
    <w:rsid w:val="00EB6BE0"/>
    <w:rsid w:val="00EB6D4A"/>
    <w:rsid w:val="00EB6DEE"/>
    <w:rsid w:val="00EB6E8C"/>
    <w:rsid w:val="00EB703A"/>
    <w:rsid w:val="00EB7A20"/>
    <w:rsid w:val="00EB7E47"/>
    <w:rsid w:val="00EB7ED6"/>
    <w:rsid w:val="00EC0798"/>
    <w:rsid w:val="00EC07F7"/>
    <w:rsid w:val="00EC0899"/>
    <w:rsid w:val="00EC08FF"/>
    <w:rsid w:val="00EC0929"/>
    <w:rsid w:val="00EC0E26"/>
    <w:rsid w:val="00EC0E70"/>
    <w:rsid w:val="00EC0EE4"/>
    <w:rsid w:val="00EC1705"/>
    <w:rsid w:val="00EC1926"/>
    <w:rsid w:val="00EC1BDB"/>
    <w:rsid w:val="00EC1DAC"/>
    <w:rsid w:val="00EC2313"/>
    <w:rsid w:val="00EC2431"/>
    <w:rsid w:val="00EC2976"/>
    <w:rsid w:val="00EC2A7D"/>
    <w:rsid w:val="00EC2D5B"/>
    <w:rsid w:val="00EC3097"/>
    <w:rsid w:val="00EC357D"/>
    <w:rsid w:val="00EC3CD4"/>
    <w:rsid w:val="00EC3DFB"/>
    <w:rsid w:val="00EC43C8"/>
    <w:rsid w:val="00EC451C"/>
    <w:rsid w:val="00EC481A"/>
    <w:rsid w:val="00EC48E0"/>
    <w:rsid w:val="00EC4BCB"/>
    <w:rsid w:val="00EC4BDA"/>
    <w:rsid w:val="00EC4D2D"/>
    <w:rsid w:val="00EC5654"/>
    <w:rsid w:val="00EC585D"/>
    <w:rsid w:val="00EC5B3F"/>
    <w:rsid w:val="00EC5D29"/>
    <w:rsid w:val="00EC6611"/>
    <w:rsid w:val="00EC6638"/>
    <w:rsid w:val="00EC6EAE"/>
    <w:rsid w:val="00EC6FDA"/>
    <w:rsid w:val="00EC7123"/>
    <w:rsid w:val="00EC7A48"/>
    <w:rsid w:val="00EC7B5A"/>
    <w:rsid w:val="00EC7DD6"/>
    <w:rsid w:val="00EC7E0F"/>
    <w:rsid w:val="00EC7F94"/>
    <w:rsid w:val="00ED0066"/>
    <w:rsid w:val="00ED012C"/>
    <w:rsid w:val="00ED012F"/>
    <w:rsid w:val="00ED06D4"/>
    <w:rsid w:val="00ED0AAD"/>
    <w:rsid w:val="00ED0C1D"/>
    <w:rsid w:val="00ED0D52"/>
    <w:rsid w:val="00ED101C"/>
    <w:rsid w:val="00ED10BF"/>
    <w:rsid w:val="00ED115B"/>
    <w:rsid w:val="00ED12D7"/>
    <w:rsid w:val="00ED1ABF"/>
    <w:rsid w:val="00ED1FD6"/>
    <w:rsid w:val="00ED2137"/>
    <w:rsid w:val="00ED21A2"/>
    <w:rsid w:val="00ED242B"/>
    <w:rsid w:val="00ED2469"/>
    <w:rsid w:val="00ED280F"/>
    <w:rsid w:val="00ED285A"/>
    <w:rsid w:val="00ED29DE"/>
    <w:rsid w:val="00ED2DDB"/>
    <w:rsid w:val="00ED3132"/>
    <w:rsid w:val="00ED31FD"/>
    <w:rsid w:val="00ED325F"/>
    <w:rsid w:val="00ED3307"/>
    <w:rsid w:val="00ED3370"/>
    <w:rsid w:val="00ED3749"/>
    <w:rsid w:val="00ED39F8"/>
    <w:rsid w:val="00ED3DE4"/>
    <w:rsid w:val="00ED3DF7"/>
    <w:rsid w:val="00ED3F45"/>
    <w:rsid w:val="00ED3FE9"/>
    <w:rsid w:val="00ED4012"/>
    <w:rsid w:val="00ED4027"/>
    <w:rsid w:val="00ED499F"/>
    <w:rsid w:val="00ED4A4C"/>
    <w:rsid w:val="00ED4FB6"/>
    <w:rsid w:val="00ED51A0"/>
    <w:rsid w:val="00ED521C"/>
    <w:rsid w:val="00ED5233"/>
    <w:rsid w:val="00ED55A8"/>
    <w:rsid w:val="00ED55C5"/>
    <w:rsid w:val="00ED55C9"/>
    <w:rsid w:val="00ED5693"/>
    <w:rsid w:val="00ED56D2"/>
    <w:rsid w:val="00ED5850"/>
    <w:rsid w:val="00ED59CA"/>
    <w:rsid w:val="00ED5BD2"/>
    <w:rsid w:val="00ED5E82"/>
    <w:rsid w:val="00ED5FC9"/>
    <w:rsid w:val="00ED66AE"/>
    <w:rsid w:val="00ED691A"/>
    <w:rsid w:val="00ED6A5E"/>
    <w:rsid w:val="00ED6DCD"/>
    <w:rsid w:val="00ED6F8F"/>
    <w:rsid w:val="00ED700E"/>
    <w:rsid w:val="00ED7175"/>
    <w:rsid w:val="00ED74B9"/>
    <w:rsid w:val="00ED7523"/>
    <w:rsid w:val="00ED78AF"/>
    <w:rsid w:val="00ED7BAA"/>
    <w:rsid w:val="00ED7F2D"/>
    <w:rsid w:val="00EE01A2"/>
    <w:rsid w:val="00EE0241"/>
    <w:rsid w:val="00EE0A8B"/>
    <w:rsid w:val="00EE0AA5"/>
    <w:rsid w:val="00EE0C3F"/>
    <w:rsid w:val="00EE0C4D"/>
    <w:rsid w:val="00EE0D56"/>
    <w:rsid w:val="00EE0ECB"/>
    <w:rsid w:val="00EE1141"/>
    <w:rsid w:val="00EE183D"/>
    <w:rsid w:val="00EE1B72"/>
    <w:rsid w:val="00EE2630"/>
    <w:rsid w:val="00EE30FD"/>
    <w:rsid w:val="00EE3108"/>
    <w:rsid w:val="00EE3173"/>
    <w:rsid w:val="00EE3298"/>
    <w:rsid w:val="00EE36A5"/>
    <w:rsid w:val="00EE3731"/>
    <w:rsid w:val="00EE3B68"/>
    <w:rsid w:val="00EE3F31"/>
    <w:rsid w:val="00EE41F2"/>
    <w:rsid w:val="00EE4370"/>
    <w:rsid w:val="00EE43D1"/>
    <w:rsid w:val="00EE4449"/>
    <w:rsid w:val="00EE4547"/>
    <w:rsid w:val="00EE5A00"/>
    <w:rsid w:val="00EE5A53"/>
    <w:rsid w:val="00EE63F6"/>
    <w:rsid w:val="00EE6577"/>
    <w:rsid w:val="00EE6B76"/>
    <w:rsid w:val="00EE6CF6"/>
    <w:rsid w:val="00EE6E27"/>
    <w:rsid w:val="00EE6E3D"/>
    <w:rsid w:val="00EE6F1E"/>
    <w:rsid w:val="00EE788B"/>
    <w:rsid w:val="00EE7907"/>
    <w:rsid w:val="00EE7916"/>
    <w:rsid w:val="00EE7F77"/>
    <w:rsid w:val="00EF0253"/>
    <w:rsid w:val="00EF02B5"/>
    <w:rsid w:val="00EF030D"/>
    <w:rsid w:val="00EF0605"/>
    <w:rsid w:val="00EF06BD"/>
    <w:rsid w:val="00EF0870"/>
    <w:rsid w:val="00EF12E0"/>
    <w:rsid w:val="00EF151D"/>
    <w:rsid w:val="00EF15A5"/>
    <w:rsid w:val="00EF170F"/>
    <w:rsid w:val="00EF1948"/>
    <w:rsid w:val="00EF1C89"/>
    <w:rsid w:val="00EF1DAF"/>
    <w:rsid w:val="00EF1FD7"/>
    <w:rsid w:val="00EF2213"/>
    <w:rsid w:val="00EF231F"/>
    <w:rsid w:val="00EF25CD"/>
    <w:rsid w:val="00EF28C4"/>
    <w:rsid w:val="00EF29D4"/>
    <w:rsid w:val="00EF29EB"/>
    <w:rsid w:val="00EF2A57"/>
    <w:rsid w:val="00EF2BEA"/>
    <w:rsid w:val="00EF2E63"/>
    <w:rsid w:val="00EF2F7C"/>
    <w:rsid w:val="00EF2FF7"/>
    <w:rsid w:val="00EF3174"/>
    <w:rsid w:val="00EF3558"/>
    <w:rsid w:val="00EF3586"/>
    <w:rsid w:val="00EF3631"/>
    <w:rsid w:val="00EF36A7"/>
    <w:rsid w:val="00EF36B0"/>
    <w:rsid w:val="00EF3B59"/>
    <w:rsid w:val="00EF4289"/>
    <w:rsid w:val="00EF43E4"/>
    <w:rsid w:val="00EF4DCA"/>
    <w:rsid w:val="00EF4E8C"/>
    <w:rsid w:val="00EF52CE"/>
    <w:rsid w:val="00EF5424"/>
    <w:rsid w:val="00EF5523"/>
    <w:rsid w:val="00EF56DE"/>
    <w:rsid w:val="00EF57AA"/>
    <w:rsid w:val="00EF57FB"/>
    <w:rsid w:val="00EF5B0B"/>
    <w:rsid w:val="00EF5C13"/>
    <w:rsid w:val="00EF5ECE"/>
    <w:rsid w:val="00EF64D7"/>
    <w:rsid w:val="00EF65D4"/>
    <w:rsid w:val="00EF6831"/>
    <w:rsid w:val="00EF6B1B"/>
    <w:rsid w:val="00EF6CCB"/>
    <w:rsid w:val="00EF6D10"/>
    <w:rsid w:val="00EF6D89"/>
    <w:rsid w:val="00EF6F6D"/>
    <w:rsid w:val="00EF7301"/>
    <w:rsid w:val="00EF730F"/>
    <w:rsid w:val="00EF738E"/>
    <w:rsid w:val="00EF7478"/>
    <w:rsid w:val="00EF7938"/>
    <w:rsid w:val="00F0003C"/>
    <w:rsid w:val="00F0007B"/>
    <w:rsid w:val="00F00141"/>
    <w:rsid w:val="00F00192"/>
    <w:rsid w:val="00F0023C"/>
    <w:rsid w:val="00F003E1"/>
    <w:rsid w:val="00F003FB"/>
    <w:rsid w:val="00F00A8D"/>
    <w:rsid w:val="00F00B9F"/>
    <w:rsid w:val="00F00C36"/>
    <w:rsid w:val="00F00C75"/>
    <w:rsid w:val="00F00CA8"/>
    <w:rsid w:val="00F00FD6"/>
    <w:rsid w:val="00F01622"/>
    <w:rsid w:val="00F019AC"/>
    <w:rsid w:val="00F019E3"/>
    <w:rsid w:val="00F01A26"/>
    <w:rsid w:val="00F01B8C"/>
    <w:rsid w:val="00F01F43"/>
    <w:rsid w:val="00F01FE8"/>
    <w:rsid w:val="00F02030"/>
    <w:rsid w:val="00F02451"/>
    <w:rsid w:val="00F034B4"/>
    <w:rsid w:val="00F035D2"/>
    <w:rsid w:val="00F036AE"/>
    <w:rsid w:val="00F036FE"/>
    <w:rsid w:val="00F038D1"/>
    <w:rsid w:val="00F03C4A"/>
    <w:rsid w:val="00F03CFB"/>
    <w:rsid w:val="00F04AF9"/>
    <w:rsid w:val="00F04C3B"/>
    <w:rsid w:val="00F04C53"/>
    <w:rsid w:val="00F04DE2"/>
    <w:rsid w:val="00F051A0"/>
    <w:rsid w:val="00F0521F"/>
    <w:rsid w:val="00F0525B"/>
    <w:rsid w:val="00F05633"/>
    <w:rsid w:val="00F05702"/>
    <w:rsid w:val="00F057D1"/>
    <w:rsid w:val="00F05BC4"/>
    <w:rsid w:val="00F05C41"/>
    <w:rsid w:val="00F062D7"/>
    <w:rsid w:val="00F065B5"/>
    <w:rsid w:val="00F069C8"/>
    <w:rsid w:val="00F06A7E"/>
    <w:rsid w:val="00F06CFD"/>
    <w:rsid w:val="00F06E96"/>
    <w:rsid w:val="00F07081"/>
    <w:rsid w:val="00F072C0"/>
    <w:rsid w:val="00F07C40"/>
    <w:rsid w:val="00F07F8F"/>
    <w:rsid w:val="00F1029A"/>
    <w:rsid w:val="00F1029B"/>
    <w:rsid w:val="00F1045D"/>
    <w:rsid w:val="00F1063B"/>
    <w:rsid w:val="00F106DE"/>
    <w:rsid w:val="00F10783"/>
    <w:rsid w:val="00F10B75"/>
    <w:rsid w:val="00F10F4D"/>
    <w:rsid w:val="00F11297"/>
    <w:rsid w:val="00F1137F"/>
    <w:rsid w:val="00F11657"/>
    <w:rsid w:val="00F118C2"/>
    <w:rsid w:val="00F11CF6"/>
    <w:rsid w:val="00F11E27"/>
    <w:rsid w:val="00F1260F"/>
    <w:rsid w:val="00F126EE"/>
    <w:rsid w:val="00F1299C"/>
    <w:rsid w:val="00F129F1"/>
    <w:rsid w:val="00F12A25"/>
    <w:rsid w:val="00F12C11"/>
    <w:rsid w:val="00F1315A"/>
    <w:rsid w:val="00F1385E"/>
    <w:rsid w:val="00F13C21"/>
    <w:rsid w:val="00F13ED4"/>
    <w:rsid w:val="00F14439"/>
    <w:rsid w:val="00F14471"/>
    <w:rsid w:val="00F1451A"/>
    <w:rsid w:val="00F1467F"/>
    <w:rsid w:val="00F146E7"/>
    <w:rsid w:val="00F14889"/>
    <w:rsid w:val="00F14CC6"/>
    <w:rsid w:val="00F14FD4"/>
    <w:rsid w:val="00F15122"/>
    <w:rsid w:val="00F152D3"/>
    <w:rsid w:val="00F155E7"/>
    <w:rsid w:val="00F1568F"/>
    <w:rsid w:val="00F1570D"/>
    <w:rsid w:val="00F158E6"/>
    <w:rsid w:val="00F15BC3"/>
    <w:rsid w:val="00F15BF5"/>
    <w:rsid w:val="00F15E1E"/>
    <w:rsid w:val="00F15E61"/>
    <w:rsid w:val="00F15F95"/>
    <w:rsid w:val="00F160FE"/>
    <w:rsid w:val="00F16AAD"/>
    <w:rsid w:val="00F16E3A"/>
    <w:rsid w:val="00F16F7F"/>
    <w:rsid w:val="00F172E8"/>
    <w:rsid w:val="00F17347"/>
    <w:rsid w:val="00F17391"/>
    <w:rsid w:val="00F17546"/>
    <w:rsid w:val="00F17E98"/>
    <w:rsid w:val="00F203E7"/>
    <w:rsid w:val="00F207AF"/>
    <w:rsid w:val="00F20A18"/>
    <w:rsid w:val="00F20C45"/>
    <w:rsid w:val="00F20D14"/>
    <w:rsid w:val="00F2113C"/>
    <w:rsid w:val="00F211EF"/>
    <w:rsid w:val="00F2140E"/>
    <w:rsid w:val="00F2163A"/>
    <w:rsid w:val="00F21DFF"/>
    <w:rsid w:val="00F21F0D"/>
    <w:rsid w:val="00F22122"/>
    <w:rsid w:val="00F22368"/>
    <w:rsid w:val="00F22453"/>
    <w:rsid w:val="00F2247B"/>
    <w:rsid w:val="00F22576"/>
    <w:rsid w:val="00F225A2"/>
    <w:rsid w:val="00F22D0F"/>
    <w:rsid w:val="00F22DE7"/>
    <w:rsid w:val="00F2306E"/>
    <w:rsid w:val="00F23076"/>
    <w:rsid w:val="00F233D3"/>
    <w:rsid w:val="00F233DD"/>
    <w:rsid w:val="00F23C28"/>
    <w:rsid w:val="00F23F34"/>
    <w:rsid w:val="00F2461A"/>
    <w:rsid w:val="00F24910"/>
    <w:rsid w:val="00F24A70"/>
    <w:rsid w:val="00F24AED"/>
    <w:rsid w:val="00F24BC1"/>
    <w:rsid w:val="00F24C2D"/>
    <w:rsid w:val="00F24C33"/>
    <w:rsid w:val="00F24C54"/>
    <w:rsid w:val="00F2567A"/>
    <w:rsid w:val="00F25E73"/>
    <w:rsid w:val="00F264B5"/>
    <w:rsid w:val="00F264CD"/>
    <w:rsid w:val="00F2677D"/>
    <w:rsid w:val="00F2693B"/>
    <w:rsid w:val="00F2693D"/>
    <w:rsid w:val="00F26E72"/>
    <w:rsid w:val="00F26EB6"/>
    <w:rsid w:val="00F26EBE"/>
    <w:rsid w:val="00F26EEA"/>
    <w:rsid w:val="00F26F3E"/>
    <w:rsid w:val="00F26F42"/>
    <w:rsid w:val="00F272CA"/>
    <w:rsid w:val="00F275A6"/>
    <w:rsid w:val="00F275F1"/>
    <w:rsid w:val="00F27750"/>
    <w:rsid w:val="00F277F0"/>
    <w:rsid w:val="00F279E4"/>
    <w:rsid w:val="00F27EE4"/>
    <w:rsid w:val="00F3008E"/>
    <w:rsid w:val="00F30271"/>
    <w:rsid w:val="00F30854"/>
    <w:rsid w:val="00F30B44"/>
    <w:rsid w:val="00F30D5E"/>
    <w:rsid w:val="00F30E74"/>
    <w:rsid w:val="00F311B8"/>
    <w:rsid w:val="00F311C7"/>
    <w:rsid w:val="00F316AF"/>
    <w:rsid w:val="00F31755"/>
    <w:rsid w:val="00F317F2"/>
    <w:rsid w:val="00F31CB3"/>
    <w:rsid w:val="00F31FC8"/>
    <w:rsid w:val="00F3200D"/>
    <w:rsid w:val="00F320A1"/>
    <w:rsid w:val="00F323A8"/>
    <w:rsid w:val="00F324B4"/>
    <w:rsid w:val="00F324EA"/>
    <w:rsid w:val="00F327DE"/>
    <w:rsid w:val="00F32810"/>
    <w:rsid w:val="00F32C94"/>
    <w:rsid w:val="00F3330C"/>
    <w:rsid w:val="00F3334C"/>
    <w:rsid w:val="00F335E7"/>
    <w:rsid w:val="00F336AF"/>
    <w:rsid w:val="00F339D8"/>
    <w:rsid w:val="00F33D5C"/>
    <w:rsid w:val="00F33F05"/>
    <w:rsid w:val="00F33FB0"/>
    <w:rsid w:val="00F3403B"/>
    <w:rsid w:val="00F345A4"/>
    <w:rsid w:val="00F348F4"/>
    <w:rsid w:val="00F34A41"/>
    <w:rsid w:val="00F3511A"/>
    <w:rsid w:val="00F35633"/>
    <w:rsid w:val="00F3573A"/>
    <w:rsid w:val="00F35BA6"/>
    <w:rsid w:val="00F35F79"/>
    <w:rsid w:val="00F362E5"/>
    <w:rsid w:val="00F3644D"/>
    <w:rsid w:val="00F364C1"/>
    <w:rsid w:val="00F364FE"/>
    <w:rsid w:val="00F36555"/>
    <w:rsid w:val="00F36580"/>
    <w:rsid w:val="00F365B6"/>
    <w:rsid w:val="00F3672C"/>
    <w:rsid w:val="00F367CF"/>
    <w:rsid w:val="00F3681F"/>
    <w:rsid w:val="00F36B9E"/>
    <w:rsid w:val="00F371F2"/>
    <w:rsid w:val="00F3752A"/>
    <w:rsid w:val="00F37A09"/>
    <w:rsid w:val="00F37B6D"/>
    <w:rsid w:val="00F37C31"/>
    <w:rsid w:val="00F37C76"/>
    <w:rsid w:val="00F37F72"/>
    <w:rsid w:val="00F37FE1"/>
    <w:rsid w:val="00F40443"/>
    <w:rsid w:val="00F407CE"/>
    <w:rsid w:val="00F40D1F"/>
    <w:rsid w:val="00F40E9E"/>
    <w:rsid w:val="00F40EA4"/>
    <w:rsid w:val="00F40F00"/>
    <w:rsid w:val="00F411A1"/>
    <w:rsid w:val="00F41299"/>
    <w:rsid w:val="00F41341"/>
    <w:rsid w:val="00F41551"/>
    <w:rsid w:val="00F415DE"/>
    <w:rsid w:val="00F4172F"/>
    <w:rsid w:val="00F418CA"/>
    <w:rsid w:val="00F41AC3"/>
    <w:rsid w:val="00F41B94"/>
    <w:rsid w:val="00F4216F"/>
    <w:rsid w:val="00F427A2"/>
    <w:rsid w:val="00F42818"/>
    <w:rsid w:val="00F4290E"/>
    <w:rsid w:val="00F42C13"/>
    <w:rsid w:val="00F42E63"/>
    <w:rsid w:val="00F42FA9"/>
    <w:rsid w:val="00F43013"/>
    <w:rsid w:val="00F4339B"/>
    <w:rsid w:val="00F43420"/>
    <w:rsid w:val="00F43462"/>
    <w:rsid w:val="00F436A5"/>
    <w:rsid w:val="00F438E9"/>
    <w:rsid w:val="00F43FFE"/>
    <w:rsid w:val="00F4421E"/>
    <w:rsid w:val="00F442A4"/>
    <w:rsid w:val="00F44D67"/>
    <w:rsid w:val="00F44E6D"/>
    <w:rsid w:val="00F44FE8"/>
    <w:rsid w:val="00F45364"/>
    <w:rsid w:val="00F454A9"/>
    <w:rsid w:val="00F455E5"/>
    <w:rsid w:val="00F45CC6"/>
    <w:rsid w:val="00F46280"/>
    <w:rsid w:val="00F463FF"/>
    <w:rsid w:val="00F4668F"/>
    <w:rsid w:val="00F4693F"/>
    <w:rsid w:val="00F47167"/>
    <w:rsid w:val="00F47359"/>
    <w:rsid w:val="00F47E98"/>
    <w:rsid w:val="00F47EC5"/>
    <w:rsid w:val="00F47F18"/>
    <w:rsid w:val="00F50275"/>
    <w:rsid w:val="00F502A4"/>
    <w:rsid w:val="00F507BE"/>
    <w:rsid w:val="00F50971"/>
    <w:rsid w:val="00F50B05"/>
    <w:rsid w:val="00F50B5A"/>
    <w:rsid w:val="00F50BFD"/>
    <w:rsid w:val="00F50E12"/>
    <w:rsid w:val="00F50F3B"/>
    <w:rsid w:val="00F50FFA"/>
    <w:rsid w:val="00F51167"/>
    <w:rsid w:val="00F513DA"/>
    <w:rsid w:val="00F51412"/>
    <w:rsid w:val="00F51543"/>
    <w:rsid w:val="00F515BC"/>
    <w:rsid w:val="00F5179B"/>
    <w:rsid w:val="00F5191F"/>
    <w:rsid w:val="00F51CFD"/>
    <w:rsid w:val="00F521DF"/>
    <w:rsid w:val="00F52219"/>
    <w:rsid w:val="00F52297"/>
    <w:rsid w:val="00F52537"/>
    <w:rsid w:val="00F525C5"/>
    <w:rsid w:val="00F52616"/>
    <w:rsid w:val="00F526BD"/>
    <w:rsid w:val="00F52773"/>
    <w:rsid w:val="00F5291C"/>
    <w:rsid w:val="00F52A29"/>
    <w:rsid w:val="00F52B71"/>
    <w:rsid w:val="00F52D77"/>
    <w:rsid w:val="00F52F45"/>
    <w:rsid w:val="00F5302D"/>
    <w:rsid w:val="00F53156"/>
    <w:rsid w:val="00F531EE"/>
    <w:rsid w:val="00F531F7"/>
    <w:rsid w:val="00F53546"/>
    <w:rsid w:val="00F538CD"/>
    <w:rsid w:val="00F53A25"/>
    <w:rsid w:val="00F53A76"/>
    <w:rsid w:val="00F53BA2"/>
    <w:rsid w:val="00F53EC1"/>
    <w:rsid w:val="00F540CE"/>
    <w:rsid w:val="00F54355"/>
    <w:rsid w:val="00F544A1"/>
    <w:rsid w:val="00F54849"/>
    <w:rsid w:val="00F54AD7"/>
    <w:rsid w:val="00F54C6D"/>
    <w:rsid w:val="00F54C9D"/>
    <w:rsid w:val="00F54D54"/>
    <w:rsid w:val="00F54E36"/>
    <w:rsid w:val="00F55752"/>
    <w:rsid w:val="00F5590F"/>
    <w:rsid w:val="00F55D4B"/>
    <w:rsid w:val="00F55F14"/>
    <w:rsid w:val="00F55F8D"/>
    <w:rsid w:val="00F5666E"/>
    <w:rsid w:val="00F566D6"/>
    <w:rsid w:val="00F568DE"/>
    <w:rsid w:val="00F568EC"/>
    <w:rsid w:val="00F56CE6"/>
    <w:rsid w:val="00F56E5C"/>
    <w:rsid w:val="00F570A0"/>
    <w:rsid w:val="00F57CE2"/>
    <w:rsid w:val="00F57D77"/>
    <w:rsid w:val="00F6018F"/>
    <w:rsid w:val="00F603E5"/>
    <w:rsid w:val="00F605DB"/>
    <w:rsid w:val="00F60ABF"/>
    <w:rsid w:val="00F611AC"/>
    <w:rsid w:val="00F61475"/>
    <w:rsid w:val="00F6168D"/>
    <w:rsid w:val="00F6175A"/>
    <w:rsid w:val="00F61D61"/>
    <w:rsid w:val="00F6239A"/>
    <w:rsid w:val="00F6258C"/>
    <w:rsid w:val="00F62655"/>
    <w:rsid w:val="00F62657"/>
    <w:rsid w:val="00F62678"/>
    <w:rsid w:val="00F62736"/>
    <w:rsid w:val="00F629F2"/>
    <w:rsid w:val="00F62A21"/>
    <w:rsid w:val="00F62C0E"/>
    <w:rsid w:val="00F62D44"/>
    <w:rsid w:val="00F62EF6"/>
    <w:rsid w:val="00F6325F"/>
    <w:rsid w:val="00F63550"/>
    <w:rsid w:val="00F63872"/>
    <w:rsid w:val="00F63B05"/>
    <w:rsid w:val="00F63E2A"/>
    <w:rsid w:val="00F63E84"/>
    <w:rsid w:val="00F63E98"/>
    <w:rsid w:val="00F63E9F"/>
    <w:rsid w:val="00F63F65"/>
    <w:rsid w:val="00F63FBF"/>
    <w:rsid w:val="00F64437"/>
    <w:rsid w:val="00F6498F"/>
    <w:rsid w:val="00F64A33"/>
    <w:rsid w:val="00F64EA1"/>
    <w:rsid w:val="00F65017"/>
    <w:rsid w:val="00F65649"/>
    <w:rsid w:val="00F65770"/>
    <w:rsid w:val="00F65A0C"/>
    <w:rsid w:val="00F65D30"/>
    <w:rsid w:val="00F65DBB"/>
    <w:rsid w:val="00F65F9D"/>
    <w:rsid w:val="00F6618E"/>
    <w:rsid w:val="00F665DD"/>
    <w:rsid w:val="00F6660A"/>
    <w:rsid w:val="00F66655"/>
    <w:rsid w:val="00F667DA"/>
    <w:rsid w:val="00F66B21"/>
    <w:rsid w:val="00F66C6D"/>
    <w:rsid w:val="00F66FA5"/>
    <w:rsid w:val="00F675BA"/>
    <w:rsid w:val="00F6760D"/>
    <w:rsid w:val="00F67978"/>
    <w:rsid w:val="00F67A33"/>
    <w:rsid w:val="00F67B08"/>
    <w:rsid w:val="00F70310"/>
    <w:rsid w:val="00F7050D"/>
    <w:rsid w:val="00F706AA"/>
    <w:rsid w:val="00F70F9B"/>
    <w:rsid w:val="00F7139E"/>
    <w:rsid w:val="00F71542"/>
    <w:rsid w:val="00F717C5"/>
    <w:rsid w:val="00F717DB"/>
    <w:rsid w:val="00F71ED9"/>
    <w:rsid w:val="00F7206B"/>
    <w:rsid w:val="00F72132"/>
    <w:rsid w:val="00F72172"/>
    <w:rsid w:val="00F721B2"/>
    <w:rsid w:val="00F7286D"/>
    <w:rsid w:val="00F729BD"/>
    <w:rsid w:val="00F72D0A"/>
    <w:rsid w:val="00F72D63"/>
    <w:rsid w:val="00F72D78"/>
    <w:rsid w:val="00F7307D"/>
    <w:rsid w:val="00F73408"/>
    <w:rsid w:val="00F73472"/>
    <w:rsid w:val="00F73A5F"/>
    <w:rsid w:val="00F73AE1"/>
    <w:rsid w:val="00F73B45"/>
    <w:rsid w:val="00F73BEA"/>
    <w:rsid w:val="00F73E1D"/>
    <w:rsid w:val="00F7428A"/>
    <w:rsid w:val="00F74495"/>
    <w:rsid w:val="00F74678"/>
    <w:rsid w:val="00F74B5E"/>
    <w:rsid w:val="00F74F57"/>
    <w:rsid w:val="00F75173"/>
    <w:rsid w:val="00F7533F"/>
    <w:rsid w:val="00F75A55"/>
    <w:rsid w:val="00F76565"/>
    <w:rsid w:val="00F7685B"/>
    <w:rsid w:val="00F768FB"/>
    <w:rsid w:val="00F76D7F"/>
    <w:rsid w:val="00F76E79"/>
    <w:rsid w:val="00F76F0E"/>
    <w:rsid w:val="00F77150"/>
    <w:rsid w:val="00F7718B"/>
    <w:rsid w:val="00F77251"/>
    <w:rsid w:val="00F77640"/>
    <w:rsid w:val="00F7771A"/>
    <w:rsid w:val="00F77B65"/>
    <w:rsid w:val="00F77C18"/>
    <w:rsid w:val="00F77CE6"/>
    <w:rsid w:val="00F77D22"/>
    <w:rsid w:val="00F77D75"/>
    <w:rsid w:val="00F77D8E"/>
    <w:rsid w:val="00F807A1"/>
    <w:rsid w:val="00F809F9"/>
    <w:rsid w:val="00F80A9B"/>
    <w:rsid w:val="00F80F5F"/>
    <w:rsid w:val="00F8118E"/>
    <w:rsid w:val="00F81209"/>
    <w:rsid w:val="00F814C0"/>
    <w:rsid w:val="00F818B2"/>
    <w:rsid w:val="00F8199E"/>
    <w:rsid w:val="00F81DA9"/>
    <w:rsid w:val="00F81EC5"/>
    <w:rsid w:val="00F82207"/>
    <w:rsid w:val="00F82316"/>
    <w:rsid w:val="00F82461"/>
    <w:rsid w:val="00F8319A"/>
    <w:rsid w:val="00F832CF"/>
    <w:rsid w:val="00F83303"/>
    <w:rsid w:val="00F8349A"/>
    <w:rsid w:val="00F835D7"/>
    <w:rsid w:val="00F8361A"/>
    <w:rsid w:val="00F836B8"/>
    <w:rsid w:val="00F84152"/>
    <w:rsid w:val="00F84489"/>
    <w:rsid w:val="00F84553"/>
    <w:rsid w:val="00F84654"/>
    <w:rsid w:val="00F84681"/>
    <w:rsid w:val="00F8494C"/>
    <w:rsid w:val="00F84AE1"/>
    <w:rsid w:val="00F84B0D"/>
    <w:rsid w:val="00F84D61"/>
    <w:rsid w:val="00F84DB2"/>
    <w:rsid w:val="00F84FC3"/>
    <w:rsid w:val="00F853D6"/>
    <w:rsid w:val="00F854CC"/>
    <w:rsid w:val="00F8582B"/>
    <w:rsid w:val="00F85991"/>
    <w:rsid w:val="00F859F4"/>
    <w:rsid w:val="00F85B7A"/>
    <w:rsid w:val="00F85C41"/>
    <w:rsid w:val="00F8614C"/>
    <w:rsid w:val="00F862E2"/>
    <w:rsid w:val="00F868FF"/>
    <w:rsid w:val="00F86908"/>
    <w:rsid w:val="00F86AF7"/>
    <w:rsid w:val="00F86D10"/>
    <w:rsid w:val="00F86E9C"/>
    <w:rsid w:val="00F86ED7"/>
    <w:rsid w:val="00F86F26"/>
    <w:rsid w:val="00F87269"/>
    <w:rsid w:val="00F87345"/>
    <w:rsid w:val="00F87372"/>
    <w:rsid w:val="00F87644"/>
    <w:rsid w:val="00F877D9"/>
    <w:rsid w:val="00F87AFE"/>
    <w:rsid w:val="00F87DD8"/>
    <w:rsid w:val="00F87E7A"/>
    <w:rsid w:val="00F900FC"/>
    <w:rsid w:val="00F90598"/>
    <w:rsid w:val="00F90654"/>
    <w:rsid w:val="00F90C92"/>
    <w:rsid w:val="00F90CA5"/>
    <w:rsid w:val="00F90FE8"/>
    <w:rsid w:val="00F912B9"/>
    <w:rsid w:val="00F913B8"/>
    <w:rsid w:val="00F918AC"/>
    <w:rsid w:val="00F919DA"/>
    <w:rsid w:val="00F91AF6"/>
    <w:rsid w:val="00F91BE0"/>
    <w:rsid w:val="00F91CC8"/>
    <w:rsid w:val="00F9261F"/>
    <w:rsid w:val="00F92771"/>
    <w:rsid w:val="00F929C0"/>
    <w:rsid w:val="00F929E9"/>
    <w:rsid w:val="00F92A53"/>
    <w:rsid w:val="00F92BCA"/>
    <w:rsid w:val="00F92D44"/>
    <w:rsid w:val="00F92EE2"/>
    <w:rsid w:val="00F93495"/>
    <w:rsid w:val="00F9359F"/>
    <w:rsid w:val="00F940DD"/>
    <w:rsid w:val="00F942CA"/>
    <w:rsid w:val="00F944AA"/>
    <w:rsid w:val="00F944AB"/>
    <w:rsid w:val="00F9466C"/>
    <w:rsid w:val="00F953A6"/>
    <w:rsid w:val="00F9587F"/>
    <w:rsid w:val="00F9593E"/>
    <w:rsid w:val="00F95CB6"/>
    <w:rsid w:val="00F96367"/>
    <w:rsid w:val="00F96461"/>
    <w:rsid w:val="00F967DF"/>
    <w:rsid w:val="00F96A1D"/>
    <w:rsid w:val="00F96AE8"/>
    <w:rsid w:val="00F96C4C"/>
    <w:rsid w:val="00F96C53"/>
    <w:rsid w:val="00F971B0"/>
    <w:rsid w:val="00F9727D"/>
    <w:rsid w:val="00F973D9"/>
    <w:rsid w:val="00F9748C"/>
    <w:rsid w:val="00F9752B"/>
    <w:rsid w:val="00F975E8"/>
    <w:rsid w:val="00F977E6"/>
    <w:rsid w:val="00F978F3"/>
    <w:rsid w:val="00F97976"/>
    <w:rsid w:val="00F97A0C"/>
    <w:rsid w:val="00F97D04"/>
    <w:rsid w:val="00F97E7B"/>
    <w:rsid w:val="00FA02D3"/>
    <w:rsid w:val="00FA0748"/>
    <w:rsid w:val="00FA078C"/>
    <w:rsid w:val="00FA0863"/>
    <w:rsid w:val="00FA0B20"/>
    <w:rsid w:val="00FA0B23"/>
    <w:rsid w:val="00FA0D9B"/>
    <w:rsid w:val="00FA14DF"/>
    <w:rsid w:val="00FA185E"/>
    <w:rsid w:val="00FA18DC"/>
    <w:rsid w:val="00FA1AE7"/>
    <w:rsid w:val="00FA1BDF"/>
    <w:rsid w:val="00FA1CB2"/>
    <w:rsid w:val="00FA1EAD"/>
    <w:rsid w:val="00FA1F99"/>
    <w:rsid w:val="00FA1FA6"/>
    <w:rsid w:val="00FA2160"/>
    <w:rsid w:val="00FA25C7"/>
    <w:rsid w:val="00FA27F9"/>
    <w:rsid w:val="00FA2971"/>
    <w:rsid w:val="00FA2CF0"/>
    <w:rsid w:val="00FA31BA"/>
    <w:rsid w:val="00FA327A"/>
    <w:rsid w:val="00FA32AD"/>
    <w:rsid w:val="00FA36DD"/>
    <w:rsid w:val="00FA408B"/>
    <w:rsid w:val="00FA42DA"/>
    <w:rsid w:val="00FA43F6"/>
    <w:rsid w:val="00FA4568"/>
    <w:rsid w:val="00FA4631"/>
    <w:rsid w:val="00FA463F"/>
    <w:rsid w:val="00FA4790"/>
    <w:rsid w:val="00FA4952"/>
    <w:rsid w:val="00FA495D"/>
    <w:rsid w:val="00FA4C7F"/>
    <w:rsid w:val="00FA4EFF"/>
    <w:rsid w:val="00FA524B"/>
    <w:rsid w:val="00FA5305"/>
    <w:rsid w:val="00FA5AAE"/>
    <w:rsid w:val="00FA5E92"/>
    <w:rsid w:val="00FA60BC"/>
    <w:rsid w:val="00FA61E2"/>
    <w:rsid w:val="00FA6460"/>
    <w:rsid w:val="00FA6AAB"/>
    <w:rsid w:val="00FA6B8F"/>
    <w:rsid w:val="00FA708C"/>
    <w:rsid w:val="00FA7159"/>
    <w:rsid w:val="00FA737C"/>
    <w:rsid w:val="00FA76A8"/>
    <w:rsid w:val="00FA793D"/>
    <w:rsid w:val="00FA7E62"/>
    <w:rsid w:val="00FA7F54"/>
    <w:rsid w:val="00FB0085"/>
    <w:rsid w:val="00FB0172"/>
    <w:rsid w:val="00FB0270"/>
    <w:rsid w:val="00FB04C3"/>
    <w:rsid w:val="00FB0565"/>
    <w:rsid w:val="00FB0898"/>
    <w:rsid w:val="00FB0D4F"/>
    <w:rsid w:val="00FB10E8"/>
    <w:rsid w:val="00FB16DF"/>
    <w:rsid w:val="00FB17C1"/>
    <w:rsid w:val="00FB190E"/>
    <w:rsid w:val="00FB19AE"/>
    <w:rsid w:val="00FB1DAF"/>
    <w:rsid w:val="00FB1EF5"/>
    <w:rsid w:val="00FB20B7"/>
    <w:rsid w:val="00FB232B"/>
    <w:rsid w:val="00FB2379"/>
    <w:rsid w:val="00FB29CA"/>
    <w:rsid w:val="00FB2C6A"/>
    <w:rsid w:val="00FB2DA5"/>
    <w:rsid w:val="00FB2DC9"/>
    <w:rsid w:val="00FB302B"/>
    <w:rsid w:val="00FB311E"/>
    <w:rsid w:val="00FB39E8"/>
    <w:rsid w:val="00FB3F14"/>
    <w:rsid w:val="00FB40DB"/>
    <w:rsid w:val="00FB43CD"/>
    <w:rsid w:val="00FB44C9"/>
    <w:rsid w:val="00FB44D9"/>
    <w:rsid w:val="00FB4C5C"/>
    <w:rsid w:val="00FB52DB"/>
    <w:rsid w:val="00FB555F"/>
    <w:rsid w:val="00FB5775"/>
    <w:rsid w:val="00FB58B7"/>
    <w:rsid w:val="00FB6335"/>
    <w:rsid w:val="00FB6A0B"/>
    <w:rsid w:val="00FB6E0E"/>
    <w:rsid w:val="00FB6EAC"/>
    <w:rsid w:val="00FB7005"/>
    <w:rsid w:val="00FB74D4"/>
    <w:rsid w:val="00FB74DC"/>
    <w:rsid w:val="00FB7527"/>
    <w:rsid w:val="00FB77CB"/>
    <w:rsid w:val="00FB7DB0"/>
    <w:rsid w:val="00FB7DC3"/>
    <w:rsid w:val="00FC0051"/>
    <w:rsid w:val="00FC06A9"/>
    <w:rsid w:val="00FC06B6"/>
    <w:rsid w:val="00FC1234"/>
    <w:rsid w:val="00FC125E"/>
    <w:rsid w:val="00FC170A"/>
    <w:rsid w:val="00FC1A32"/>
    <w:rsid w:val="00FC1A90"/>
    <w:rsid w:val="00FC1DF6"/>
    <w:rsid w:val="00FC1FD0"/>
    <w:rsid w:val="00FC216B"/>
    <w:rsid w:val="00FC247E"/>
    <w:rsid w:val="00FC26DB"/>
    <w:rsid w:val="00FC27F0"/>
    <w:rsid w:val="00FC29B3"/>
    <w:rsid w:val="00FC2AD7"/>
    <w:rsid w:val="00FC2E4A"/>
    <w:rsid w:val="00FC2EE2"/>
    <w:rsid w:val="00FC3506"/>
    <w:rsid w:val="00FC35C3"/>
    <w:rsid w:val="00FC37D4"/>
    <w:rsid w:val="00FC3867"/>
    <w:rsid w:val="00FC38FC"/>
    <w:rsid w:val="00FC3F98"/>
    <w:rsid w:val="00FC4093"/>
    <w:rsid w:val="00FC44B7"/>
    <w:rsid w:val="00FC4615"/>
    <w:rsid w:val="00FC4691"/>
    <w:rsid w:val="00FC47E9"/>
    <w:rsid w:val="00FC4CDA"/>
    <w:rsid w:val="00FC4F72"/>
    <w:rsid w:val="00FC4FD2"/>
    <w:rsid w:val="00FC4FEE"/>
    <w:rsid w:val="00FC5024"/>
    <w:rsid w:val="00FC54DC"/>
    <w:rsid w:val="00FC556F"/>
    <w:rsid w:val="00FC55CB"/>
    <w:rsid w:val="00FC5971"/>
    <w:rsid w:val="00FC5A5B"/>
    <w:rsid w:val="00FC5AAE"/>
    <w:rsid w:val="00FC5BBF"/>
    <w:rsid w:val="00FC60BB"/>
    <w:rsid w:val="00FC6155"/>
    <w:rsid w:val="00FC6427"/>
    <w:rsid w:val="00FC648B"/>
    <w:rsid w:val="00FC6B5E"/>
    <w:rsid w:val="00FC6EEA"/>
    <w:rsid w:val="00FC73A2"/>
    <w:rsid w:val="00FC75B5"/>
    <w:rsid w:val="00FC784B"/>
    <w:rsid w:val="00FC78BE"/>
    <w:rsid w:val="00FC7A98"/>
    <w:rsid w:val="00FC7BED"/>
    <w:rsid w:val="00FC7CE3"/>
    <w:rsid w:val="00FD012E"/>
    <w:rsid w:val="00FD04CD"/>
    <w:rsid w:val="00FD0695"/>
    <w:rsid w:val="00FD081B"/>
    <w:rsid w:val="00FD097D"/>
    <w:rsid w:val="00FD0B9E"/>
    <w:rsid w:val="00FD0BDC"/>
    <w:rsid w:val="00FD0E3F"/>
    <w:rsid w:val="00FD0FAD"/>
    <w:rsid w:val="00FD0FFE"/>
    <w:rsid w:val="00FD11A6"/>
    <w:rsid w:val="00FD12B7"/>
    <w:rsid w:val="00FD14B8"/>
    <w:rsid w:val="00FD14C9"/>
    <w:rsid w:val="00FD18BC"/>
    <w:rsid w:val="00FD1D28"/>
    <w:rsid w:val="00FD207D"/>
    <w:rsid w:val="00FD24B3"/>
    <w:rsid w:val="00FD25E7"/>
    <w:rsid w:val="00FD2A6B"/>
    <w:rsid w:val="00FD2AD0"/>
    <w:rsid w:val="00FD2CE1"/>
    <w:rsid w:val="00FD2F36"/>
    <w:rsid w:val="00FD2F76"/>
    <w:rsid w:val="00FD2F7D"/>
    <w:rsid w:val="00FD3260"/>
    <w:rsid w:val="00FD34D7"/>
    <w:rsid w:val="00FD35D5"/>
    <w:rsid w:val="00FD3847"/>
    <w:rsid w:val="00FD3B1F"/>
    <w:rsid w:val="00FD3DC4"/>
    <w:rsid w:val="00FD3EE3"/>
    <w:rsid w:val="00FD403E"/>
    <w:rsid w:val="00FD420D"/>
    <w:rsid w:val="00FD444C"/>
    <w:rsid w:val="00FD5189"/>
    <w:rsid w:val="00FD5228"/>
    <w:rsid w:val="00FD549C"/>
    <w:rsid w:val="00FD54A8"/>
    <w:rsid w:val="00FD56EE"/>
    <w:rsid w:val="00FD578E"/>
    <w:rsid w:val="00FD59C6"/>
    <w:rsid w:val="00FD5A1B"/>
    <w:rsid w:val="00FD5E8C"/>
    <w:rsid w:val="00FD6237"/>
    <w:rsid w:val="00FD65D3"/>
    <w:rsid w:val="00FD6BD8"/>
    <w:rsid w:val="00FD6F9C"/>
    <w:rsid w:val="00FD7242"/>
    <w:rsid w:val="00FD75CF"/>
    <w:rsid w:val="00FD7658"/>
    <w:rsid w:val="00FD76B7"/>
    <w:rsid w:val="00FD7783"/>
    <w:rsid w:val="00FD786D"/>
    <w:rsid w:val="00FD78B5"/>
    <w:rsid w:val="00FD7B89"/>
    <w:rsid w:val="00FD7EAB"/>
    <w:rsid w:val="00FE02A7"/>
    <w:rsid w:val="00FE02AC"/>
    <w:rsid w:val="00FE05ED"/>
    <w:rsid w:val="00FE0CC7"/>
    <w:rsid w:val="00FE0D23"/>
    <w:rsid w:val="00FE0E66"/>
    <w:rsid w:val="00FE0E6F"/>
    <w:rsid w:val="00FE0F2A"/>
    <w:rsid w:val="00FE128A"/>
    <w:rsid w:val="00FE1397"/>
    <w:rsid w:val="00FE144F"/>
    <w:rsid w:val="00FE14A3"/>
    <w:rsid w:val="00FE163B"/>
    <w:rsid w:val="00FE19F1"/>
    <w:rsid w:val="00FE1E02"/>
    <w:rsid w:val="00FE2232"/>
    <w:rsid w:val="00FE2302"/>
    <w:rsid w:val="00FE2393"/>
    <w:rsid w:val="00FE23FD"/>
    <w:rsid w:val="00FE26E7"/>
    <w:rsid w:val="00FE2734"/>
    <w:rsid w:val="00FE2754"/>
    <w:rsid w:val="00FE2A03"/>
    <w:rsid w:val="00FE2F62"/>
    <w:rsid w:val="00FE3411"/>
    <w:rsid w:val="00FE35B1"/>
    <w:rsid w:val="00FE38AE"/>
    <w:rsid w:val="00FE3B8B"/>
    <w:rsid w:val="00FE3BBD"/>
    <w:rsid w:val="00FE3D44"/>
    <w:rsid w:val="00FE3FDC"/>
    <w:rsid w:val="00FE4162"/>
    <w:rsid w:val="00FE42EA"/>
    <w:rsid w:val="00FE4B3C"/>
    <w:rsid w:val="00FE4B5B"/>
    <w:rsid w:val="00FE4BC5"/>
    <w:rsid w:val="00FE4F67"/>
    <w:rsid w:val="00FE4FA1"/>
    <w:rsid w:val="00FE500D"/>
    <w:rsid w:val="00FE5129"/>
    <w:rsid w:val="00FE51B0"/>
    <w:rsid w:val="00FE521A"/>
    <w:rsid w:val="00FE5954"/>
    <w:rsid w:val="00FE5A11"/>
    <w:rsid w:val="00FE5A39"/>
    <w:rsid w:val="00FE5E4A"/>
    <w:rsid w:val="00FE6103"/>
    <w:rsid w:val="00FE6147"/>
    <w:rsid w:val="00FE61A4"/>
    <w:rsid w:val="00FE6353"/>
    <w:rsid w:val="00FE66D1"/>
    <w:rsid w:val="00FE6A09"/>
    <w:rsid w:val="00FE6B06"/>
    <w:rsid w:val="00FE6BE9"/>
    <w:rsid w:val="00FE6C7E"/>
    <w:rsid w:val="00FE70B7"/>
    <w:rsid w:val="00FE782D"/>
    <w:rsid w:val="00FE7BD4"/>
    <w:rsid w:val="00FF089D"/>
    <w:rsid w:val="00FF0B49"/>
    <w:rsid w:val="00FF0DE8"/>
    <w:rsid w:val="00FF0E31"/>
    <w:rsid w:val="00FF106C"/>
    <w:rsid w:val="00FF10F5"/>
    <w:rsid w:val="00FF12E4"/>
    <w:rsid w:val="00FF1338"/>
    <w:rsid w:val="00FF1784"/>
    <w:rsid w:val="00FF1A98"/>
    <w:rsid w:val="00FF1B6F"/>
    <w:rsid w:val="00FF1B82"/>
    <w:rsid w:val="00FF1F8B"/>
    <w:rsid w:val="00FF206F"/>
    <w:rsid w:val="00FF22B2"/>
    <w:rsid w:val="00FF23E3"/>
    <w:rsid w:val="00FF2849"/>
    <w:rsid w:val="00FF2B27"/>
    <w:rsid w:val="00FF2C89"/>
    <w:rsid w:val="00FF2CD2"/>
    <w:rsid w:val="00FF2CD9"/>
    <w:rsid w:val="00FF2E18"/>
    <w:rsid w:val="00FF31C8"/>
    <w:rsid w:val="00FF339E"/>
    <w:rsid w:val="00FF3586"/>
    <w:rsid w:val="00FF3638"/>
    <w:rsid w:val="00FF36ED"/>
    <w:rsid w:val="00FF3AF3"/>
    <w:rsid w:val="00FF3B33"/>
    <w:rsid w:val="00FF3BB5"/>
    <w:rsid w:val="00FF3F81"/>
    <w:rsid w:val="00FF407C"/>
    <w:rsid w:val="00FF4378"/>
    <w:rsid w:val="00FF47B9"/>
    <w:rsid w:val="00FF4911"/>
    <w:rsid w:val="00FF4951"/>
    <w:rsid w:val="00FF4A8D"/>
    <w:rsid w:val="00FF4B46"/>
    <w:rsid w:val="00FF4CEB"/>
    <w:rsid w:val="00FF4DAB"/>
    <w:rsid w:val="00FF5274"/>
    <w:rsid w:val="00FF52C7"/>
    <w:rsid w:val="00FF53E3"/>
    <w:rsid w:val="00FF5491"/>
    <w:rsid w:val="00FF5494"/>
    <w:rsid w:val="00FF5648"/>
    <w:rsid w:val="00FF5DFA"/>
    <w:rsid w:val="00FF6206"/>
    <w:rsid w:val="00FF6304"/>
    <w:rsid w:val="00FF630B"/>
    <w:rsid w:val="00FF6C76"/>
    <w:rsid w:val="00FF6E22"/>
    <w:rsid w:val="00FF71F4"/>
    <w:rsid w:val="00FF7677"/>
    <w:rsid w:val="00FF77EF"/>
    <w:rsid w:val="00FF7BAC"/>
    <w:rsid w:val="39FFADC4"/>
    <w:rsid w:val="7B4BB8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semiHidden="0"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zh-CN" w:bidi="ar-SA"/>
    </w:rPr>
  </w:style>
  <w:style w:type="paragraph" w:styleId="2">
    <w:name w:val="heading 1"/>
    <w:basedOn w:val="1"/>
    <w:next w:val="1"/>
    <w:link w:val="17"/>
    <w:qFormat/>
    <w:uiPriority w:val="9"/>
    <w:pPr>
      <w:spacing w:before="100" w:beforeAutospacing="1" w:after="100" w:afterAutospacing="1" w:line="240" w:lineRule="auto"/>
      <w:outlineLvl w:val="0"/>
    </w:pPr>
    <w:rPr>
      <w:rFonts w:ascii="Times New Roman" w:hAnsi="Times New Roman" w:eastAsia="Times New Roman" w:cs="Times New Roman"/>
      <w:b/>
      <w:bCs/>
      <w:kern w:val="36"/>
      <w:sz w:val="48"/>
      <w:szCs w:val="48"/>
    </w:rPr>
  </w:style>
  <w:style w:type="paragraph" w:styleId="3">
    <w:name w:val="heading 2"/>
    <w:basedOn w:val="1"/>
    <w:next w:val="1"/>
    <w:link w:val="23"/>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4">
    <w:name w:val="heading 3"/>
    <w:basedOn w:val="1"/>
    <w:next w:val="1"/>
    <w:link w:val="34"/>
    <w:unhideWhenUsed/>
    <w:qFormat/>
    <w:uiPriority w:val="9"/>
    <w:pPr>
      <w:keepNext/>
      <w:keepLines/>
      <w:spacing w:before="260" w:after="260" w:line="416" w:lineRule="auto"/>
      <w:outlineLvl w:val="2"/>
    </w:pPr>
    <w:rPr>
      <w:b/>
      <w:bCs/>
      <w:sz w:val="32"/>
      <w:szCs w:val="32"/>
    </w:rPr>
  </w:style>
  <w:style w:type="character" w:default="1" w:styleId="12">
    <w:name w:val="Default Paragraph Font"/>
    <w:unhideWhenUsed/>
    <w:qFormat/>
    <w:uiPriority w:val="1"/>
  </w:style>
  <w:style w:type="table" w:default="1" w:styleId="16">
    <w:name w:val="Normal Table"/>
    <w:unhideWhenUsed/>
    <w:qFormat/>
    <w:uiPriority w:val="99"/>
    <w:tblPr>
      <w:tblCellMar>
        <w:top w:w="0" w:type="dxa"/>
        <w:left w:w="108" w:type="dxa"/>
        <w:bottom w:w="0" w:type="dxa"/>
        <w:right w:w="108" w:type="dxa"/>
      </w:tblCellMar>
    </w:tblPr>
  </w:style>
  <w:style w:type="paragraph" w:styleId="5">
    <w:name w:val="annotation subject"/>
    <w:basedOn w:val="6"/>
    <w:next w:val="6"/>
    <w:link w:val="30"/>
    <w:unhideWhenUsed/>
    <w:qFormat/>
    <w:uiPriority w:val="99"/>
    <w:rPr>
      <w:b/>
      <w:bCs/>
    </w:rPr>
  </w:style>
  <w:style w:type="paragraph" w:styleId="6">
    <w:name w:val="annotation text"/>
    <w:basedOn w:val="1"/>
    <w:link w:val="29"/>
    <w:unhideWhenUsed/>
    <w:qFormat/>
    <w:uiPriority w:val="99"/>
  </w:style>
  <w:style w:type="paragraph" w:styleId="7">
    <w:name w:val="Balloon Text"/>
    <w:basedOn w:val="1"/>
    <w:link w:val="24"/>
    <w:unhideWhenUsed/>
    <w:qFormat/>
    <w:uiPriority w:val="99"/>
    <w:pPr>
      <w:spacing w:after="0" w:line="240" w:lineRule="auto"/>
    </w:pPr>
    <w:rPr>
      <w:rFonts w:ascii="Tahoma" w:hAnsi="Tahoma" w:cs="Tahoma"/>
      <w:sz w:val="16"/>
      <w:szCs w:val="16"/>
    </w:rPr>
  </w:style>
  <w:style w:type="paragraph" w:styleId="8">
    <w:name w:val="footer"/>
    <w:basedOn w:val="1"/>
    <w:link w:val="26"/>
    <w:unhideWhenUsed/>
    <w:qFormat/>
    <w:uiPriority w:val="99"/>
    <w:pPr>
      <w:tabs>
        <w:tab w:val="center" w:pos="4153"/>
        <w:tab w:val="right" w:pos="8306"/>
      </w:tabs>
      <w:snapToGrid w:val="0"/>
      <w:spacing w:line="240" w:lineRule="auto"/>
    </w:pPr>
    <w:rPr>
      <w:sz w:val="18"/>
      <w:szCs w:val="18"/>
    </w:rPr>
  </w:style>
  <w:style w:type="paragraph" w:styleId="9">
    <w:name w:val="header"/>
    <w:basedOn w:val="1"/>
    <w:link w:val="25"/>
    <w:unhideWhenUsed/>
    <w:qFormat/>
    <w:uiPriority w:val="99"/>
    <w:pPr>
      <w:pBdr>
        <w:bottom w:val="single" w:color="auto" w:sz="6" w:space="1"/>
      </w:pBdr>
      <w:tabs>
        <w:tab w:val="center" w:pos="4153"/>
        <w:tab w:val="right" w:pos="8306"/>
      </w:tabs>
      <w:snapToGrid w:val="0"/>
      <w:spacing w:line="240" w:lineRule="auto"/>
      <w:jc w:val="center"/>
    </w:pPr>
    <w:rPr>
      <w:sz w:val="18"/>
      <w:szCs w:val="18"/>
    </w:rPr>
  </w:style>
  <w:style w:type="paragraph" w:styleId="10">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paragraph" w:styleId="11">
    <w:name w:val="Title"/>
    <w:basedOn w:val="1"/>
    <w:next w:val="1"/>
    <w:link w:val="28"/>
    <w:qFormat/>
    <w:uiPriority w:val="10"/>
    <w:pPr>
      <w:spacing w:before="240" w:after="60"/>
      <w:jc w:val="center"/>
      <w:outlineLvl w:val="0"/>
    </w:pPr>
    <w:rPr>
      <w:rFonts w:asciiTheme="majorHAnsi" w:hAnsiTheme="majorHAnsi" w:eastAsiaTheme="majorEastAsia" w:cstheme="majorBidi"/>
      <w:b/>
      <w:bCs/>
      <w:sz w:val="32"/>
      <w:szCs w:val="32"/>
    </w:rPr>
  </w:style>
  <w:style w:type="character" w:styleId="13">
    <w:name w:val="Emphasis"/>
    <w:basedOn w:val="12"/>
    <w:qFormat/>
    <w:uiPriority w:val="20"/>
    <w:rPr>
      <w:i/>
      <w:iCs/>
    </w:rPr>
  </w:style>
  <w:style w:type="character" w:styleId="14">
    <w:name w:val="Hyperlink"/>
    <w:basedOn w:val="12"/>
    <w:unhideWhenUsed/>
    <w:qFormat/>
    <w:uiPriority w:val="99"/>
    <w:rPr>
      <w:color w:val="0000FF"/>
      <w:u w:val="single"/>
    </w:rPr>
  </w:style>
  <w:style w:type="character" w:styleId="15">
    <w:name w:val="annotation reference"/>
    <w:basedOn w:val="12"/>
    <w:unhideWhenUsed/>
    <w:qFormat/>
    <w:uiPriority w:val="99"/>
    <w:rPr>
      <w:sz w:val="21"/>
      <w:szCs w:val="21"/>
    </w:rPr>
  </w:style>
  <w:style w:type="character" w:customStyle="1" w:styleId="17">
    <w:name w:val="标题 1 字符"/>
    <w:basedOn w:val="12"/>
    <w:link w:val="2"/>
    <w:qFormat/>
    <w:uiPriority w:val="9"/>
    <w:rPr>
      <w:rFonts w:ascii="Times New Roman" w:hAnsi="Times New Roman" w:eastAsia="Times New Roman" w:cs="Times New Roman"/>
      <w:b/>
      <w:bCs/>
      <w:kern w:val="36"/>
      <w:sz w:val="48"/>
      <w:szCs w:val="48"/>
    </w:rPr>
  </w:style>
  <w:style w:type="paragraph" w:customStyle="1" w:styleId="18">
    <w:name w:val="EndNote Bibliography"/>
    <w:basedOn w:val="1"/>
    <w:link w:val="19"/>
    <w:qFormat/>
    <w:uiPriority w:val="0"/>
    <w:pPr>
      <w:spacing w:line="240" w:lineRule="auto"/>
    </w:pPr>
    <w:rPr>
      <w:rFonts w:ascii="Calibri" w:hAnsi="Calibri" w:cs="Calibri"/>
    </w:rPr>
  </w:style>
  <w:style w:type="character" w:customStyle="1" w:styleId="19">
    <w:name w:val="EndNote Bibliography Char"/>
    <w:basedOn w:val="12"/>
    <w:link w:val="18"/>
    <w:qFormat/>
    <w:uiPriority w:val="0"/>
    <w:rPr>
      <w:rFonts w:ascii="Calibri" w:hAnsi="Calibri" w:cs="Calibri"/>
    </w:rPr>
  </w:style>
  <w:style w:type="paragraph" w:customStyle="1" w:styleId="20">
    <w:name w:val="List Paragraph"/>
    <w:basedOn w:val="1"/>
    <w:qFormat/>
    <w:uiPriority w:val="34"/>
    <w:pPr>
      <w:ind w:left="720"/>
      <w:contextualSpacing/>
    </w:pPr>
  </w:style>
  <w:style w:type="paragraph" w:customStyle="1" w:styleId="21">
    <w:name w:val="EndNote Bibliography Title"/>
    <w:basedOn w:val="1"/>
    <w:link w:val="22"/>
    <w:qFormat/>
    <w:uiPriority w:val="0"/>
    <w:pPr>
      <w:spacing w:after="0"/>
      <w:jc w:val="center"/>
    </w:pPr>
    <w:rPr>
      <w:rFonts w:ascii="Calibri" w:hAnsi="Calibri" w:cs="Calibri"/>
    </w:rPr>
  </w:style>
  <w:style w:type="character" w:customStyle="1" w:styleId="22">
    <w:name w:val="EndNote Bibliography Title Char"/>
    <w:basedOn w:val="12"/>
    <w:link w:val="21"/>
    <w:qFormat/>
    <w:uiPriority w:val="0"/>
    <w:rPr>
      <w:rFonts w:ascii="Calibri" w:hAnsi="Calibri" w:cs="Calibri"/>
    </w:rPr>
  </w:style>
  <w:style w:type="character" w:customStyle="1" w:styleId="23">
    <w:name w:val="标题 2 字符"/>
    <w:basedOn w:val="12"/>
    <w:link w:val="3"/>
    <w:semiHidden/>
    <w:qFormat/>
    <w:uiPriority w:val="9"/>
    <w:rPr>
      <w:rFonts w:asciiTheme="majorHAnsi" w:hAnsiTheme="majorHAnsi" w:eastAsiaTheme="majorEastAsia" w:cstheme="majorBidi"/>
      <w:b/>
      <w:bCs/>
      <w:color w:val="4F81BD" w:themeColor="accent1"/>
      <w:sz w:val="26"/>
      <w:szCs w:val="26"/>
      <w14:textFill>
        <w14:solidFill>
          <w14:schemeClr w14:val="accent1"/>
        </w14:solidFill>
      </w14:textFill>
    </w:rPr>
  </w:style>
  <w:style w:type="character" w:customStyle="1" w:styleId="24">
    <w:name w:val="批注框文本 字符"/>
    <w:basedOn w:val="12"/>
    <w:link w:val="7"/>
    <w:semiHidden/>
    <w:qFormat/>
    <w:uiPriority w:val="99"/>
    <w:rPr>
      <w:rFonts w:ascii="Tahoma" w:hAnsi="Tahoma" w:cs="Tahoma"/>
      <w:sz w:val="16"/>
      <w:szCs w:val="16"/>
    </w:rPr>
  </w:style>
  <w:style w:type="character" w:customStyle="1" w:styleId="25">
    <w:name w:val="页眉 字符"/>
    <w:basedOn w:val="12"/>
    <w:link w:val="9"/>
    <w:qFormat/>
    <w:uiPriority w:val="99"/>
    <w:rPr>
      <w:sz w:val="18"/>
      <w:szCs w:val="18"/>
    </w:rPr>
  </w:style>
  <w:style w:type="character" w:customStyle="1" w:styleId="26">
    <w:name w:val="页脚 字符"/>
    <w:basedOn w:val="12"/>
    <w:link w:val="8"/>
    <w:qFormat/>
    <w:uiPriority w:val="99"/>
    <w:rPr>
      <w:sz w:val="18"/>
      <w:szCs w:val="18"/>
    </w:rPr>
  </w:style>
  <w:style w:type="paragraph" w:customStyle="1" w:styleId="27">
    <w:name w:val="标题1"/>
    <w:basedOn w:val="11"/>
    <w:qFormat/>
    <w:uiPriority w:val="0"/>
    <w:pPr>
      <w:adjustRightInd w:val="0"/>
      <w:spacing w:after="360" w:line="420" w:lineRule="exact"/>
      <w:textAlignment w:val="baseline"/>
      <w:outlineLvl w:val="9"/>
    </w:pPr>
    <w:rPr>
      <w:rFonts w:ascii="Arial" w:hAnsi="Arial" w:eastAsia="宋体" w:cs="Times New Roman"/>
      <w:b w:val="0"/>
      <w:bCs w:val="0"/>
      <w:sz w:val="30"/>
      <w:szCs w:val="20"/>
    </w:rPr>
  </w:style>
  <w:style w:type="character" w:customStyle="1" w:styleId="28">
    <w:name w:val="标题 字符"/>
    <w:basedOn w:val="12"/>
    <w:link w:val="11"/>
    <w:qFormat/>
    <w:uiPriority w:val="10"/>
    <w:rPr>
      <w:rFonts w:asciiTheme="majorHAnsi" w:hAnsiTheme="majorHAnsi" w:eastAsiaTheme="majorEastAsia" w:cstheme="majorBidi"/>
      <w:b/>
      <w:bCs/>
      <w:sz w:val="32"/>
      <w:szCs w:val="32"/>
    </w:rPr>
  </w:style>
  <w:style w:type="character" w:customStyle="1" w:styleId="29">
    <w:name w:val="批注文字 字符"/>
    <w:basedOn w:val="12"/>
    <w:link w:val="6"/>
    <w:qFormat/>
    <w:uiPriority w:val="99"/>
  </w:style>
  <w:style w:type="character" w:customStyle="1" w:styleId="30">
    <w:name w:val="批注主题 字符"/>
    <w:basedOn w:val="29"/>
    <w:link w:val="5"/>
    <w:semiHidden/>
    <w:qFormat/>
    <w:uiPriority w:val="99"/>
    <w:rPr>
      <w:b/>
      <w:bCs/>
    </w:rPr>
  </w:style>
  <w:style w:type="paragraph" w:customStyle="1" w:styleId="31">
    <w:name w:val="Revision"/>
    <w:hidden/>
    <w:semiHidden/>
    <w:qFormat/>
    <w:uiPriority w:val="99"/>
    <w:pPr>
      <w:spacing w:after="0" w:line="240" w:lineRule="auto"/>
    </w:pPr>
    <w:rPr>
      <w:rFonts w:asciiTheme="minorHAnsi" w:hAnsiTheme="minorHAnsi" w:eastAsiaTheme="minorEastAsia" w:cstheme="minorBidi"/>
      <w:sz w:val="22"/>
      <w:szCs w:val="22"/>
      <w:lang w:val="en-US" w:eastAsia="zh-CN" w:bidi="ar-SA"/>
    </w:rPr>
  </w:style>
  <w:style w:type="character" w:customStyle="1" w:styleId="32">
    <w:name w:val="apple-converted-space"/>
    <w:basedOn w:val="12"/>
    <w:qFormat/>
    <w:uiPriority w:val="0"/>
  </w:style>
  <w:style w:type="character" w:customStyle="1" w:styleId="33">
    <w:name w:val="未处理的提及1"/>
    <w:basedOn w:val="12"/>
    <w:unhideWhenUsed/>
    <w:qFormat/>
    <w:uiPriority w:val="99"/>
    <w:rPr>
      <w:color w:val="605E5C"/>
      <w:shd w:val="clear" w:color="auto" w:fill="E1DFDD"/>
    </w:rPr>
  </w:style>
  <w:style w:type="character" w:customStyle="1" w:styleId="34">
    <w:name w:val="标题 3 字符"/>
    <w:basedOn w:val="12"/>
    <w:link w:val="4"/>
    <w:semiHidden/>
    <w:qFormat/>
    <w:uiPriority w:val="9"/>
    <w:rPr>
      <w:b/>
      <w:bCs/>
      <w:sz w:val="32"/>
      <w:szCs w:val="32"/>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Pages>
  <Words>1613</Words>
  <Characters>9197</Characters>
  <Lines>76</Lines>
  <Paragraphs>21</Paragraphs>
  <ScaleCrop>false</ScaleCrop>
  <LinksUpToDate>false</LinksUpToDate>
  <CharactersWithSpaces>10789</CharactersWithSpaces>
  <Application>WPS Office_1.9.0.29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0-17T18:15:00Z</dcterms:created>
  <dc:creator>chunchao zhang</dc:creator>
  <cp:lastModifiedBy>nixiaotian</cp:lastModifiedBy>
  <cp:lastPrinted>2019-06-06T21:49:00Z</cp:lastPrinted>
  <dcterms:modified xsi:type="dcterms:W3CDTF">2020-01-08T23:57:25Z</dcterms:modified>
  <cp:revision>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9.0.2959</vt:lpwstr>
  </property>
</Properties>
</file>